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203AE2" w14:textId="36A2CF64" w:rsidR="00A93076" w:rsidRPr="00DF7976" w:rsidRDefault="00951C03" w:rsidP="00DF7976">
      <w:pPr>
        <w:pStyle w:val="Title"/>
        <w:rPr>
          <w:sz w:val="48"/>
          <w:szCs w:val="48"/>
        </w:rPr>
      </w:pPr>
      <w:r w:rsidRPr="00DF7976">
        <w:rPr>
          <w:sz w:val="48"/>
          <w:szCs w:val="48"/>
        </w:rPr>
        <w:t xml:space="preserve">Enhancing </w:t>
      </w:r>
      <w:r w:rsidR="00E94B03" w:rsidRPr="00DF7976">
        <w:rPr>
          <w:sz w:val="48"/>
          <w:szCs w:val="48"/>
        </w:rPr>
        <w:t>downscaled</w:t>
      </w:r>
      <w:r w:rsidR="001A7191" w:rsidRPr="00DF7976">
        <w:rPr>
          <w:sz w:val="48"/>
          <w:szCs w:val="48"/>
        </w:rPr>
        <w:t xml:space="preserve"> ocean wave condition</w:t>
      </w:r>
      <w:r w:rsidR="004E52B9" w:rsidRPr="00DF7976">
        <w:rPr>
          <w:sz w:val="48"/>
          <w:szCs w:val="48"/>
        </w:rPr>
        <w:t>s</w:t>
      </w:r>
      <w:r w:rsidR="001E18D3" w:rsidRPr="00DF7976">
        <w:rPr>
          <w:sz w:val="48"/>
          <w:szCs w:val="48"/>
        </w:rPr>
        <w:t xml:space="preserve"> with Machine Learning</w:t>
      </w:r>
      <w:r w:rsidR="00E94B03" w:rsidRPr="00DF7976">
        <w:rPr>
          <w:sz w:val="48"/>
          <w:szCs w:val="48"/>
        </w:rPr>
        <w:t xml:space="preserve"> and Wave Spectra</w:t>
      </w:r>
    </w:p>
    <w:p w14:paraId="7268DC2E" w14:textId="77777777" w:rsidR="00551B8F" w:rsidRDefault="00551B8F" w:rsidP="00434C0D">
      <w:pPr>
        <w:spacing w:line="360" w:lineRule="auto"/>
      </w:pPr>
    </w:p>
    <w:p w14:paraId="008D7C9B" w14:textId="0543EDEB" w:rsidR="00DF7976" w:rsidRDefault="00DF7976" w:rsidP="00434C0D">
      <w:pPr>
        <w:spacing w:line="360" w:lineRule="auto"/>
      </w:pPr>
      <w:r>
        <w:t>Leo Peach</w:t>
      </w:r>
      <w:r w:rsidR="00A131A9">
        <w:rPr>
          <w:rStyle w:val="FootnoteReference"/>
        </w:rPr>
        <w:footnoteReference w:id="1"/>
      </w:r>
      <w:r w:rsidR="00A131A9">
        <w:rPr>
          <w:rStyle w:val="FootnoteReference"/>
        </w:rPr>
        <w:footnoteReference w:id="2"/>
      </w:r>
      <w:r>
        <w:t>, School of Engineering and the Built Environment &amp; Coastal and Marine Research Centre, Griffith University, Australia</w:t>
      </w:r>
    </w:p>
    <w:p w14:paraId="5865C33B" w14:textId="7325CE4A" w:rsidR="00DF7976" w:rsidRDefault="00DF7976" w:rsidP="00434C0D">
      <w:pPr>
        <w:spacing w:line="360" w:lineRule="auto"/>
      </w:pPr>
      <w:r>
        <w:t xml:space="preserve">Nick Cartwright, </w:t>
      </w:r>
      <w:r>
        <w:t>School of Engineering and the Built Environment &amp; Coastal and Marine Research Centre, Griffith University, Australia</w:t>
      </w:r>
    </w:p>
    <w:p w14:paraId="677859E0" w14:textId="23B4E370" w:rsidR="00DF7976" w:rsidRDefault="00DF7976" w:rsidP="00434C0D">
      <w:pPr>
        <w:spacing w:line="360" w:lineRule="auto"/>
      </w:pPr>
      <w:r>
        <w:t xml:space="preserve">Guilherme Viera da Silva, </w:t>
      </w:r>
      <w:r>
        <w:t>Coastal and Marine Research Centre, Griffith University, Australia</w:t>
      </w:r>
    </w:p>
    <w:p w14:paraId="74152D16" w14:textId="24D9DF0B" w:rsidR="00DF7976" w:rsidRDefault="00DF7976" w:rsidP="00434C0D">
      <w:pPr>
        <w:spacing w:line="360" w:lineRule="auto"/>
      </w:pPr>
      <w:r>
        <w:t xml:space="preserve">Darrell Strauss, </w:t>
      </w:r>
      <w:r>
        <w:t>Coastal and Marine Research Centre, Griffith University, Australia</w:t>
      </w:r>
    </w:p>
    <w:p w14:paraId="44A4198D" w14:textId="0239DE51" w:rsidR="00551B8F" w:rsidRDefault="00551B8F" w:rsidP="00434C0D">
      <w:pPr>
        <w:pStyle w:val="Heading1"/>
        <w:spacing w:line="360" w:lineRule="auto"/>
      </w:pPr>
      <w:r>
        <w:t>Abstract</w:t>
      </w:r>
    </w:p>
    <w:p w14:paraId="5FA9048F" w14:textId="16099DAA" w:rsidR="00551B8F" w:rsidRDefault="00475AE0" w:rsidP="00ED0125">
      <w:pPr>
        <w:spacing w:line="360" w:lineRule="auto"/>
      </w:pPr>
      <w:r>
        <w:t xml:space="preserve">Machine Learning is </w:t>
      </w:r>
      <w:r w:rsidR="00585748">
        <w:t>becoming an increasingly popular</w:t>
      </w:r>
      <w:r w:rsidR="000E0830">
        <w:t xml:space="preserve"> and important</w:t>
      </w:r>
      <w:r w:rsidR="00585748">
        <w:t xml:space="preserve"> tool </w:t>
      </w:r>
      <w:r w:rsidR="000E0830">
        <w:t>for</w:t>
      </w:r>
      <w:r w:rsidR="00585748">
        <w:t xml:space="preserve"> predicti</w:t>
      </w:r>
      <w:r w:rsidR="009958F0">
        <w:t>ng ocean</w:t>
      </w:r>
      <w:r w:rsidR="00585748">
        <w:t xml:space="preserve"> </w:t>
      </w:r>
      <w:r w:rsidR="00957367">
        <w:t xml:space="preserve">wave conditions, </w:t>
      </w:r>
      <w:r w:rsidR="000E0830">
        <w:t xml:space="preserve">here </w:t>
      </w:r>
      <w:r w:rsidR="002A322E">
        <w:t>it is applied to down</w:t>
      </w:r>
      <w:r w:rsidR="005A28E2">
        <w:t xml:space="preserve">scale offshore conditions to </w:t>
      </w:r>
      <w:r w:rsidR="00487CFE">
        <w:t>a nearshore location</w:t>
      </w:r>
      <w:r w:rsidR="002628AE">
        <w:t xml:space="preserve"> utilising more detailed representations of the offshore wave field </w:t>
      </w:r>
      <w:r w:rsidR="007E0DE1">
        <w:t xml:space="preserve">via </w:t>
      </w:r>
      <w:r w:rsidR="004D03DE">
        <w:t>use</w:t>
      </w:r>
      <w:r w:rsidR="007E0DE1">
        <w:t xml:space="preserve"> of the </w:t>
      </w:r>
      <w:r w:rsidR="002628AE">
        <w:t xml:space="preserve">1D wave spectra. </w:t>
      </w:r>
      <w:r w:rsidR="00A02BF2">
        <w:t>The results show a</w:t>
      </w:r>
      <w:r w:rsidR="009C1C77">
        <w:t>dditional performance</w:t>
      </w:r>
      <w:r w:rsidR="00487CFE">
        <w:t xml:space="preserve"> can be achieved</w:t>
      </w:r>
      <w:r w:rsidR="006C4F8D">
        <w:t xml:space="preserve"> (27% </w:t>
      </w:r>
      <w:r w:rsidR="00FC2A05">
        <w:t xml:space="preserve">reduction in </w:t>
      </w:r>
      <w:r w:rsidR="006C4F8D">
        <w:t xml:space="preserve">Root Mean Squared </w:t>
      </w:r>
      <w:r w:rsidR="00AD145E">
        <w:t>E</w:t>
      </w:r>
      <w:r w:rsidR="006C4F8D">
        <w:t xml:space="preserve">rror in </w:t>
      </w:r>
      <w:r w:rsidR="00CE1176">
        <w:t>Significant Wave Height</w:t>
      </w:r>
      <w:r w:rsidR="006C4F8D">
        <w:t>)</w:t>
      </w:r>
      <w:r w:rsidR="00F27AFC">
        <w:t>, particularly for extreme values</w:t>
      </w:r>
      <w:r w:rsidR="00542AC0">
        <w:t xml:space="preserve"> when using 1D wave spectra</w:t>
      </w:r>
      <w:r w:rsidR="00CD7942">
        <w:t>.</w:t>
      </w:r>
      <w:r w:rsidR="007E1E0B">
        <w:t xml:space="preserve"> </w:t>
      </w:r>
      <w:r w:rsidR="00252F96">
        <w:t>Though we identified that</w:t>
      </w:r>
      <w:r w:rsidR="001D68DD">
        <w:t xml:space="preserve"> Long-Term Short-Term Memory approach applied here </w:t>
      </w:r>
      <w:r w:rsidR="00252F96">
        <w:t>improved performance overall, t</w:t>
      </w:r>
      <w:r w:rsidR="00764553">
        <w:t>here is not a one size fits all</w:t>
      </w:r>
      <w:r w:rsidR="00670D57">
        <w:t xml:space="preserve"> w</w:t>
      </w:r>
      <w:r w:rsidR="00764553">
        <w:t>ave parameters</w:t>
      </w:r>
      <w:r w:rsidR="00670D57">
        <w:t>.</w:t>
      </w:r>
      <w:r w:rsidR="00764553">
        <w:t xml:space="preserve"> </w:t>
      </w:r>
      <w:r w:rsidR="00670D57">
        <w:t>C</w:t>
      </w:r>
      <w:r w:rsidR="00BC5B94">
        <w:t xml:space="preserve">arefully </w:t>
      </w:r>
      <w:r w:rsidR="00745271">
        <w:t>feature selection</w:t>
      </w:r>
      <w:r w:rsidR="001B03D9">
        <w:t xml:space="preserve"> (which features to include</w:t>
      </w:r>
      <w:r w:rsidR="004A2338">
        <w:t xml:space="preserve"> or exclude</w:t>
      </w:r>
      <w:r w:rsidR="001B03D9">
        <w:t xml:space="preserve"> when training a model)</w:t>
      </w:r>
      <w:r w:rsidR="00745271">
        <w:t>, feature engineering</w:t>
      </w:r>
      <w:r w:rsidR="00B408E8">
        <w:t xml:space="preserve"> (such as feature encoding and sequence selection)</w:t>
      </w:r>
      <w:r w:rsidR="00745271">
        <w:t xml:space="preserve"> and model</w:t>
      </w:r>
      <w:r w:rsidR="00252F96">
        <w:t xml:space="preserve"> configuration</w:t>
      </w:r>
      <w:r w:rsidR="00745271">
        <w:t xml:space="preserve"> </w:t>
      </w:r>
      <w:r w:rsidR="00670D57">
        <w:t>continue to be</w:t>
      </w:r>
      <w:r w:rsidR="00745271">
        <w:t xml:space="preserve"> </w:t>
      </w:r>
      <w:r w:rsidR="005F0798">
        <w:t>key factors in achieving accurate wave conditions</w:t>
      </w:r>
      <w:r w:rsidR="007F470B">
        <w:t>.</w:t>
      </w:r>
      <w:r w:rsidR="00C948C3">
        <w:t xml:space="preserve"> </w:t>
      </w:r>
      <w:r w:rsidR="00670D57">
        <w:t xml:space="preserve">Further work is needed to make better </w:t>
      </w:r>
      <w:r w:rsidR="00773747">
        <w:t xml:space="preserve">use </w:t>
      </w:r>
      <w:r w:rsidR="00670D57">
        <w:t xml:space="preserve">of more detailed </w:t>
      </w:r>
      <w:r w:rsidR="00016E57">
        <w:t xml:space="preserve">wave field information such as the wave spectrum </w:t>
      </w:r>
      <w:r w:rsidR="00773747">
        <w:t xml:space="preserve">to provide better datasets </w:t>
      </w:r>
      <w:r w:rsidR="00B653BA">
        <w:t>for data-driven approaches like machine learning.</w:t>
      </w:r>
    </w:p>
    <w:p w14:paraId="6FFA94D8" w14:textId="77777777" w:rsidR="004A434B" w:rsidRDefault="004A434B" w:rsidP="00B977B5">
      <w:pPr>
        <w:spacing w:line="360" w:lineRule="auto"/>
        <w:ind w:firstLine="0"/>
      </w:pPr>
    </w:p>
    <w:p w14:paraId="04FE765E" w14:textId="6FFC74DA" w:rsidR="004A434B" w:rsidRPr="00434C0D" w:rsidRDefault="00B977B5" w:rsidP="00434C0D">
      <w:pPr>
        <w:spacing w:line="360" w:lineRule="auto"/>
        <w:ind w:firstLine="0"/>
        <w:rPr>
          <w:rStyle w:val="Strong"/>
          <w:b w:val="0"/>
        </w:rPr>
      </w:pPr>
      <w:r w:rsidRPr="00434C0D">
        <w:rPr>
          <w:b/>
        </w:rPr>
        <w:t>Keywords</w:t>
      </w:r>
      <w:r>
        <w:t xml:space="preserve">: Machine Learning, Neural Network, </w:t>
      </w:r>
      <w:r w:rsidR="00C8680A">
        <w:t>Wave Spectra</w:t>
      </w:r>
    </w:p>
    <w:p w14:paraId="52241528" w14:textId="623B925F" w:rsidR="00551B8F" w:rsidRDefault="00551B8F" w:rsidP="00434C0D">
      <w:pPr>
        <w:pStyle w:val="Heading1"/>
        <w:spacing w:line="360" w:lineRule="auto"/>
      </w:pPr>
      <w:r>
        <w:t>Introduction</w:t>
      </w:r>
    </w:p>
    <w:p w14:paraId="26B33E26" w14:textId="59DC74EA" w:rsidR="00BB20BB" w:rsidRDefault="0CE07E1B" w:rsidP="00434C0D">
      <w:pPr>
        <w:spacing w:before="40" w:line="360" w:lineRule="auto"/>
      </w:pPr>
      <w:r>
        <w:t xml:space="preserve">The </w:t>
      </w:r>
      <w:r w:rsidR="65ADB400">
        <w:t>downscaling</w:t>
      </w:r>
      <w:r>
        <w:t xml:space="preserve"> of wave heights is important for a range of maritime and coastal applications, </w:t>
      </w:r>
      <w:r w:rsidR="23D3CFCB">
        <w:t>from port operations</w:t>
      </w:r>
      <w:r w:rsidR="00A7758C">
        <w:t xml:space="preserve"> and vessel movements</w:t>
      </w:r>
      <w:r w:rsidR="101D4978">
        <w:t xml:space="preserve"> to </w:t>
      </w:r>
      <w:r w:rsidR="026FD193">
        <w:t xml:space="preserve">disaster management, coastal </w:t>
      </w:r>
      <w:r w:rsidR="23D3CFCB">
        <w:t>engineering,</w:t>
      </w:r>
      <w:r w:rsidR="026FD193">
        <w:t xml:space="preserve"> and </w:t>
      </w:r>
      <w:r w:rsidR="026FD193">
        <w:lastRenderedPageBreak/>
        <w:t>recreation.</w:t>
      </w:r>
      <w:r w:rsidR="65ADB400">
        <w:t xml:space="preserve"> Whether </w:t>
      </w:r>
      <w:r w:rsidR="24D5BBA5">
        <w:t>the application</w:t>
      </w:r>
      <w:r w:rsidR="65ADB400">
        <w:t xml:space="preserve"> be </w:t>
      </w:r>
      <w:r w:rsidR="4362F5ED">
        <w:t>h</w:t>
      </w:r>
      <w:r w:rsidR="65ADB400">
        <w:t>indcast</w:t>
      </w:r>
      <w:r w:rsidR="24D5BBA5">
        <w:t>ing or forecasting ocean conditions</w:t>
      </w:r>
      <w:r w:rsidR="00DF2D9C">
        <w:t>, o</w:t>
      </w:r>
      <w:r>
        <w:t>ne of the challenges</w:t>
      </w:r>
      <w:r w:rsidR="3D5602B4">
        <w:t xml:space="preserve"> of accurately </w:t>
      </w:r>
      <w:r w:rsidR="008E625A">
        <w:t>obtain</w:t>
      </w:r>
      <w:r w:rsidR="000B4BAF">
        <w:t>ing</w:t>
      </w:r>
      <w:r w:rsidR="008E625A">
        <w:t xml:space="preserve"> </w:t>
      </w:r>
      <w:r w:rsidR="3D5602B4">
        <w:t>wave conditions at the coast</w:t>
      </w:r>
      <w:r>
        <w:t xml:space="preserve"> is the ability to downscale predictions from oceanographic wave models to the coast</w:t>
      </w:r>
      <w:r w:rsidR="00C32897">
        <w:t xml:space="preserve"> quantifying</w:t>
      </w:r>
      <w:r w:rsidDel="00994D99">
        <w:t xml:space="preserve"> </w:t>
      </w:r>
      <w:r>
        <w:t xml:space="preserve">additional processes </w:t>
      </w:r>
      <w:r w:rsidR="00994D99">
        <w:t xml:space="preserve">that </w:t>
      </w:r>
      <w:r>
        <w:t>occur as waves</w:t>
      </w:r>
      <w:r w:rsidR="00C91DE8">
        <w:t xml:space="preserve"> </w:t>
      </w:r>
      <w:r w:rsidR="00680B21">
        <w:t>approach the coast</w:t>
      </w:r>
      <w:r w:rsidDel="005F4583">
        <w:t xml:space="preserve">, such as </w:t>
      </w:r>
      <w:r w:rsidR="005F4583">
        <w:t>d</w:t>
      </w:r>
      <w:r>
        <w:t xml:space="preserve">epth induced wave breaking, refraction and </w:t>
      </w:r>
      <w:r w:rsidR="5AA750B2">
        <w:t>diffraction</w:t>
      </w:r>
      <w:r>
        <w:t xml:space="preserve">. </w:t>
      </w:r>
      <w:r w:rsidR="6C17AE8A">
        <w:t>Downscaling typically</w:t>
      </w:r>
      <w:r>
        <w:t xml:space="preserve"> involves the development of computationally expensive </w:t>
      </w:r>
      <w:r w:rsidR="23D3CFCB">
        <w:t>physics-based</w:t>
      </w:r>
      <w:r>
        <w:t xml:space="preserve"> models</w:t>
      </w:r>
      <w:r w:rsidR="001A7B1C">
        <w:t xml:space="preserve"> (such as a phase-averaged spectral wave model</w:t>
      </w:r>
      <w:r w:rsidR="00357A51">
        <w:t>s</w:t>
      </w:r>
      <w:r w:rsidR="001A7B1C">
        <w:t>)</w:t>
      </w:r>
      <w:r>
        <w:t>, which also require good quality input data, including bathymetry to perform well.</w:t>
      </w:r>
      <w:r w:rsidR="6C17AE8A">
        <w:t xml:space="preserve"> </w:t>
      </w:r>
      <w:r w:rsidR="534C4782">
        <w:t>A range of other techniques for downscaling have been proposed including the Hybrid Downscaling Technique</w:t>
      </w:r>
      <w:r w:rsidR="08A8E577">
        <w:t xml:space="preserve"> </w:t>
      </w:r>
      <w:r>
        <w:fldChar w:fldCharType="begin" w:fldLock="1"/>
      </w:r>
      <w:r w:rsidR="002C2E98">
        <w:instrText xml:space="preserve">ADDIN CSL_CITATION {"citationItems":[{"id":"ITEM-1","itemData":{"DOI":"10.1016/J.OCEMOD.2023.102168","ISSN":"1463-5003","author":[{"dropping-particle":"","family":"Peach","given":"Leo","non-dropping-particle":"","parse-names":false,"suffix":""},{"dropping-particle":"","family":"Silva","given":"Guilherme Vieira","non-dropping-particle":"da","parse-names":false,"suffix":""},{"dropping-particle":"","family":"Cartwright","given":"Nick","non-dropping-particle":"","parse-names":false,"suffix":""},{"dropping-particle":"","family":"Strauss","given":"Darrell","non-dropping-particle":"","parse-names":false,"suffix":""}],"container-title":"Ocean Modelling","id":"ITEM-1","issued":{"date-parts":[["2023","1","23"]]},"page":"102168","publisher":"Elsevier","title":"A comparison of process-based and data-driven techniques for downscaling offshore wave forecasts to the nearshore","type":"article-journal"},"uris":["http://www.mendeley.com/documents/?uuid=0aaf759b-5114-33fd-8d3e-478cb8b7c914"]},{"id":"ITEM-2","itemData":{"DOI":"10.1016/J.ECSS.2018.07.022","ISSN":"02727714","abstract":"The present paper demonstrates the role of wave direction and shoreline alignment on wave attenuation along a non-straight coastline. A numerical model was calibrated against measured data at six locations along a non-straight coastline and a hybrid method composed by wave case selection/simulation and nearshore time series reconstruction was applied to transfer 20 years of wave time series from offshore to nearshore. The results highlight the importance of the orientation of the coastline to different degrees of wave exposure to the wave attenuation process. The varying orientation of the coastline, at each of the six sites, resulted in non-uniform wave attenuation alongshore under different wave directions. The extreme wave conditions at each of the sites were also shown to vary significantly along the coast, e.g. </w:instrText>
      </w:r>
      <w:r w:rsidR="002C2E98">
        <w:rPr>
          <w:rFonts w:ascii="Cambria Math" w:hAnsi="Cambria Math" w:cs="Cambria Math"/>
        </w:rPr>
        <w:instrText>∼</w:instrText>
      </w:r>
      <w:r w:rsidR="002C2E98">
        <w:instrText xml:space="preserve">18% alongshore (at </w:instrText>
      </w:r>
      <w:r w:rsidR="002C2E98">
        <w:rPr>
          <w:rFonts w:ascii="Calibri" w:hAnsi="Calibri" w:cs="Calibri"/>
        </w:rPr>
        <w:instrText>−</w:instrText>
      </w:r>
      <w:r w:rsidR="002C2E98">
        <w:instrText>17 m Australian Height Datum - AHD) and as much as 34% from offshore (</w:instrText>
      </w:r>
      <w:r w:rsidR="002C2E98">
        <w:rPr>
          <w:rFonts w:ascii="Calibri" w:hAnsi="Calibri" w:cs="Calibri"/>
        </w:rPr>
        <w:instrText>−</w:instrText>
      </w:r>
      <w:r w:rsidR="002C2E98">
        <w:instrText>70 m AHD) to nearshore (</w:instrText>
      </w:r>
      <w:r w:rsidR="002C2E98">
        <w:rPr>
          <w:rFonts w:ascii="Calibri" w:hAnsi="Calibri" w:cs="Calibri"/>
        </w:rPr>
        <w:instrText>−</w:instrText>
      </w:r>
      <w:r w:rsidR="002C2E98">
        <w:instrText>17 m AHD). The results presented here reinforce the importance of assessing variations in wave attenuation along the coast as opposed to simply using the closest offshore wave dataset available. Improved understanding of nearshore wave attenuation along non-straight coastlines aids in better informing future coastal protection and management strategies.","author":[{"dropping-particle":"","family":"Vieira Da Silva","given":"Guilherme","non-dropping-particle":"","parse-names":false,"suffix":""},{"dropping-particle":"","family":"Murray","given":"Thomas","non-dropping-particle":"","parse-names":false,"suffix":""},{"dropping-particle":"","family":"Strauss","given":"Darrell","non-dropping-particle":"","parse-names":false,"suffix":""}],"container-title":"Estuarine, Coastal and Shelf Science","id":"ITEM-2","issued":{"date-parts":[["2018","11","15"]]},"page":"318-328","publisher":"Academic Press","title":"Longshore wave variability along non-straight coastlines","type":"article-journal","volume":"212"},"uris":["http://www.mendeley.com/documents/?uuid=80129485-3413-38cb-b3ba-b898395eff23"]}],"mendeley":{"formattedCitation":"(Peach et al., 2023; Vieira Da Silva et al., 2018)","manualFormatting":"(Vieira Da Silva et al., 2018)","plainTextFormattedCitation":"(Peach et al., 2023; Vieira Da Silva et al., 2018)","previouslyFormattedCitation":"(Peach et al., 2023; Vieira Da Silva et al., 2018)"},"properties":{"noteIndex":0},"schema":"https://github.com/citation-style-language/schema/raw/master/csl-citation.json"}</w:instrText>
      </w:r>
      <w:r>
        <w:fldChar w:fldCharType="separate"/>
      </w:r>
      <w:r w:rsidR="001A7B1C" w:rsidRPr="5FC989DB">
        <w:rPr>
          <w:noProof/>
        </w:rPr>
        <w:t>(Vieira Da Silva et al., 2018)</w:t>
      </w:r>
      <w:r>
        <w:fldChar w:fldCharType="end"/>
      </w:r>
      <w:r w:rsidR="534C4782">
        <w:t xml:space="preserve">, </w:t>
      </w:r>
      <w:r w:rsidR="034509CE">
        <w:t>Backward Ray Tracing</w:t>
      </w:r>
      <w:r w:rsidR="08A8E577">
        <w:t xml:space="preserve"> </w:t>
      </w:r>
      <w:r>
        <w:fldChar w:fldCharType="begin" w:fldLock="1"/>
      </w:r>
      <w:r>
        <w:instrText>ADDIN CSL_CITATION {"citationItems":[{"id":"ITEM-1","itemData":{"DOI":"10.25777/760y-gq66","author":[{"dropping-particle":"","family":"Oh","given":"Im Sang","non-dropping-particle":"","parse-names":false,"suffix":""}],"id":"ITEM-1","issued":{"date-parts":[["1981"]]},"title":"Water Wave Refraction with Non-Linear Theory","type":"article-journal"},"uris":["http://www.mendeley.com/documents/?uuid=a86a45bb-e769-4161-9dc6-a0d8210c153b"]},{"id":"ITEM-2","itemData":{"DOI":"10.1175/JTECH-D-18-0123.1","ISSN":"15200426","abstract":"Beach erosion and wave-induced flooding models are often initialized in O(10)-m depth, seaward of the surfzone, with wave conditions estimated from regional nonlinear spectral wave models [e.g., Simulating Waves Nearshore (SWAN)]. These models are computationally expensive for high-resolution, long-term regional O(100)-km hindcasts, and they limit examination of the effect of different climate scenarios on nearshore processes. Alternatively, computationally fast models with reduced linear wave physics enable long-term hindcasts at high spatial (,100 m) resolution. Linear models, that efficiently transform complete spectral details from deep water through complex offshore bathymetry, are appropriate for low-frequency swell wave energy propagation. Here, two numerically different linear methods are compared: backward ray-tracing and stationary linear SWAN simulations. The methods yield similar transformations from deep water (seaward of offshore islands in Southern California) to the nearshore, O(10)-m depth. However, SWAN is sensitive to model spatial resolution, especially in highly sheltered regions, where with typical (1-2 km) resolution SWAN estimates of nearshore energy vary by over a factor of 2 relative to ray tracing. Alongshore radiation stress estimates from SWAN and ray tracing also differ, and in some cases the climatological means have opposite signs. Increasing the SWAN resolution to 90 m, higher than usually applied to regional models, yields the nearshore transforms most similar to ray tracing. Both accurate rays and high-resolution SWAN require significant computation time; however, ray tracing is more efficient if transforms are needed at relatively few locations (compared with every grid point), or if computer memory is limited. Though presently less user friendly than SWAN, ray tracing is not affected by numerical diffusion or limited by model domain size or spatial resolution.","author":[{"dropping-particle":"","family":"Crosby","given":"Sean C.","non-dropping-particle":"","parse-names":false,"suffix":""},{"dropping-particle":"","family":"Kumar","given":"N.","non-dropping-particle":"","parse-names":false,"suffix":""},{"dropping-particle":"","family":"O'Reilly","given":"W. C.","non-dropping-particle":"","parse-names":false,"suffix":""},{"dropping-particle":"","family":"Guza","given":"R. T.","non-dropping-particle":"","parse-names":false,"suffix":""}],"container-title":"Journal of Atmospheric and Oceanic Technology","id":"ITEM-2","issue":"2","issued":{"date-parts":[["2019"]]},"page":"217-229","title":"Regional swell transformation by backward ray tracing and SWAN","type":"article-journal","volume":"36"},"uris":["http://www.mendeley.com/documents/?uuid=06bcc789-e86f-4eb8-8ad9-1c858ef8ead9"]}],"mendeley":{"formattedCitation":"(Crosby et al., 2019; Oh, 1981)","plainTextFormattedCitation":"(Crosby et al., 2019; Oh, 1981)","previouslyFormattedCitation":"(Crosby et al., 2019; Oh, 1981)"},"properties":{"noteIndex":0},"schema":"https://github.com/citation-style-language/schema/raw/master/csl-citation.json"}</w:instrText>
      </w:r>
      <w:r>
        <w:fldChar w:fldCharType="separate"/>
      </w:r>
      <w:r w:rsidR="08A8E577" w:rsidRPr="5FC989DB">
        <w:rPr>
          <w:noProof/>
        </w:rPr>
        <w:t>(Crosby et al., 2019; Oh, 1981)</w:t>
      </w:r>
      <w:r>
        <w:fldChar w:fldCharType="end"/>
      </w:r>
      <w:r w:rsidR="034509CE">
        <w:t>, Look-up tables</w:t>
      </w:r>
      <w:r w:rsidR="40E3703C">
        <w:t xml:space="preserve"> </w:t>
      </w:r>
      <w:r>
        <w:fldChar w:fldCharType="begin" w:fldLock="1"/>
      </w:r>
      <w:r>
        <w:instrText>ADDIN CSL_CITATION {"citationItems":[{"id":"ITEM-1","itemData":{"ISBN":"9781849113854","abstract":"The Environment Agency is reviewing its approach to coastal flood forecasting to bring greater consistency to the modelling approach across the country, to implement consistency in standards and to develop the capabilities necessary to achieve the aspirations set out in the Flood Incident Management Plan 2015–2020. Jeremy Benn Associates Ltd (JBA), in collaboration with HR Wallingford, the Met Office and the National Oceanography Centre (NOC), were commissioned to author a new Good Practice Framework to inform the development of future Coastal Flood Forecasting Systems (CFFS) with the Environment Agency to support these aims. The","author":[{"dropping-particle":"","family":"EA","given":"","non-dropping-particle":"","parse-names":false,"suffix":""}],"id":"ITEM-1","issued":{"date-parts":[["2016"]]},"publisher":"Environment Agency","publisher-place":"Bristol, United Kingdom","title":"Investigating coastal flood forecasting Good practice framework","type":"report"},"uris":["http://www.mendeley.com/documents/?uuid=88c85178-3a28-3187-af4c-c2f462eb6643"]}],"mendeley":{"formattedCitation":"(EA, 2016)","plainTextFormattedCitation":"(EA, 2016)","previouslyFormattedCitation":"(EA, 2016)"},"properties":{"noteIndex":0},"schema":"https://github.com/citation-style-language/schema/raw/master/csl-citation.json"}</w:instrText>
      </w:r>
      <w:r>
        <w:fldChar w:fldCharType="separate"/>
      </w:r>
      <w:r w:rsidR="40E3703C" w:rsidRPr="5FC989DB">
        <w:rPr>
          <w:noProof/>
        </w:rPr>
        <w:t>(EA, 2016)</w:t>
      </w:r>
      <w:r>
        <w:fldChar w:fldCharType="end"/>
      </w:r>
      <w:r w:rsidR="034509CE">
        <w:t>, statistical models</w:t>
      </w:r>
      <w:r w:rsidR="40E3703C">
        <w:t xml:space="preserve"> </w:t>
      </w:r>
      <w:r>
        <w:fldChar w:fldCharType="begin" w:fldLock="1"/>
      </w:r>
      <w:r>
        <w:instrText>ADDIN CSL_CITATION {"citationItems":[{"id":"ITEM-1","itemData":{"DOI":"10.1175/JPO-D-16-0191.1","ISSN":"15200485","abstract":"Characterization of wave climate by bulk wave parameters is insufficient for many coastal studies, including those focused on assessing coastal hazards and long-term wave climate influences on coastal evolution. This issue is particularly relevant for studies using statistical downscaling of atmospheric fields to local wave conditions, which are often multimodal in large ocean basins (e.g., Pacific Ocean). Swell may be generated in vastly different wave generation regions, yielding complex wave spectra that are inadequately represented by a single set of bulk wave parameters. Furthermore, the relationship between atmospheric systems and local wave conditions is complicated by variations in arrival time of wave groups from different parts of the basin. Here, this study addresses these two challenges by improving upon the spatiotemporal definition of the atmospheric predictor used in the statistical downscaling of local wave climate. The improved methodology separates the local wave spectrum into \"wave families,\" defined by spectral peaks and discrete generation regions, and relates atmospheric conditions in distant regions of the ocean basin to local wave conditions by incorporating travel times computed from effective energy flux across the ocean basin. When applied to locations with multimodal wave spectra, including Southern California and Trujillo, Peru, the new methodology improves the ability of the statistical model to project significant wave height, peak period, and direction for each wave family, retaining more information from the full wave spectrum. This work is the base of statistical downscaling by weather types, which has recently been applied to coastal flooding and morphodynamic applications.","author":[{"dropping-particle":"","family":"Hegermiller","given":"C. A.","non-dropping-particle":"","parse-names":false,"suffix":""},{"dropping-particle":"","family":"Antolinez","given":"J. A.A.","non-dropping-particle":"","parse-names":false,"suffix":""},{"dropping-particle":"","family":"Rueda","given":"A.","non-dropping-particle":"","parse-names":false,"suffix":""},{"dropping-particle":"","family":"Camus","given":"P.","non-dropping-particle":"","parse-names":false,"suffix":""},{"dropping-particle":"","family":"Perez","given":"J.","non-dropping-particle":"","parse-names":false,"suffix":""},{"dropping-particle":"","family":"Erikson","given":"L. H.","non-dropping-particle":"","parse-names":false,"suffix":""},{"dropping-particle":"","family":"Barnard","given":"P. L.","non-dropping-particle":"","parse-names":false,"suffix":""},{"dropping-particle":"","family":"Mendez","given":"F. J.","non-dropping-particle":"","parse-names":false,"suffix":""}],"container-title":"Journal of Physical Oceanography","id":"ITEM-1","issue":"2","issued":{"date-parts":[["2017"]]},"page":"375-386","title":"A multimodal wave spectrum-based approach for statistical downscaling of local wave climate","type":"article-journal","volume":"47"},"uris":["http://www.mendeley.com/documents/?uuid=6e0fffcd-5050-4062-b3dc-d9bf0380a613"]}],"mendeley":{"formattedCitation":"(Hegermiller et al., 2017)","plainTextFormattedCitation":"(Hegermiller et al., 2017)","previouslyFormattedCitation":"(Hegermiller et al., 2017)"},"properties":{"noteIndex":0},"schema":"https://github.com/citation-style-language/schema/raw/master/csl-citation.json"}</w:instrText>
      </w:r>
      <w:r>
        <w:fldChar w:fldCharType="separate"/>
      </w:r>
      <w:r w:rsidR="40E3703C" w:rsidRPr="5FC989DB">
        <w:rPr>
          <w:noProof/>
        </w:rPr>
        <w:t>(Hegermiller et al., 2017)</w:t>
      </w:r>
      <w:r>
        <w:fldChar w:fldCharType="end"/>
      </w:r>
      <w:r w:rsidR="034509CE">
        <w:t xml:space="preserve"> and meta models</w:t>
      </w:r>
      <w:r w:rsidR="40E3703C">
        <w:t xml:space="preserve"> </w:t>
      </w:r>
      <w:r>
        <w:fldChar w:fldCharType="begin" w:fldLock="1"/>
      </w:r>
      <w:r w:rsidR="002C2E98">
        <w:instrText>ADDIN CSL_CITATION {"citationItems":[{"id":"ITEM-1","itemData":{"DOI":"10.1016/j.coastaleng.2014.01.012","ISBN":"0378-3839","ISSN":"03783839","abstract":"Extreme sea conditions in the nearshore zone are required for coastal flood risk analysis and structural design. Many multivariate extreme value methods that have been applied in the past have been limited by assumptions relating to the dependence structure in the extremes. A conditional extremes statistical model overcomes a number of these previous limitations. To apply the method in practice, a Monte Carlo sampling procedure is required whereby large samples of synthetically generated events are simulated. The use of Monte Carlo approaches, in combination with computationally intensive physical process models, can raise significant practical challenges in terms of computation. To overcome these challenges there has been extensive research into the use of meta-models. Meta-models are approximations of computationally intensive physical process models (simulators). They are derived by fitting functions to the outputs from simulators. Due to their simplified representation they are computationally more efficient than the simulators they approximate.Here, a methodology for deriving a large Monte Carlo sample of extreme nearshore sea states is described. The methodology comprises the generation of a large sample of offshore sea conditions using the conditional extremes model. A meta-model of the wave transformation process is then constructed. A clustering algorithm is used to aid the development of the meta-model. The large sample of offshore data is then transformed through to the nearshore using the meta-model. The resulting nearshore sea states can be used for the probabilistic design of structures or flood risk analysis. The application of the methodology to a case study site on the North Coast of Spain is described. © 2014 Elsevier B.V.","author":[{"dropping-particle":"","family":"Gouldby","given":"B.","non-dropping-particle":"","parse-names":false,"suffix":""},{"dropping-particle":"","family":"Méndez","given":"F. J.","non-dropping-particle":"","parse-names":false,"suffix":""},{"dropping-particle":"","family":"Guanche","given":"Y.","non-dropping-particle":"","parse-names":false,"suffix":""},{"dropping-particle":"","family":"Rueda","given":"A.","non-dropping-particle":"","parse-names":false,"suffix":""},{"dropping-particle":"","family":"Mínguez","given":"R.","non-dropping-particle":"","parse-names":false,"suffix":""}],"container-title":"Coastal Engineering","id":"ITEM-1","issued":{"date-parts":[["2014"]]},"title":"A methodology for deriving extreme nearshore sea conditions for structural design and flood risk analysis","type":"article-journal"},"uris":["http://www.mendeley.com/documents/?uuid=7e0dcb86-fef7-32fe-9425-55590eab092b"]}],"mendeley":{"formattedCitation":"(B. Gouldby et al., 2014)","plainTextFormattedCitation":"(B. Gouldby et al., 2014)","previouslyFormattedCitation":"(B. Gouldby et al., 2014)"},"properties":{"noteIndex":0},"schema":"https://github.com/citation-style-language/schema/raw/master/csl-citation.json"}</w:instrText>
      </w:r>
      <w:r>
        <w:fldChar w:fldCharType="separate"/>
      </w:r>
      <w:r w:rsidR="00C81151" w:rsidRPr="00C81151">
        <w:rPr>
          <w:noProof/>
        </w:rPr>
        <w:t>(B. Gouldby et al., 2014)</w:t>
      </w:r>
      <w:r>
        <w:fldChar w:fldCharType="end"/>
      </w:r>
      <w:r w:rsidR="034509CE">
        <w:t>.</w:t>
      </w:r>
      <w:r w:rsidR="20BED3D8">
        <w:t xml:space="preserve"> </w:t>
      </w:r>
      <w:r w:rsidR="00762C4E">
        <w:t>Each approach has it’s strengths and weaknesses, for example the Hybrid Downscaling technique is limited on the parameters it can predict</w:t>
      </w:r>
      <w:r w:rsidR="00155C08">
        <w:t xml:space="preserve"> and struggles in complex multimodal sea states </w:t>
      </w:r>
      <w:r w:rsidR="00155C08">
        <w:fldChar w:fldCharType="begin" w:fldLock="1"/>
      </w:r>
      <w:r w:rsidR="00C81151">
        <w:instrText>ADDIN CSL_CITATION {"citationItems":[{"id":"ITEM-1","itemData":{"DOI":"10.1016/J.OCEMOD.2023.102168","ISSN":"1463-5003","author":[{"dropping-particle":"","family":"Peach","given":"Leo","non-dropping-particle":"","parse-names":false,"suffix":""},{"dropping-particle":"","family":"Silva","given":"Guilherme Vieira","non-dropping-particle":"da","parse-names":false,"suffix":""},{"dropping-particle":"","family":"Cartwright","given":"Nick","non-dropping-particle":"","parse-names":false,"suffix":""},{"dropping-particle":"","family":"Strauss","given":"Darrell","non-dropping-particle":"","parse-names":false,"suffix":""}],"container-title":"Ocean Modelling","id":"ITEM-1","issued":{"date-parts":[["2023","1","23"]]},"page":"102168","publisher":"Elsevier","title":"A comparison of process-based and data-driven techniques for downscaling offshore wave forecasts to the nearshore","type":"article-journal"},"uris":["http://www.mendeley.com/documents/?uuid=0aaf759b-5114-33fd-8d3e-478cb8b7c914"]}],"mendeley":{"formattedCitation":"(Peach et al., 2023)","plainTextFormattedCitation":"(Peach et al., 2023)","previouslyFormattedCitation":"(Peach et al., 2023)"},"properties":{"noteIndex":0},"schema":"https://github.com/citation-style-language/schema/raw/master/csl-citation.json"}</w:instrText>
      </w:r>
      <w:r w:rsidR="00155C08">
        <w:fldChar w:fldCharType="separate"/>
      </w:r>
      <w:r w:rsidR="00155C08" w:rsidRPr="00155C08">
        <w:rPr>
          <w:noProof/>
        </w:rPr>
        <w:t>(Peach et al., 2023)</w:t>
      </w:r>
      <w:r w:rsidR="00155C08">
        <w:fldChar w:fldCharType="end"/>
      </w:r>
      <w:r w:rsidR="009E217B">
        <w:t xml:space="preserve"> an</w:t>
      </w:r>
      <w:r w:rsidR="00591FDD">
        <w:t>d</w:t>
      </w:r>
      <w:r w:rsidR="0049629F">
        <w:t xml:space="preserve"> Look-up tables perform </w:t>
      </w:r>
      <w:r w:rsidR="004619CB">
        <w:t xml:space="preserve">much slower and are often only have simple relationships to cope with unseen </w:t>
      </w:r>
      <w:r w:rsidR="00C81151">
        <w:t xml:space="preserve">cases </w:t>
      </w:r>
      <w:r w:rsidR="00C81151">
        <w:fldChar w:fldCharType="begin" w:fldLock="1"/>
      </w:r>
      <w:r w:rsidR="002C2E98">
        <w:instrText>ADDIN CSL_CITATION {"citationItems":[{"id":"ITEM-1","itemData":{"DOI":"10.1680/jmaen.2016.16","ISSN":"1741-7597","abstract":"© ICE Publishing: All rights reserved. It is widely recognised that coastal flood events can arise from combinations of extreme waves and sea levels. For flood risk analysis and the design of coastal structures it is therefore necessary to assess the joint probability of the occurrence of these variables. Traditional methods have involved the application of joint probability contours, defined in terms of extremes of sea conditions that can, if applied without correction factors, lead to the underestimation of flood risk and under-design of coastal structures. This paper describes the application of a robust multivariate statistical model to analyse extreme offshore waves, wind a nd sea levels around the coast of England. The approach described here is risk based in that it seeks to define extremes of response variables directly, rather than the joint extremes of sea conditions. The output of the statistical model comprises a Monte Carlo simulation of extreme events. These distributions of extreme events have been transformed from offshore to nearshore using a statistical emulator of a wave transformation model. The resulting nearshore extreme sea condition distributions have the potential to be applied for a range of purposes. The application is demonstrated using two structures located on the south coast of England.","author":[{"dropping-particle":"","family":"Gouldby","given":"Ben","non-dropping-particle":"","parse-names":false,"suffix":""},{"dropping-particle":"","family":"Wyncoll","given":"David","non-dropping-particle":"","parse-names":false,"suffix":""},{"dropping-particle":"","family":"Panzeri","given":"Mike","non-dropping-particle":"","parse-names":false,"suffix":""},{"dropping-particle":"","family":"Franklin","given":"Mark","non-dropping-particle":"","parse-names":false,"suffix":""},{"dropping-particle":"","family":"Hunt","given":"Tim","non-dropping-particle":"","parse-names":false,"suffix":""},{"dropping-particle":"","family":"Hames","given":"Dominic","non-dropping-particle":"","parse-names":false,"suffix":""},{"dropping-particle":"","family":"Tozer","given":"Nigel","non-dropping-particle":"","parse-names":false,"suffix":""},{"dropping-particle":"","family":"Hawkes","given":"Peter","non-dropping-particle":"","parse-names":false,"suffix":""},{"dropping-particle":"","family":"Dornbusch","given":"Uwe","non-dropping-particle":"","parse-names":false,"suffix":""},{"dropping-particle":"","family":"Pullen","given":"Tim","non-dropping-particle":"","parse-names":false,"suffix":""}],"container-title":"Proceedings of the Institution of Civil Engineers - Maritime Engineering","id":"ITEM-1","issue":"1","issued":{"date-parts":[["2017"]]},"page":"3-20","title":"Multivariate extreme value modelling of sea conditions around the coast of England","type":"article-journal","volume":"170"},"uris":["http://www.mendeley.com/documents/?uuid=a71beed9-85aa-3abc-b0c4-0d5f2352759e"]}],"mendeley":{"formattedCitation":"(Ben Gouldby et al., 2017)","plainTextFormattedCitation":"(Ben Gouldby et al., 2017)","previouslyFormattedCitation":"(Ben Gouldby et al., 2017)"},"properties":{"noteIndex":0},"schema":"https://github.com/citation-style-language/schema/raw/master/csl-citation.json"}</w:instrText>
      </w:r>
      <w:r w:rsidR="00C81151">
        <w:fldChar w:fldCharType="separate"/>
      </w:r>
      <w:r w:rsidR="00C81151" w:rsidRPr="00C81151">
        <w:rPr>
          <w:noProof/>
        </w:rPr>
        <w:t>(Ben Gouldby et al., 2017)</w:t>
      </w:r>
      <w:r w:rsidR="00C81151">
        <w:fldChar w:fldCharType="end"/>
      </w:r>
      <w:r w:rsidR="00C81151">
        <w:t xml:space="preserve">. </w:t>
      </w:r>
    </w:p>
    <w:p w14:paraId="521B949E" w14:textId="4EA22288" w:rsidR="00516E77" w:rsidRDefault="00BB20BB" w:rsidP="5FC989DB">
      <w:pPr>
        <w:spacing w:before="40" w:line="360" w:lineRule="auto"/>
      </w:pPr>
      <w:r>
        <w:t>Machine Learning and Deep Learning (a class of Machine Learning) have long been applied to problem of downscaling wave conditions to the coast</w:t>
      </w:r>
      <w:r w:rsidR="008C11A4">
        <w:t xml:space="preserve"> </w:t>
      </w:r>
      <w:r>
        <w:fldChar w:fldCharType="begin" w:fldLock="1"/>
      </w:r>
      <w:r>
        <w:instrText>ADDIN CSL_CITATION {"citationItems":[{"id":"ITEM-1","itemData":{"DOI":"10.1016/j.coastaleng.2010.12.001","abstract":"The literature on ocean wave forecasting falls into two categories, physics-based models and statistical methods. Since these two approaches have evolved independently, it is of interest to determine which approach can predict more accurately, and over what time horizons. This paper runs a comparative analysis of a well-known physics-based model for simulating waves near shore, SWAN, and two statistical techniques, time-varying parameter regression and a frequency domain algorithm. Forecasts are run for the significant wave height, over horizons ranging from the current period (i.e., the analysis time) to 15 h. Seven data sets, four from the Pacific Ocean and three from the Gulf of Mexico, are used to evaluate the forecasts. The statistical models do extremely well at short horizons, producing more accurate forecasts in the 1-5 hour range. The SWAN model is superior at longer horizons. The crossover point, at which the forecast error from the two methods converges, is in the area of 6 h. Based on these results, the choice of statistical versus physics-based models will depend on the uses to which the forecasts will be put. Utilities operating wave farms, which need to forecast at very short horizons, may prefer statistical techniques. Navies or shipping companies interested in oceanic conditions over longer horizons will prefer physics-based models.","author":[{"dropping-particle":"","family":"Reikard","given":"Gordon","non-dropping-particle":"","parse-names":false,"suffix":""},{"dropping-particle":"","family":"Rogers","given":"W Erick","non-dropping-particle":"","parse-names":false,"suffix":""}],"container-title":"Coastal Engineering","id":"ITEM-1","issued":{"date-parts":[["2011"]]},"page":"409-416","title":"Forecasting ocean waves: Comparing a physics-based model with statistical models","type":"article-journal","volume":"58"},"uris":["http://www.mendeley.com/documents/?uuid=3104ab93-172f-38a1-9752-f5f331ac838b"]},{"id":"ITEM-2","itemData":{"DOI":"10.1016/j.coastaleng.2006.11.007","ISBN":"0378-3839","ISSN":"03783839","abstract":"Estimation of swell conditions in coastal regions is important for a variety of public, government, and research applications. Driving a model of the near-shore wave transformation from an offshore global swell model such as NOAA WaveWatch3 is an economical means to arrive at swell size estimates at particular locations of interest. Recently, some work (e.g. Browne et al. [Browne, M., Strauss, D., Castelle, B., Blumenstein, M., Tomlinson, R., 2006. Local swell estimation and prediction from a global wind-wave model. IEEE Geoscience and Remote Sensing Letters 3 (4), 462-466.]) has examined an artificial neural network (ANN) based, empirical approach to wave estimation. Here, we provide a comprehensive evaluation of two data driven approaches to estimating waves near-shore (linear and ANN), and also contrast these with a more traditional spectral wave simulation model (SWAN). Performance was assessed on data gathered from a total of 17 near-shore locations, with heterogenous geography and bathymetry, around the continent of Australia over a 7 month period. It was found that the ANNs out-performed SWAN and the non-linear architecture consistently out-performed the linear method. Variability in performance and differential performance with regard to geographical location could largely be explained in terms of the underlying complexity of the local wave transformation. © 2006 Elsevier B.V. All rights reserved.","author":[{"dropping-particle":"","family":"Browne","given":"Matthew","non-dropping-particle":"","parse-names":false,"suffix":""},{"dropping-particle":"","family":"Castelle","given":"Bruno","non-dropping-particle":"","parse-names":false,"suffix":""},{"dropping-particle":"","family":"Strauss","given":"Darrell","non-dropping-particle":"","parse-names":false,"suffix":""},{"dropping-particle":"","family":"Tomlinson","given":"Rodger","non-dropping-particle":"","parse-names":false,"suffix":""},{"dropping-particle":"","family":"Blumenstein","given":"Michael","non-dropping-particle":"","parse-names":false,"suffix":""},{"dropping-particle":"","family":"Lane","given":"Chris","non-dropping-particle":"","parse-names":false,"suffix":""}],"container-title":"Coastal Engineering","id":"ITEM-2","issue":"5","issued":{"date-parts":[["2007"]]},"page":"445-460","title":"Near-shore swell estimation from a global wind-wave model: Spectral process, linear, and artificial neural network models","type":"article-journal","volume":"54"},"uris":["http://www.mendeley.com/documents/?uuid=619ec3f6-bbc7-4f60-8b24-af23542da322"]}],"mendeley":{"formattedCitation":"(Browne et al., 2007; Reikard &amp; Rogers, 2011)","plainTextFormattedCitation":"(Browne et al., 2007; Reikard &amp; Rogers, 2011)","previouslyFormattedCitation":"(Browne et al., 2007; Reikard &amp; Rogers, 2011)"},"properties":{"noteIndex":0},"schema":"https://github.com/citation-style-language/schema/raw/master/csl-citation.json"}</w:instrText>
      </w:r>
      <w:r>
        <w:fldChar w:fldCharType="separate"/>
      </w:r>
      <w:r w:rsidR="008C11A4" w:rsidRPr="5FC989DB">
        <w:rPr>
          <w:noProof/>
        </w:rPr>
        <w:t>(Browne et al., 2007; Reikard &amp; Rogers, 2011)</w:t>
      </w:r>
      <w:r>
        <w:fldChar w:fldCharType="end"/>
      </w:r>
      <w:r>
        <w:t>. Research to date provides excellent guidance of suitable approaches to downscale oceanographic wave conditions</w:t>
      </w:r>
      <w:r w:rsidR="00410EF2">
        <w:t xml:space="preserve"> and in particular integrated wave parameters (</w:t>
      </w:r>
      <w:r w:rsidR="000E2DAB">
        <w:t>Significant Wave Height (</w:t>
      </w:r>
      <w:r w:rsidR="000E2DAB" w:rsidRPr="00727A1D">
        <w:rPr>
          <w:i/>
          <w:iCs/>
        </w:rPr>
        <w:t>Hs</w:t>
      </w:r>
      <w:r w:rsidR="000E2DAB">
        <w:t>)</w:t>
      </w:r>
      <w:r w:rsidR="00410EF2">
        <w:t xml:space="preserve">, </w:t>
      </w:r>
      <w:r w:rsidR="000E2DAB">
        <w:t>Peak Wave Period (</w:t>
      </w:r>
      <w:r w:rsidR="00410EF2" w:rsidRPr="00727A1D">
        <w:rPr>
          <w:i/>
          <w:iCs/>
        </w:rPr>
        <w:t>Tp</w:t>
      </w:r>
      <w:r w:rsidR="000E2DAB">
        <w:t>)</w:t>
      </w:r>
      <w:r w:rsidR="00410EF2">
        <w:t xml:space="preserve">, </w:t>
      </w:r>
      <w:r w:rsidR="000E2DAB">
        <w:t>Peak Wave Direction (</w:t>
      </w:r>
      <w:r w:rsidR="00410EF2" w:rsidRPr="00727A1D">
        <w:rPr>
          <w:i/>
          <w:iCs/>
        </w:rPr>
        <w:t>Dp</w:t>
      </w:r>
      <w:r w:rsidR="00410EF2">
        <w:t>)</w:t>
      </w:r>
      <w:r w:rsidR="000E2DAB">
        <w:t>)</w:t>
      </w:r>
      <w:r>
        <w:t xml:space="preserve"> to the coast. Artificial Neural Networks (ANN’s) are perhaps one of the most typically used for such an application </w:t>
      </w:r>
      <w:r>
        <w:fldChar w:fldCharType="begin" w:fldLock="1"/>
      </w:r>
      <w:r>
        <w:instrText>ADDIN CSL_CITATION {"citationItems":[{"id":"ITEM-1","itemData":{"DOI":"10.1016/j.coastaleng.2006.11.007","ISBN":"0378-3839","ISSN":"03783839","abstract":"Estimation of swell conditions in coastal regions is important for a variety of public, government, and research applications. Driving a model of the near-shore wave transformation from an offshore global swell model such as NOAA WaveWatch3 is an economical means to arrive at swell size estimates at particular locations of interest. Recently, some work (e.g. Browne et al. [Browne, M., Strauss, D., Castelle, B., Blumenstein, M., Tomlinson, R., 2006. Local swell estimation and prediction from a global wind-wave model. IEEE Geoscience and Remote Sensing Letters 3 (4), 462-466.]) has examined an artificial neural network (ANN) based, empirical approach to wave estimation. Here, we provide a comprehensive evaluation of two data driven approaches to estimating waves near-shore (linear and ANN), and also contrast these with a more traditional spectral wave simulation model (SWAN). Performance was assessed on data gathered from a total of 17 near-shore locations, with heterogenous geography and bathymetry, around the continent of Australia over a 7 month period. It was found that the ANNs out-performed SWAN and the non-linear architecture consistently out-performed the linear method. Variability in performance and differential performance with regard to geographical location could largely be explained in terms of the underlying complexity of the local wave transformation. © 2006 Elsevier B.V. All rights reserved.","author":[{"dropping-particle":"","family":"Browne","given":"Matthew","non-dropping-particle":"","parse-names":false,"suffix":""},{"dropping-particle":"","family":"Castelle","given":"Bruno","non-dropping-particle":"","parse-names":false,"suffix":""},{"dropping-particle":"","family":"Strauss","given":"Darrell","non-dropping-particle":"","parse-names":false,"suffix":""},{"dropping-particle":"","family":"Tomlinson","given":"Rodger","non-dropping-particle":"","parse-names":false,"suffix":""},{"dropping-particle":"","family":"Blumenstein","given":"Michael","non-dropping-particle":"","parse-names":false,"suffix":""},{"dropping-particle":"","family":"Lane","given":"Chris","non-dropping-particle":"","parse-names":false,"suffix":""}],"container-title":"Coastal Engineering","id":"ITEM-1","issue":"5","issued":{"date-parts":[["2007"]]},"page":"445-460","title":"Near-shore swell estimation from a global wind-wave model: Spectral process, linear, and artificial neural network models","type":"article-journal","volume":"54"},"uris":["http://www.mendeley.com/documents/?uuid=619ec3f6-bbc7-4f60-8b24-af23542da322"]},{"id":"ITEM-2","itemData":{"DOI":"10.1016/j.coastaleng.2011.05.007","ISBN":"0378-3839","ISSN":"03783839","abstract":"Long-term time series of sea state parameters are required in different coastal engineering applications. In order to obtain wave data at shallow water and due to the scarcity of instrumental data, ocean wave reanalysis databases ought to be downscaled to increase the spatial resolution and simulate the wave transformation process. In this paper, a hybrid downscaling methodology to transfer wave climate to coastal areas has been developed combining a numerical wave model (dynamical downscaling) with mathematical tools (statistical downscaling). A maximum dissimilarity selection algorithm (MDA) is applied in order to obtain a representative subset of sea states in deep water areas. The reduced number of selected cases spans the marine climate variability, guaranteeing that all possible sea states are represented and capturing even the extreme events. These sea states are propagated using a state-of-the-art wave propagation model. The time series of the propagated sea state parameters at a particular location are reconstructed using a non-linear interpolation technique based on radial basis functions (RBFs), providing excellent results in a high dimensional space with scattered data as occurs in the cases selected with MDA. The numerical validation of the results confirms the ability of the developed methodology to reconstruct sea state time series in shallow water at a particular location and to estimate different spatial wave climate parameters with a considerable reduction in the computational effort. © 2011 Elsevier B.V.","author":[{"dropping-particle":"","family":"Camus","given":"Paula","non-dropping-particle":"","parse-names":false,"suffix":""},{"dropping-particle":"","family":"Mendez","given":"Fernando J.","non-dropping-particle":"","parse-names":false,"suffix":""},{"dropping-particle":"","family":"Medina","given":"Raul","non-dropping-particle":"","parse-names":false,"suffix":""}],"container-title":"Coastal Engineering","id":"ITEM-2","issued":{"date-parts":[["2011"]]},"title":"A hybrid efficient method to downscale wave climate to coastal areas","type":"article-journal"},"uris":["http://www.mendeley.com/documents/?uuid=331b614f-9afa-3a6a-98f6-6271bd0562b9"]},{"id":"ITEM-3","itemData":{"DOI":"10.1016/j.coastaleng.2010.12.001","abstract":"The literature on ocean wave forecasting falls into two categories, physics-based models and statistical methods. Since these two approaches have evolved independently, it is of interest to determine which approach can predict more accurately, and over what time horizons. This paper runs a comparative analysis of a well-known physics-based model for simulating waves near shore, SWAN, and two statistical techniques, time-varying parameter regression and a frequency domain algorithm. Forecasts are run for the significant wave height, over horizons ranging from the current period (i.e., the analysis time) to 15 h. Seven data sets, four from the Pacific Ocean and three from the Gulf of Mexico, are used to evaluate the forecasts. The statistical models do extremely well at short horizons, producing more accurate forecasts in the 1-5 hour range. The SWAN model is superior at longer horizons. The crossover point, at which the forecast error from the two methods converges, is in the area of 6 h. Based on these results, the choice of statistical versus physics-based models will depend on the uses to which the forecasts will be put. Utilities operating wave farms, which need to forecast at very short horizons, may prefer statistical techniques. Navies or shipping companies interested in oceanic conditions over longer horizons will prefer physics-based models.","author":[{"dropping-particle":"","family":"Reikard","given":"Gordon","non-dropping-particle":"","parse-names":false,"suffix":""},{"dropping-particle":"","family":"Rogers","given":"W Erick","non-dropping-particle":"","parse-names":false,"suffix":""}],"container-title":"Coastal Engineering","id":"ITEM-3","issued":{"date-parts":[["2011"]]},"page":"409-416","title":"Forecasting ocean waves: Comparing a physics-based model with statistical models","type":"article-journal","volume":"58"},"uris":["http://www.mendeley.com/documents/?uuid=3104ab93-172f-38a1-9752-f5f331ac838b"]}],"mendeley":{"formattedCitation":"(Browne et al., 2007; Camus et al., 2011; Reikard &amp; Rogers, 2011)","plainTextFormattedCitation":"(Browne et al., 2007; Camus et al., 2011; Reikard &amp; Rogers, 2011)","previouslyFormattedCitation":"(Browne et al., 2007; Camus et al., 2011; Reikard &amp; Rogers, 2011)"},"properties":{"noteIndex":0},"schema":"https://github.com/citation-style-language/schema/raw/master/csl-citation.json"}</w:instrText>
      </w:r>
      <w:r>
        <w:fldChar w:fldCharType="separate"/>
      </w:r>
      <w:r w:rsidRPr="5FC989DB">
        <w:rPr>
          <w:noProof/>
        </w:rPr>
        <w:t>(Browne et al., 2007; Camus et al., 2011; Reikard &amp; Rogers, 2011)</w:t>
      </w:r>
      <w:r>
        <w:fldChar w:fldCharType="end"/>
      </w:r>
      <w:r>
        <w:t xml:space="preserve">, with some newer research utilising Deep Learning </w:t>
      </w:r>
      <w:r>
        <w:fldChar w:fldCharType="begin" w:fldLock="1"/>
      </w:r>
      <w:r w:rsidR="00155C08">
        <w:instrText>ADDIN CSL_CITATION {"citationItems":[{"id":"ITEM-1","itemData":{"DOI":"10.1016/j.ocemod.2024.102346","ISSN":"14635003","abstract":"Accurate and timely early warning systems are a vital component in mitigating the risks faced by coastal communities worldwide. Unlike aggregated wave parameters, information extracted from the complete directional wave spectra is often indispensable in the development of such systems in multi-modal environments, such as remote islands, where concurrent waves from various directions are common. Dynamically simulating the wave propagation, although accurate, can be computationally demanding and time-consuming, particularly for resource-constrained communities. In this study, we introduce as an alternative, a novel additive hybrid model known as BinWaves. This model relies on the propagation of a reduced number of monochromatic wave systems and linear wave theory, facilitating the efficient reconstruction of the full directional wave spectra in nearshore areas. To showcase the capabilities of BinWaves, we have implemented the system in the Pacific Islands of Samoa and American Samoa and validated it against full spectral numerical simulations and available buoy data. Given its similar accuracy and higher computational efficiency when compared with dynamic wave models, BinWaves has proven to be a great alternative for reconstructing historical time series, or, more importantly analysing climate change scenarios, tasks that go beyond the capacities of small islands developing states.","author":[{"dropping-particle":"","family":"Cagigal","given":"Laura","non-dropping-particle":"","parse-names":false,"suffix":""},{"dropping-particle":"","family":"Méndez","given":"Fernando J.","non-dropping-particle":"","parse-names":false,"suffix":""},{"dropping-particle":"","family":"Ricondo","given":"Alba","non-dropping-particle":"","parse-names":false,"suffix":""},{"dropping-particle":"","family":"Gutiérrez-Barceló","given":"David","non-dropping-particle":"","parse-names":false,"suffix":""},{"dropping-particle":"","family":"Bosserelle","given":"Cyprien","non-dropping-particle":"","parse-names":false,"suffix":""},{"dropping-particle":"","family":"Hoeke","given":"Ron","non-dropping-particle":"","parse-names":false,"suffix":""}],"container-title":"Ocean Modelling","id":"ITEM-1","issue":"March","issued":{"date-parts":[["2024"]]},"title":"BinWaves: An additive hybrid method to downscale directional wave spectra to nearshore areas","type":"article-journal","volume":"189"},"uris":["http://www.mendeley.com/documents/?uuid=fa21196b-3135-432b-bfcb-406bb5fb587a"]},{"id":"ITEM-2","itemData":{"author":[{"dropping-particle":"","family":"Adytia","given":"Didit","non-dropping-particle":"","parse-names":false,"suffix":""},{"dropping-particle":"","family":"Saepudin","given":"Deni","non-dropping-particle":"","parse-names":false,"suffix":""},{"dropping-particle":"","family":"Tarwidi","given":"Dede","non-dropping-particle":"","parse-names":false,"suffix":""},{"dropping-particle":"","family":"Pudjaprasetya","given":"Sri Redjeki","non-dropping-particle":"","parse-names":false,"suffix":""},{"dropping-particle":"","family":"Husrin","given":"Semeidi","non-dropping-particle":"","parse-names":false,"suffix":""},{"dropping-particle":"","family":"Sopaheluwakan","given":"Ardhasena","non-dropping-particle":"","parse-names":false,"suffix":""},{"dropping-particle":"","family":"Prasetya","given":"Gegar","non-dropping-particle":"","parse-names":false,"suffix":""}],"id":"ITEM-2","issued":{"date-parts":[["2023"]]},"page":"1-19","title":"Modelling of Deep Learning-Based Downscaling for Wave Forecasting in Coastal Area","type":"article-journal"},"uris":["http://www.mendeley.com/documents/?uuid=0294bcf7-3d02-4d90-8f9a-787a7f91d57e"]},{"id":"ITEM-3","itemData":{"DOI":"10.1080/19942060.2020.1773932/FORMAT/EPUB","ISSN":"1997003X","abstract":"Estimation of wave height is essential for several coastal engineering applications. This study advances a nested grid numerical model and compare its efficiency with three machine learning (ML) methods of artificial neural networks (ANN), extreme learning machines (ELM) and support vector regression (SVR) for wave height modeling. The models are trained by surface wind data. The results demonstrate that all the models generally provide sound predictions. Due to the high level of variability in the bathymetry of the study area, implementation of the nested grid with different Whitecapping coefficient is a suitable approach to improve the efficiency of the numerical models. Performance on the ML models do not differ remarkably even though the ELM model slightly outperforms the other models.","author":[{"dropping-particle":"","family":"Shamshirband","given":"Shahaboddin","non-dropping-particle":"","parse-names":false,"suffix":""},{"dropping-particle":"","family":"Mosavi","given":"Amir","non-dropping-particle":"","parse-names":false,"suffix":""},{"dropping-particle":"","family":"Rabczuk","given":"Timon","non-dropping-particle":"","parse-names":false,"suffix":""},{"dropping-particle":"","family":"Nabipour","given":"Narjes","non-dropping-particle":"","parse-names":false,"suffix":""},{"dropping-particle":"","family":"Chau","given":"Kwok wing","non-dropping-particle":"","parse-names":false,"suffix":""}],"container-title":"Engineering Applications of Computational Fluid Mechanics","id":"ITEM-3","issue":"1","issued":{"date-parts":[["2020","1","1"]]},"page":"805-817","publisher":"Taylor and Francis Ltd.","title":"Prediction of significant wave height; comparison between nested grid numerical model, and machine learning models of artificial neural networks, extreme learning and support vector machines","type":"article-journal","volume":"14"},"uris":["http://www.mendeley.com/documents/?uuid=05f1f6a4-f37a-3df0-963f-96b2a4013a0d"]}],"mendeley":{"formattedCitation":"(Adytia et al., 2023; Cagigal et al., 2024; Shamshirband et al., 2020)","plainTextFormattedCitation":"(Adytia et al., 2023; Cagigal et al., 2024; Shamshirband et al., 2020)","previouslyFormattedCitation":"(Adytia et al., 2023; Cagigal et al., 2024; Shamshirband et al., 2020)"},"properties":{"noteIndex":0},"schema":"https://github.com/citation-style-language/schema/raw/master/csl-citation.json"}</w:instrText>
      </w:r>
      <w:r>
        <w:fldChar w:fldCharType="separate"/>
      </w:r>
      <w:r w:rsidR="003B23AD" w:rsidRPr="5FC989DB">
        <w:rPr>
          <w:noProof/>
        </w:rPr>
        <w:t>(Adytia et al., 2023; Cagigal et al., 2024; Shamshirband et al., 2020)</w:t>
      </w:r>
      <w:r>
        <w:fldChar w:fldCharType="end"/>
      </w:r>
      <w:r>
        <w:t xml:space="preserve">. Each has demonstrated they can perform the task well, with the best performance apparent in the prediction of Hs. </w:t>
      </w:r>
    </w:p>
    <w:p w14:paraId="01F7A138" w14:textId="5B5831DE" w:rsidR="00BB20BB" w:rsidRDefault="00BB20BB" w:rsidP="008F5DEE">
      <w:pPr>
        <w:spacing w:before="40" w:line="360" w:lineRule="auto"/>
      </w:pPr>
      <w:r>
        <w:t>Here we compare the Multi-Layer Perceptron (MLP) and Long-Term Short-Term Memory (LTSM)</w:t>
      </w:r>
      <w:r w:rsidR="00647E71">
        <w:t xml:space="preserve"> methods</w:t>
      </w:r>
      <w:r>
        <w:t>, to downscale and produce wave conditions for a point at the coast</w:t>
      </w:r>
      <w:r w:rsidR="005C684D">
        <w:t xml:space="preserve"> given inputs from an offshore location</w:t>
      </w:r>
      <w:r>
        <w:t xml:space="preserve">. MLP is a classical machine learning technique it’s a fully connected Neural Network (NN), the layers and neurons of which can be modified through model development (number of neurons, number of layers etc). The model is trained using backpropagation (utilising a training and testing dataset) and is applicable for non-linear problems. LTSM is a Deep Learning approach that also makes use of NN’s but in a more complex configuration (a type of Recurrent Neural Network), they make use of logic gates to generate long-term and short-term biases </w:t>
      </w:r>
      <w:r>
        <w:fldChar w:fldCharType="begin" w:fldLock="1"/>
      </w:r>
      <w:r w:rsidR="00BB0AF0">
        <w:instrText>ADDIN CSL_CITATION {"citationItems":[{"id":"ITEM-1","itemData":{"DOI":"10.3390/jmse9050514","ISSN":"20771312","abstract":"This paper investigates the possibility of using machine learning technology to correct wave height series numerical predictions. This is done by incorporating numerical predictions into long short-term memory (LSTM). Specifically, a novel ocean wave height series prediction framework, referred to as numerical long short-term memory (N-LSTM), is introduced. The N-LSTM takes a combined wave height representation, which is formed of a current wave height measurement and a subsequent Simulating Waves Nearshore (SWAN) numerical prediction, as the input and generates the corrected numerical prediction as the output. The correction is achieved by two modules in cascade, i.e., the LSTM module and the Gaussian approximation module. The LSTM module characterizes the correlation between measurement and numerical prediction. The Gaussian approximation module models the conditional probabilistic distribution of the wave height given the learned LSTM. The corrected numerical prediction is obtained by sampling the conditional probabilistic distribution and the corrected numerical prediction series is obtained by iterating the N-LSTM. Experimental results validate that our N-LSTM effectively lifts the accuracy of wave height numerical prediction from SWAN for the Bohai Sea and Xiaomaidao. Furthermore, compared with the state-of-the-art machine learning based prediction methods (e.g., residual learning), the N-LSTM achieves better prediction accuracy by 10% to 20% for the prediction time varying from 3 to 72 h.","author":[{"dropping-particle":"","family":"Zhang","given":"Xiaoyu","non-dropping-particle":"","parse-names":false,"suffix":""},{"dropping-particle":"","family":"Li","given":"Yongqing","non-dropping-particle":"","parse-names":false,"suffix":""},{"dropping-particle":"","family":"Gao","given":"Song","non-dropping-particle":"","parse-names":false,"suffix":""},{"dropping-particle":"","family":"Ren","given":"Peng","non-dropping-particle":"","parse-names":false,"suffix":""}],"container-title":"Journal of Marine Science and Engineering","id":"ITEM-1","issue":"5","issued":{"date-parts":[["2021"]]},"title":"Ocean wave height series prediction with numerical long short-term memory","type":"article-journal","volume":"9"},"uris":["http://www.mendeley.com/documents/?uuid=4b11ade3-e5c2-42a4-9251-025f3a7db1ad"]},{"id":"ITEM-2","itemData":{"author":[{"dropping-particle":"","family":"Adytia","given":"Didit","non-dropping-particle":"","parse-names":false,"suffix":""},{"dropping-particle":"","family":"Saepudin","given":"Deni","non-dropping-particle":"","parse-names":false,"suffix":""},{"dropping-particle":"","family":"Tarwidi","given":"Dede","non-dropping-particle":"","parse-names":false,"suffix":""},{"dropping-particle":"","family":"Pudjaprasetya","given":"Sri Redjeki","non-dropping-particle":"","parse-names":false,"suffix":""},{"dropping-particle":"","family":"Husrin","given":"Semeidi","non-dropping-particle":"","parse-names":false,"suffix":""},{"dropping-particle":"","family":"Sopaheluwakan","given":"Ardhasena","non-dropping-particle":"","parse-names":false,"suffix":""},{"dropping-particle":"","family":"Prasetya","given":"Gegar","non-dropping-particle":"","parse-names":false,"suffix":""}],"id":"ITEM-2","issued":{"date-parts":[["2023"]]},"page":"1-19","title":"Modelling of Deep Learning-Based Downscaling for Wave Forecasting in Coastal Area","type":"article-journal"},"uris":["http://www.mendeley.com/documents/?uuid=0294bcf7-3d02-4d90-8f9a-787a7f91d57e"]}],"mendeley":{"formattedCitation":"(Adytia et al., 2023; X. Zhang et al., 2021)","manualFormatting":"(Zhang et al., 2021)","plainTextFormattedCitation":"(Adytia et al., 2023; X. Zhang et al., 2021)","previouslyFormattedCitation":"(Adytia et al., 2023; X. Zhang et al., 2021)"},"properties":{"noteIndex":0},"schema":"https://github.com/citation-style-language/schema/raw/master/csl-citation.json"}</w:instrText>
      </w:r>
      <w:r>
        <w:fldChar w:fldCharType="separate"/>
      </w:r>
      <w:r w:rsidRPr="5FC989DB">
        <w:rPr>
          <w:noProof/>
        </w:rPr>
        <w:t>(Zhang et al., 2021)</w:t>
      </w:r>
      <w:r>
        <w:fldChar w:fldCharType="end"/>
      </w:r>
      <w:r>
        <w:t>. They are designed for sequence problems such as timeseries or natural language.</w:t>
      </w:r>
      <w:r w:rsidR="005A66A0">
        <w:t xml:space="preserve"> Both approaches were selected based </w:t>
      </w:r>
      <w:r w:rsidR="0047764F">
        <w:t>there appearance in the</w:t>
      </w:r>
      <w:r w:rsidR="005A66A0">
        <w:t xml:space="preserve"> literature.</w:t>
      </w:r>
    </w:p>
    <w:p w14:paraId="262B5A73" w14:textId="10C5C8EB" w:rsidR="00FF23E8" w:rsidRDefault="008C11A4" w:rsidP="5FC989DB">
      <w:pPr>
        <w:spacing w:before="40" w:line="360" w:lineRule="auto"/>
      </w:pPr>
      <w:r>
        <w:lastRenderedPageBreak/>
        <w:t xml:space="preserve">Though there is a lot of literature </w:t>
      </w:r>
      <w:r w:rsidR="001244F7">
        <w:t>that focus on</w:t>
      </w:r>
      <w:r>
        <w:t xml:space="preserve"> making predictions for integrated wave parameters</w:t>
      </w:r>
      <w:r w:rsidR="008C25C4">
        <w:t xml:space="preserve"> </w:t>
      </w:r>
      <w:r w:rsidR="00E5359D">
        <w:fldChar w:fldCharType="begin" w:fldLock="1"/>
      </w:r>
      <w:r w:rsidR="00BB0AF0">
        <w:instrText>ADDIN CSL_CITATION {"citationItems":[{"id":"ITEM-1","itemData":{"DOI":"10.1016/j.oceaneng.2015.05.038","abstract":"This paper analyzes the performance of three types of statistical models and a well-known physics-based model for forecasting the wave energy flux. The forecasts are run over horizons of 1-24 h at five buoys located in the Bay of Biscay. The data resolution is hourly. The 1999-2005 timeframe is used to train the models. The forecasts are run and evaluated over the six-year period from 2006 to 2012. The statistical forecasting models use three techniques: analogues, random forests (a machine learning algorithm) and a combination of the two. The physics model is the Wave Model (WAM). The forecasts are compared at a 95% confidence level with the simplest prediction-Persistence-and also with the nearest grid point of the WAM forecasts. Over horizons between 3 and 16-19 h at locations near the coast (where wave farms may be installed), the random forests models outperform the others, including WAM and Persistence. These models exploit the inherent predictability associated with the strong autocorrelation present in ocean energy values. The additional prognostic capabilities that random forests models provide over Persistence, are due to their ability to sucessfully incorporate the information that both, atmospheric and sea-state variables provide.","author":[{"dropping-particle":"","family":"Ibarra-Berastegi","given":"Gabriel","non-dropping-particle":"","parse-names":false,"suffix":""},{"dropping-particle":"","family":"Saénz","given":"Jon","non-dropping-particle":"","parse-names":false,"suffix":""},{"dropping-particle":"","family":"Esnaola","given":"Ganix","non-dropping-particle":"","parse-names":false,"suffix":""},{"dropping-particle":"","family":"Ezcurra","given":"Agustin","non-dropping-particle":"","parse-names":false,"suffix":""},{"dropping-particle":"","family":"Ulazia","given":"Alain","non-dropping-particle":"","parse-names":false,"suffix":""}],"id":"ITEM-1","issued":{"date-parts":[["2015"]]},"title":"Short-term forecasting of the wave energy flux: Analogues, random forests, and physics-based models","type":"article-journal"},"uris":["http://www.mendeley.com/documents/?uuid=fdb3a3d2-b472-3cb9-8da6-e8b640b1e1d4"]},{"id":"ITEM-2","itemData":{"ISBN":"9780692946909","abstract":"This study investigates near-shore circulation and wave characteristics applied to a case-study site in Monterey Bay, California. We integrate physics-based models to resolve wave conditions (based on inputs from a global wave model, wind data from an operational weather platform, and predictions from a regional flow model) together with a linear machine learning algorithm that combines forecasts from multiple, independent models into a single 'best-estimate' prediction of the true state. The Simulating Waves Nearshore physics-based model is used to compute wind-augmented waves in coastal and inland waters. Wave-condition data reported every 30 minutes were gathered from the National Oceanic and Atmospheric Administrations National Data Buoy Center. These data permit evaluation of the fundamental model performance, training of the machine-learning algorithm, and assessment of the ability of the integrated system to make predictions. Ensembles are developed based on multiple simulations perturbing input data to the model. A learning-aggregation technique uses past observations and past model forecasts to calculate a weight for each model. Finally, we compare the weighted ensemble predictions (forecasts) with measured data to evaluate performance against current state-of-the-art.","author":[{"dropping-particle":"","family":"Zhang","given":"Yushan","non-dropping-particle":"","parse-names":false,"suffix":""},{"dropping-particle":"","family":"James","given":"Scott C.","non-dropping-particle":"","parse-names":false,"suffix":""},{"dropping-particle":"","family":"O'Donncha","given":"Fearghal","non-dropping-particle":"","parse-names":false,"suffix":""}],"container-title":"OCEANS 2017 - Anchorage","id":"ITEM-2","issued":{"date-parts":[["2017","12","19"]]},"page":"1-7","publisher":"Institute of Electrical and Electronics Engineers Inc.","title":"An ensemble-based approach that combines machine learning and numerical models to improve forecasts of wave conditions","type":"paper-conference","volume":"2017-January"},"uris":["http://www.mendeley.com/documents/?uuid=a9fbedfc-7c54-3b51-9e52-8b9ee2bf6afe"]},{"id":"ITEM-3","itemData":{"DOI":"10.1016/j.jmarsys.2018.05.006","abstract":"This study investigates near-shore circulation and wave characteristics applied to a case-study site in Monterey Bay, California. We integrate physics-based models to resolve wave conditions together with a machine-learning algorithm that combines forecasts from multiple, independent models into a single \"best-estimate\" prediction of the true state. The Simulating WAves Nearshore (SWAN) physics-based model is used to compute wind-augmented waves. Ensembles are developed based on multiple simulations perturbing data input to the model. A learning-aggregation technique uses historical observations and model forecasts to calculate a weight for each ensemble member. We compare the weighted ensemble predictions with measured data to evaluate performance against present state-of-the-art. Finally, we discuss how this framework that integrates data-driven and physics-based approaches can outperform either technique in isolation.","author":[{"dropping-particle":"","family":"O'donncha","given":"Fearghal","non-dropping-particle":"","parse-names":false,"suffix":""},{"dropping-particle":"","family":"Zhang","given":"Yushan","non-dropping-particle":"","parse-names":false,"suffix":""},{"dropping-particle":"","family":"Chen","given":"Bei","non-dropping-particle":"","parse-names":false,"suffix":""},{"dropping-particle":"","family":"James","given":"Scott C","non-dropping-particle":"","parse-names":false,"suffix":""}],"id":"ITEM-3","issued":{"date-parts":[["2018"]]},"title":"An integrated framework that combines machine learning and numerical models to improve wave-condition forecasts","type":"article-journal"},"uris":["http://www.mendeley.com/documents/?uuid=9cb0f695-a97c-3832-a77b-e023aa15e9d6"]}],"mendeley":{"formattedCitation":"(Ibarra-Berastegi et al., 2015; O’donncha et al., 2018; Y. Zhang et al., 2017)","plainTextFormattedCitation":"(Ibarra-Berastegi et al., 2015; O’donncha et al., 2018; Y. Zhang et al., 2017)","previouslyFormattedCitation":"(Ibarra-Berastegi et al., 2015; O’donncha et al., 2018; Y. Zhang et al., 2017)"},"properties":{"noteIndex":0},"schema":"https://github.com/citation-style-language/schema/raw/master/csl-citation.json"}</w:instrText>
      </w:r>
      <w:r w:rsidR="00E5359D">
        <w:fldChar w:fldCharType="separate"/>
      </w:r>
      <w:r w:rsidR="00E5359D" w:rsidRPr="00E5359D">
        <w:rPr>
          <w:noProof/>
        </w:rPr>
        <w:t>(Ibarra-Berastegi et al., 2015; O’donncha et al., 2018; Y. Zhang et al., 2017)</w:t>
      </w:r>
      <w:r w:rsidR="00E5359D">
        <w:fldChar w:fldCharType="end"/>
      </w:r>
      <w:r w:rsidR="00500505">
        <w:t xml:space="preserve"> there is significantly less </w:t>
      </w:r>
      <w:r w:rsidR="003C75DC">
        <w:t xml:space="preserve">that have considered </w:t>
      </w:r>
      <w:r w:rsidR="00500505">
        <w:t>more detailed representations of the wave field</w:t>
      </w:r>
      <w:r w:rsidR="003C75DC">
        <w:t xml:space="preserve">, namely </w:t>
      </w:r>
      <w:r w:rsidR="00500505">
        <w:t xml:space="preserve">wave spectra. </w:t>
      </w:r>
      <w:r w:rsidR="30899D44">
        <w:t xml:space="preserve"> </w:t>
      </w:r>
      <w:r w:rsidR="00BB2D77">
        <w:t xml:space="preserve">Only a small number of publications have looked at the more detailed </w:t>
      </w:r>
      <w:r w:rsidR="00057B90">
        <w:t>parameters</w:t>
      </w:r>
      <w:r w:rsidR="003A6913">
        <w:t xml:space="preserve"> in order to make predictions</w:t>
      </w:r>
      <w:r w:rsidR="0029213F">
        <w:t xml:space="preserve"> </w:t>
      </w:r>
      <w:r w:rsidR="000A70BC">
        <w:fldChar w:fldCharType="begin" w:fldLock="1"/>
      </w:r>
      <w:r w:rsidR="003018FD">
        <w:instrText>ADDIN CSL_CITATION {"citationItems":[{"id":"ITEM-1","itemData":{"DOI":"10.1175/WAF-D-19-0254.1","ISSN":"15200434","abstract":"Skillful nearshore wave forecasts are critical for providing timely alerts of hazardous wave events that impact navigation or recreational beach use. While typical forecasts provide bulk wave parameters (wave height and period), spectral details are needed to correctly predict wave and associated circulation dynamics in the nearshore region. Currently, global wave models, such as WAVEWATCH III (WW3), make spectral predictions, but do not assimilate regional buoy observations. Here, Spectral Wave Residual Learning Network (SWRL Net), a fully convolutional neural network, is trained to take recent WW3 forecasts and buoy observations, and produce corrections to frequency-directional WW3 spectra, transformed into directional buoy moments, for up to 24 h in the future. SWRL Net is trained with 10 years of collocated NOAA’s WW3 CFSR reanalysis predictions and buoy observations at three locations offshore of the U.S. western coast. At buoy locations SWRL Net residual corrections result in wave height root-mean-square error (RMSE) reductions of 23%–50% in the first 6 h and 10%–20% thereafter. Sea frequencies (5–10 s) show the most improvement compared to swell (12–20 s). SWRL Net reduces mean direction RMSE by 28%–54% and mean period RMSE by 20%–56% over 24 forecast hours. While each model is trained and tested at independent locations, SWRL Net exhibits generalization when introduced to data from other locations, suggesting future development may be composed of training sets from multiple locations.","author":[{"dropping-particle":"","family":"Mooneyham","given":"Jonny","non-dropping-particle":"","parse-names":false,"suffix":""},{"dropping-particle":"","family":"Crosby","given":"Sean C.","non-dropping-particle":"","parse-names":false,"suffix":""},{"dropping-particle":"","family":"Kumar","given":"Nirnimesh","non-dropping-particle":"","parse-names":false,"suffix":""},{"dropping-particle":"","family":"Hutchinson","given":"Brian","non-dropping-particle":"","parse-names":false,"suffix":""}],"container-title":"Weather and Forecasting","id":"ITEM-1","issue":"6","issued":{"date-parts":[["2020"]]},"page":"2445-2460","title":"SWRL net: A spectral, residual deep learning model for improving short-term wave forecasts","type":"article-journal","volume":"35"},"uris":["http://www.mendeley.com/documents/?uuid=64fff293-1dfe-4f77-ae46-2dccfe29fa69"]}],"mendeley":{"formattedCitation":"(Mooneyham et al., 2020)","manualFormatting":"Mooneyham et al., (2020)","plainTextFormattedCitation":"(Mooneyham et al., 2020)","previouslyFormattedCitation":"(Mooneyham et al., 2020)"},"properties":{"noteIndex":0},"schema":"https://github.com/citation-style-language/schema/raw/master/csl-citation.json"}</w:instrText>
      </w:r>
      <w:r w:rsidR="000A70BC">
        <w:fldChar w:fldCharType="separate"/>
      </w:r>
      <w:r w:rsidR="000A70BC" w:rsidRPr="000A70BC">
        <w:rPr>
          <w:noProof/>
        </w:rPr>
        <w:t xml:space="preserve">Mooneyham et al., </w:t>
      </w:r>
      <w:r w:rsidR="00F83C52">
        <w:rPr>
          <w:noProof/>
        </w:rPr>
        <w:t>(</w:t>
      </w:r>
      <w:r w:rsidR="000A70BC" w:rsidRPr="000A70BC">
        <w:rPr>
          <w:noProof/>
        </w:rPr>
        <w:t>2020)</w:t>
      </w:r>
      <w:r w:rsidR="000A70BC">
        <w:fldChar w:fldCharType="end"/>
      </w:r>
      <w:r w:rsidR="00F83C52">
        <w:t xml:space="preserve"> uses a</w:t>
      </w:r>
      <w:r w:rsidR="0078262E">
        <w:t xml:space="preserve"> Residual Learning Network</w:t>
      </w:r>
      <w:r w:rsidR="00C67D78">
        <w:t xml:space="preserve"> along the </w:t>
      </w:r>
      <w:r w:rsidR="00F50A65">
        <w:t>US west coast</w:t>
      </w:r>
      <w:r w:rsidR="0044583C">
        <w:t>,</w:t>
      </w:r>
      <w:r w:rsidR="00BB5D6A">
        <w:t xml:space="preserve"> and </w:t>
      </w:r>
      <w:r w:rsidR="003018FD">
        <w:fldChar w:fldCharType="begin" w:fldLock="1"/>
      </w:r>
      <w:r w:rsidR="003018FD">
        <w:instrText>ADDIN CSL_CITATION {"citationItems":[{"id":"ITEM-1","itemData":{"DOI":"10.1016/j.ocemod.2023.102210","ISSN":"14635003","abstract":"Long-term and accurate wave hindcast databases are often required in different coastal engineering projects. The assessment of the nearshore wave climate is often accomplished by using downscaling techniques to translate offshore waves to coastal areas. However, dynamical downscaling approaches may incur huge computational cost. Additionally, the common use of bulk parameterizations are often not accurate for multidimensional waves. To overcome these limitations, we present a hybrid downscaling approach that combines mathematical algorithms (statistical downscaling) and numerical modeling (dynamical downscaling) over the individual spectral partitions. Every wave partition is downscaled and aggregated afterward by using principles of wave linear theory. By assuming linearity in the propagation of the wave celerity, the application of the method is limited from offshore to intermediate water depths. In addition, the method proposed uses a technique to simplify the spectral boundary conditions in complex domains. The methodology has been applied and validated in the island states of Samoa, American Samoa, Majuro, and Kwajalein, showing good skill at reproducing the spectral hourly time series of significant wave height, peak period, and peak direction. Moreover, an accurate representation of the observed energy spectrum was achieved. This study provides insight into the numerical approximation of the combined sea-swell states while improving the quality of fast spectral forecasting and early warning systems.","author":[{"dropping-particle":"","family":"Ricondo","given":"Alba","non-dropping-particle":"","parse-names":false,"suffix":""},{"dropping-particle":"","family":"Cagigal","given":"Laura","non-dropping-particle":"","parse-names":false,"suffix":""},{"dropping-particle":"","family":"Rueda","given":"Ana","non-dropping-particle":"","parse-names":false,"suffix":""},{"dropping-particle":"","family":"Hoeke","given":"Ron","non-dropping-particle":"","parse-names":false,"suffix":""},{"dropping-particle":"","family":"Storlazzi","given":"Curt D.","non-dropping-particle":"","parse-names":false,"suffix":""},{"dropping-particle":"","family":"Méndez","given":"Fernando J.","non-dropping-particle":"","parse-names":false,"suffix":""}],"container-title":"Ocean Modelling","id":"ITEM-1","issue":"May","issued":{"date-parts":[["2023"]]},"page":"102210","publisher":"Elsevier Ltd.","title":"HyWaves: Hybrid downscaling of multimodal wave spectra to nearshore areas","type":"article-journal","volume":"184"},"uris":["http://www.mendeley.com/documents/?uuid=93c7ad1e-d94c-4db9-a336-2638bcb2945d"]}],"mendeley":{"formattedCitation":"(Ricondo et al., 2023)","manualFormatting":"Ricondo et al., (2023)","plainTextFormattedCitation":"(Ricondo et al., 2023)"},"properties":{"noteIndex":0},"schema":"https://github.com/citation-style-language/schema/raw/master/csl-citation.json"}</w:instrText>
      </w:r>
      <w:r w:rsidR="003018FD">
        <w:fldChar w:fldCharType="separate"/>
      </w:r>
      <w:r w:rsidR="003018FD" w:rsidRPr="003018FD">
        <w:rPr>
          <w:noProof/>
        </w:rPr>
        <w:t xml:space="preserve">Ricondo et al., </w:t>
      </w:r>
      <w:r w:rsidR="003018FD">
        <w:rPr>
          <w:noProof/>
        </w:rPr>
        <w:t>(</w:t>
      </w:r>
      <w:r w:rsidR="003018FD" w:rsidRPr="003018FD">
        <w:rPr>
          <w:noProof/>
        </w:rPr>
        <w:t>2023)</w:t>
      </w:r>
      <w:r w:rsidR="003018FD">
        <w:fldChar w:fldCharType="end"/>
      </w:r>
      <w:r w:rsidR="003018FD">
        <w:t xml:space="preserve"> use a maximum dissimilarity </w:t>
      </w:r>
      <w:r w:rsidR="0044583C">
        <w:t xml:space="preserve">algorithm and radial basis function to downscale from a single point to several locations around </w:t>
      </w:r>
      <w:r w:rsidR="008E4C6A">
        <w:t>Islands in the Pacific</w:t>
      </w:r>
      <w:r w:rsidR="00057B90">
        <w:t>.</w:t>
      </w:r>
      <w:r w:rsidR="00053103">
        <w:t xml:space="preserve"> </w:t>
      </w:r>
      <w:r w:rsidR="008C0A0E">
        <w:t xml:space="preserve">Here we </w:t>
      </w:r>
      <w:r w:rsidR="00A309A5">
        <w:t>compare different data sources up to and including the 1D spectrum, filling a gap in the current knowledge base.</w:t>
      </w:r>
      <w:r w:rsidR="00520FF0">
        <w:t xml:space="preserve"> </w:t>
      </w:r>
      <w:r w:rsidR="00D32CAA">
        <w:t xml:space="preserve">Additionally, one of the most significant factors </w:t>
      </w:r>
      <w:r w:rsidR="000D5BF8">
        <w:t xml:space="preserve">impacting performance </w:t>
      </w:r>
      <w:r w:rsidR="00D32CAA">
        <w:t xml:space="preserve">in </w:t>
      </w:r>
      <w:r w:rsidR="00790588">
        <w:t>phase-averaged wave prediction</w:t>
      </w:r>
      <w:r w:rsidR="000D5BF8">
        <w:t xml:space="preserve"> systems</w:t>
      </w:r>
      <w:r w:rsidR="00790588">
        <w:t xml:space="preserve"> is the </w:t>
      </w:r>
      <w:r w:rsidR="000D5BF8">
        <w:t xml:space="preserve">performance </w:t>
      </w:r>
      <w:r w:rsidR="00790588">
        <w:t xml:space="preserve">of input wind conditions from Numerical Weather Prediction Systems (either forecast or hindcast). </w:t>
      </w:r>
      <w:r w:rsidR="009C3451">
        <w:t>Machine learning has been used for bias correction and downscaling</w:t>
      </w:r>
      <w:r w:rsidR="002C2E98">
        <w:t xml:space="preserve"> </w:t>
      </w:r>
      <w:r w:rsidR="002C2E98">
        <w:fldChar w:fldCharType="begin" w:fldLock="1"/>
      </w:r>
      <w:r w:rsidR="003F4188">
        <w:instrText>ADDIN CSL_CITATION {"citationItems":[{"id":"ITEM-1","itemData":{"DOI":"10.1007/s10236-012-0529-5","abstract":"The main goal of this study is to develop an efficient approach for the assimilation of the hindcasted wave parameters in the Persian Gulf. Hence, the third generation SWAN model was employed for wave modeling forced by the 6-h ECMWF wind data with a resolution of 0.5°. In situ wave measurements at two stations were utilized to evaluate the assimilation approaches. It was found that since the model errors are not the same for wave height and period, adaptation of model parameter does not result in simultaneous and comprehensive improvement of them. Therefore, an approach based on the error prediction and updating of output variables was employed to modify wave height and period. In this approach, artificial neural networks (ANNs) were used to estimate the deviations between the simulated and measured wave parameters. The results showed that updating of output variables leads to significant improvement in a wide range of the predicted wave characteristics. It was revealed that the best input parameters for error prediction networks are mean wind speed, mean wind direction, wind duration, and the wave parameters. In addition , combination of the ANN estimated error with numerically modeled wave parameters leads to further improvement in the predicted wave parameters in contrast to direct estimation of the parameters by ANN.","author":[{"dropping-particle":"","family":"Hadi Moeini","given":"Mohammad","non-dropping-particle":"","parse-names":false,"suffix":""},{"dropping-particle":"","family":"Etemad-Shahidi","given":"Amir","non-dropping-particle":"","parse-names":false,"suffix":""},{"dropping-particle":"","family":"Chegini","given":"Vahid","non-dropping-particle":"","parse-names":false,"suffix":""},{"dropping-particle":"","family":"Rahmani","given":"Iraj","non-dropping-particle":"","parse-names":false,"suffix":""}],"container-title":"Ocean Dynamics","id":"ITEM-1","issue":"62","issued":{"date-parts":[["2012"]]},"page":"785–797","title":"Wave data assimilation using a hybrid approach in the Persian Gulf","type":"article-journal"},"uris":["http://www.mendeley.com/documents/?uuid=42ba25f5-760f-371b-871a-92c473d08eac"]},{"id":"ITEM-2","itemData":{"DOI":"10.1016/j.oceaneng.2023.115724","ISSN":"00298018","abstract":"To improve the quality of wind and wave forecasts post-processing algorithms are developed to bias-correct the variables of interest using machine learning models trained with buoy data. Two types of deep neural networks are developed and studied to improve the accuracy of ERA5 hourly data of 10-m wind speed (wsp) and significant wave height (swh) at two locations with distinct metocean conditions. The algorithms are the multilayer perceptron (MLP) and the long short-term memory (LSTM) neural networks. The latter is built based on a range of previous time steps included in the input, evaluating the optimal value. Several metrics such as bias, scatter index, root mean square error and correlation coefficient are used to evaluate model performances. After extensive examination and experimentation regarding feature selection, filtering windows, and model architecture, the results show better improvements for swh than wsp, and that LSTM outperforms MLP significantly. The original correlation coefficients between ERA5 and observations for swh have been improved and the ERA5 RMSE has been reduced with the LSTM post-processing model.","author":[{"dropping-particle":"","family":"Costa","given":"Mariana O.","non-dropping-particle":"","parse-names":false,"suffix":""},{"dropping-particle":"","family":"Campos","given":"Ricardo M.","non-dropping-particle":"","parse-names":false,"suffix":""},{"dropping-particle":"","family":"Guedes Soares","given":"C.","non-dropping-particle":"","parse-names":false,"suffix":""}],"container-title":"Ocean Engineering","id":"ITEM-2","issue":"P1","issued":{"date-parts":[["2023"]]},"page":"115724","publisher":"Elsevier Ltd","title":"Enhancing the accuracy of metocean hindcasts with machine learning models","type":"article-journal","volume":"287"},"uris":["http://www.mendeley.com/documents/?uuid=7d527b75-8bd8-4f79-a9ec-3de491f34cd4"]}],"mendeley":{"formattedCitation":"(Costa et al., 2023; Hadi Moeini et al., 2012)","plainTextFormattedCitation":"(Costa et al., 2023; Hadi Moeini et al., 2012)","previouslyFormattedCitation":"(Costa et al., 2023; Hadi Moeini et al., 2012)"},"properties":{"noteIndex":0},"schema":"https://github.com/citation-style-language/schema/raw/master/csl-citation.json"}</w:instrText>
      </w:r>
      <w:r w:rsidR="002C2E98">
        <w:fldChar w:fldCharType="separate"/>
      </w:r>
      <w:r w:rsidR="007332FA" w:rsidRPr="007332FA">
        <w:rPr>
          <w:noProof/>
        </w:rPr>
        <w:t>(Costa et al., 2023; Hadi Moeini et al., 2012)</w:t>
      </w:r>
      <w:r w:rsidR="002C2E98">
        <w:fldChar w:fldCharType="end"/>
      </w:r>
      <w:r w:rsidR="009C3451">
        <w:t>, here we attempt to achieve both</w:t>
      </w:r>
      <w:r w:rsidR="000C6B77">
        <w:t xml:space="preserve"> </w:t>
      </w:r>
      <w:r w:rsidR="006A5454">
        <w:t xml:space="preserve">comparing increasingly complex </w:t>
      </w:r>
      <w:r w:rsidR="001A4471">
        <w:t xml:space="preserve">combinations of </w:t>
      </w:r>
      <w:r w:rsidR="006A5454">
        <w:t>input features</w:t>
      </w:r>
      <w:r w:rsidR="003C0DE0">
        <w:t xml:space="preserve"> including the 1D wave spectrum and </w:t>
      </w:r>
      <w:r w:rsidR="00F44C62">
        <w:t xml:space="preserve">wave monitoring observations. </w:t>
      </w:r>
    </w:p>
    <w:p w14:paraId="41D9531C" w14:textId="75ACD1AB" w:rsidR="00935426" w:rsidRDefault="49D2A6DD" w:rsidP="5FC989DB">
      <w:pPr>
        <w:spacing w:before="40" w:line="360" w:lineRule="auto"/>
      </w:pPr>
      <w:r>
        <w:t xml:space="preserve">This paper </w:t>
      </w:r>
      <w:r w:rsidR="00FF1959">
        <w:t xml:space="preserve">aims to identify </w:t>
      </w:r>
      <w:r w:rsidR="34EC50A8">
        <w:t>some of the key</w:t>
      </w:r>
      <w:r>
        <w:t xml:space="preserve"> sensitivities of downscaling </w:t>
      </w:r>
      <w:r w:rsidR="5D75CD9C">
        <w:t>wave conditions from an offshore hindcast location to a single observation</w:t>
      </w:r>
      <w:r w:rsidR="535CDB77">
        <w:t xml:space="preserve"> point near the coast</w:t>
      </w:r>
      <w:r w:rsidR="6A35C09F">
        <w:t xml:space="preserve"> (a common application)</w:t>
      </w:r>
      <w:r w:rsidR="00FF1959">
        <w:t xml:space="preserve"> to </w:t>
      </w:r>
      <w:r w:rsidR="00F24962">
        <w:t>the selection of input feature combinations</w:t>
      </w:r>
      <w:r w:rsidR="535CDB77">
        <w:t xml:space="preserve">. </w:t>
      </w:r>
      <w:r w:rsidR="00175F5C">
        <w:t>This will be addressed by c</w:t>
      </w:r>
      <w:r w:rsidR="003E1ACE">
        <w:t xml:space="preserve">omparing </w:t>
      </w:r>
      <w:r w:rsidR="00A96B23">
        <w:t xml:space="preserve">machine learning performance from different commonly applied methods with first total spectrum wave parameters, then partitioned wave parameters and finally </w:t>
      </w:r>
      <w:r w:rsidR="008816D7">
        <w:t xml:space="preserve">a 1D wave energy spectrum. </w:t>
      </w:r>
      <w:r w:rsidR="009A1F89">
        <w:t xml:space="preserve"> </w:t>
      </w:r>
      <w:r w:rsidR="007212C2">
        <w:t xml:space="preserve">A key outcome will be to </w:t>
      </w:r>
      <w:r w:rsidR="009A1F89">
        <w:t xml:space="preserve">help practitioners understand </w:t>
      </w:r>
      <w:r w:rsidR="006D13BF">
        <w:t xml:space="preserve">broad performance for a common use case. </w:t>
      </w:r>
    </w:p>
    <w:p w14:paraId="0C29288C" w14:textId="4129151E" w:rsidR="00551B8F" w:rsidRDefault="0071089D" w:rsidP="00434C0D">
      <w:pPr>
        <w:pStyle w:val="Heading1"/>
        <w:spacing w:line="360" w:lineRule="auto"/>
      </w:pPr>
      <w:r>
        <w:t>Methods</w:t>
      </w:r>
    </w:p>
    <w:p w14:paraId="390CAF8A" w14:textId="6C3D48FE" w:rsidR="00551B8F" w:rsidRDefault="00E4676B" w:rsidP="00434C0D">
      <w:pPr>
        <w:pStyle w:val="Heading2"/>
        <w:spacing w:line="360" w:lineRule="auto"/>
      </w:pPr>
      <w:r>
        <w:t>Overview</w:t>
      </w:r>
    </w:p>
    <w:p w14:paraId="30292CD2" w14:textId="34F1B3C5" w:rsidR="00551B8F" w:rsidRDefault="00F01961" w:rsidP="00434C0D">
      <w:pPr>
        <w:spacing w:line="360" w:lineRule="auto"/>
      </w:pPr>
      <w:r>
        <w:t>Broadly the</w:t>
      </w:r>
      <w:r w:rsidR="00D76ABD">
        <w:t xml:space="preserve"> methodology </w:t>
      </w:r>
      <w:r w:rsidR="00E770FB">
        <w:t>is an extension of previous efforts to use machine learning to predict wave parameters</w:t>
      </w:r>
      <w:r w:rsidR="00762806">
        <w:t xml:space="preserve"> </w:t>
      </w:r>
      <w:sdt>
        <w:sdtPr>
          <w:rPr>
            <w:color w:val="000000"/>
          </w:rPr>
          <w:tag w:val="MENDELEY_CITATION_v3_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"/>
          <w:id w:val="1652551871"/>
          <w:placeholder>
            <w:docPart w:val="DefaultPlaceholder_-1854013440"/>
          </w:placeholder>
        </w:sdtPr>
        <w:sdtContent>
          <w:r w:rsidR="00DF532B" w:rsidRPr="00DF532B">
            <w:rPr>
              <w:color w:val="000000"/>
            </w:rPr>
            <w:t>(Peach et al. 2023; James, Zhang, and O’donncha 2018)</w:t>
          </w:r>
        </w:sdtContent>
      </w:sdt>
      <w:r w:rsidR="00DF7123">
        <w:t xml:space="preserve">. </w:t>
      </w:r>
      <w:r w:rsidR="00A36153">
        <w:fldChar w:fldCharType="begin"/>
      </w:r>
      <w:r w:rsidR="00A36153">
        <w:instrText xml:space="preserve"> REF _Ref168926205 \h </w:instrText>
      </w:r>
      <w:r w:rsidR="00A36153">
        <w:fldChar w:fldCharType="separate"/>
      </w:r>
      <w:r w:rsidR="00A36153">
        <w:t xml:space="preserve">Figure </w:t>
      </w:r>
      <w:r w:rsidR="00A36153">
        <w:rPr>
          <w:noProof/>
        </w:rPr>
        <w:t>1</w:t>
      </w:r>
      <w:r w:rsidR="00A36153">
        <w:fldChar w:fldCharType="end"/>
      </w:r>
      <w:r w:rsidR="00875DD4">
        <w:t xml:space="preserve"> </w:t>
      </w:r>
      <w:r w:rsidR="0059554C">
        <w:t>provides</w:t>
      </w:r>
      <w:r w:rsidR="00875DD4">
        <w:t xml:space="preserve"> an overview of the </w:t>
      </w:r>
      <w:r w:rsidR="00A36153">
        <w:t xml:space="preserve">data extraction process and </w:t>
      </w:r>
      <w:r w:rsidR="006B45AA">
        <w:t>available datasets</w:t>
      </w:r>
      <w:r w:rsidR="00C71493">
        <w:t xml:space="preserve"> for model development and training (described in more detail in following sections</w:t>
      </w:r>
      <w:r w:rsidR="0059554C">
        <w:t>)</w:t>
      </w:r>
      <w:r w:rsidR="00D36F68">
        <w:t xml:space="preserve">, input data from offshore on the left and </w:t>
      </w:r>
      <w:r w:rsidR="00C71493">
        <w:t xml:space="preserve">nearshore observed wave conditions on the right. </w:t>
      </w:r>
      <w:r w:rsidR="0059554C">
        <w:t>Predictions are typically a single output parameter, therefore requiring multiple models to be developed for each integrated parameter being predicted. Whilst this adds an overhead it does allow for different model configurations for each parameter</w:t>
      </w:r>
      <w:r w:rsidR="00841966">
        <w:t xml:space="preserve">, </w:t>
      </w:r>
      <w:r w:rsidR="00146E7B">
        <w:t>likely leading</w:t>
      </w:r>
      <w:r w:rsidR="00432AEE" w:rsidDel="00875DD4">
        <w:t xml:space="preserve"> to the </w:t>
      </w:r>
      <w:r w:rsidR="00146E7B">
        <w:t>best overall result</w:t>
      </w:r>
      <w:r w:rsidR="00841966">
        <w:t>.</w:t>
      </w:r>
    </w:p>
    <w:p w14:paraId="4020D38B" w14:textId="7B3931A6" w:rsidR="00DC1FB4" w:rsidRDefault="00DC1FB4">
      <w:r>
        <w:br w:type="page"/>
      </w:r>
    </w:p>
    <w:p w14:paraId="5C951F89" w14:textId="1715C392" w:rsidR="0022083B" w:rsidRDefault="005128FF" w:rsidP="00434C0D">
      <w:pPr>
        <w:spacing w:line="360" w:lineRule="auto"/>
      </w:pPr>
      <w:r>
        <w:rPr>
          <w:noProof/>
        </w:rPr>
        <w:lastRenderedPageBreak/>
        <mc:AlternateContent>
          <mc:Choice Requires="wpg">
            <w:drawing>
              <wp:anchor distT="0" distB="0" distL="114300" distR="114300" simplePos="0" relativeHeight="251659264" behindDoc="0" locked="0" layoutInCell="1" allowOverlap="1" wp14:anchorId="0D2621D0" wp14:editId="35C350DE">
                <wp:simplePos x="0" y="0"/>
                <wp:positionH relativeFrom="column">
                  <wp:posOffset>-138545</wp:posOffset>
                </wp:positionH>
                <wp:positionV relativeFrom="paragraph">
                  <wp:posOffset>0</wp:posOffset>
                </wp:positionV>
                <wp:extent cx="6282690" cy="6658610"/>
                <wp:effectExtent l="0" t="0" r="22860" b="27940"/>
                <wp:wrapNone/>
                <wp:docPr id="2032982633" name="Group 7"/>
                <wp:cNvGraphicFramePr/>
                <a:graphic xmlns:a="http://schemas.openxmlformats.org/drawingml/2006/main">
                  <a:graphicData uri="http://schemas.microsoft.com/office/word/2010/wordprocessingGroup">
                    <wpg:wgp>
                      <wpg:cNvGrpSpPr/>
                      <wpg:grpSpPr>
                        <a:xfrm>
                          <a:off x="0" y="0"/>
                          <a:ext cx="6282690" cy="6658610"/>
                          <a:chOff x="0" y="0"/>
                          <a:chExt cx="6282690" cy="6658610"/>
                        </a:xfrm>
                      </wpg:grpSpPr>
                      <pic:pic xmlns:pic="http://schemas.openxmlformats.org/drawingml/2006/picture">
                        <pic:nvPicPr>
                          <pic:cNvPr id="332919967" name="Picture 1" descr="A diagram of a human body&#10;&#10;Description automatically generated"/>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1309687" y="0"/>
                            <a:ext cx="1641475" cy="1371600"/>
                          </a:xfrm>
                          <a:prstGeom prst="rect">
                            <a:avLst/>
                          </a:prstGeom>
                        </pic:spPr>
                      </pic:pic>
                      <wps:wsp>
                        <wps:cNvPr id="808040115" name="Rectangle: Rounded Corners 3"/>
                        <wps:cNvSpPr/>
                        <wps:spPr>
                          <a:xfrm>
                            <a:off x="647700" y="452438"/>
                            <a:ext cx="1378527" cy="505691"/>
                          </a:xfrm>
                          <a:prstGeom prst="roundRect">
                            <a:avLst/>
                          </a:prstGeom>
                        </wps:spPr>
                        <wps:style>
                          <a:lnRef idx="2">
                            <a:schemeClr val="accent5">
                              <a:shade val="15000"/>
                            </a:schemeClr>
                          </a:lnRef>
                          <a:fillRef idx="1">
                            <a:schemeClr val="accent5"/>
                          </a:fillRef>
                          <a:effectRef idx="0">
                            <a:schemeClr val="accent5"/>
                          </a:effectRef>
                          <a:fontRef idx="minor">
                            <a:schemeClr val="lt1"/>
                          </a:fontRef>
                        </wps:style>
                        <wps:txbx>
                          <w:txbxContent>
                            <w:p w14:paraId="03E84042" w14:textId="12B0ACAD" w:rsidR="0022083B" w:rsidRPr="0022083B" w:rsidRDefault="0022083B" w:rsidP="0022083B">
                              <w:pPr>
                                <w:ind w:firstLine="0"/>
                                <w:jc w:val="center"/>
                                <w:rPr>
                                  <w:lang w:val="en-GB"/>
                                </w:rPr>
                              </w:pPr>
                              <w:r>
                                <w:rPr>
                                  <w:lang w:val="en-GB"/>
                                </w:rPr>
                                <w:t>Offshore Hindcast Spectr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461139264" name="Picture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914525"/>
                            <a:ext cx="1634490" cy="1285240"/>
                          </a:xfrm>
                          <a:prstGeom prst="rect">
                            <a:avLst/>
                          </a:prstGeom>
                        </pic:spPr>
                      </pic:pic>
                      <wps:wsp>
                        <wps:cNvPr id="947207657" name="Arrow: Down 5"/>
                        <wps:cNvSpPr/>
                        <wps:spPr>
                          <a:xfrm rot="1882802">
                            <a:off x="1109662" y="1433513"/>
                            <a:ext cx="228600" cy="200891"/>
                          </a:xfrm>
                          <a:prstGeom prst="downArrow">
                            <a:avLst/>
                          </a:prstGeom>
                        </wps:spPr>
                        <wps:style>
                          <a:lnRef idx="2">
                            <a:schemeClr val="accent5">
                              <a:shade val="15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6360100" name="Rectangle: Rounded Corners 3"/>
                        <wps:cNvSpPr/>
                        <wps:spPr>
                          <a:xfrm>
                            <a:off x="138112" y="1662113"/>
                            <a:ext cx="1295400" cy="308113"/>
                          </a:xfrm>
                          <a:prstGeom prst="roundRect">
                            <a:avLst/>
                          </a:prstGeom>
                        </wps:spPr>
                        <wps:style>
                          <a:lnRef idx="2">
                            <a:schemeClr val="accent5">
                              <a:shade val="15000"/>
                            </a:schemeClr>
                          </a:lnRef>
                          <a:fillRef idx="1">
                            <a:schemeClr val="accent5"/>
                          </a:fillRef>
                          <a:effectRef idx="0">
                            <a:schemeClr val="accent5"/>
                          </a:effectRef>
                          <a:fontRef idx="minor">
                            <a:schemeClr val="lt1"/>
                          </a:fontRef>
                        </wps:style>
                        <wps:txbx>
                          <w:txbxContent>
                            <w:p w14:paraId="6574BD72" w14:textId="5FA7FC27" w:rsidR="000E6073" w:rsidRPr="0022083B" w:rsidRDefault="000E6073" w:rsidP="000E6073">
                              <w:pPr>
                                <w:ind w:firstLine="0"/>
                                <w:jc w:val="center"/>
                                <w:rPr>
                                  <w:lang w:val="en-GB"/>
                                </w:rPr>
                              </w:pPr>
                              <w:r>
                                <w:rPr>
                                  <w:lang w:val="en-GB"/>
                                </w:rPr>
                                <w:t>1D Spectr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05588916" name="Rectangle: Rounded Corners 3"/>
                        <wps:cNvSpPr/>
                        <wps:spPr>
                          <a:xfrm>
                            <a:off x="2747962" y="5272088"/>
                            <a:ext cx="1377950" cy="505460"/>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5D1AF0C6" w14:textId="618FBEEB" w:rsidR="00B313D4" w:rsidRPr="0022083B" w:rsidRDefault="00B313D4" w:rsidP="00B313D4">
                              <w:pPr>
                                <w:ind w:firstLine="0"/>
                                <w:jc w:val="center"/>
                                <w:rPr>
                                  <w:lang w:val="en-GB"/>
                                </w:rPr>
                              </w:pPr>
                              <w:r>
                                <w:rPr>
                                  <w:lang w:val="en-GB"/>
                                </w:rPr>
                                <w:t>Machine Learning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1178343531" name="Picture 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4238625" y="1776413"/>
                            <a:ext cx="1958340" cy="1437005"/>
                          </a:xfrm>
                          <a:prstGeom prst="rect">
                            <a:avLst/>
                          </a:prstGeom>
                        </pic:spPr>
                      </pic:pic>
                      <wps:wsp>
                        <wps:cNvPr id="951362271" name="Rectangle: Rounded Corners 3"/>
                        <wps:cNvSpPr/>
                        <wps:spPr>
                          <a:xfrm>
                            <a:off x="4114800" y="1285875"/>
                            <a:ext cx="2167890" cy="505460"/>
                          </a:xfrm>
                          <a:prstGeom prst="roundRect">
                            <a:avLst/>
                          </a:prstGeom>
                        </wps:spPr>
                        <wps:style>
                          <a:lnRef idx="2">
                            <a:schemeClr val="accent6">
                              <a:shade val="15000"/>
                            </a:schemeClr>
                          </a:lnRef>
                          <a:fillRef idx="1">
                            <a:schemeClr val="accent6"/>
                          </a:fillRef>
                          <a:effectRef idx="0">
                            <a:schemeClr val="accent6"/>
                          </a:effectRef>
                          <a:fontRef idx="minor">
                            <a:schemeClr val="lt1"/>
                          </a:fontRef>
                        </wps:style>
                        <wps:txbx>
                          <w:txbxContent>
                            <w:p w14:paraId="03203DCD" w14:textId="71C8466B" w:rsidR="0022083B" w:rsidRPr="0022083B" w:rsidRDefault="0022083B" w:rsidP="0022083B">
                              <w:pPr>
                                <w:ind w:firstLine="0"/>
                                <w:jc w:val="center"/>
                                <w:rPr>
                                  <w:lang w:val="en-GB"/>
                                </w:rPr>
                              </w:pPr>
                              <w:r>
                                <w:rPr>
                                  <w:lang w:val="en-GB"/>
                                </w:rPr>
                                <w:t>Monitoring Site Nearshore Historical Wave Observa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85939252" name="Rectangle: Rounded Corners 3"/>
                        <wps:cNvSpPr/>
                        <wps:spPr>
                          <a:xfrm>
                            <a:off x="1655762" y="2085109"/>
                            <a:ext cx="1343747" cy="516366"/>
                          </a:xfrm>
                          <a:prstGeom prst="roundRect">
                            <a:avLst/>
                          </a:prstGeom>
                        </wps:spPr>
                        <wps:style>
                          <a:lnRef idx="2">
                            <a:schemeClr val="accent5">
                              <a:shade val="15000"/>
                            </a:schemeClr>
                          </a:lnRef>
                          <a:fillRef idx="1">
                            <a:schemeClr val="accent5"/>
                          </a:fillRef>
                          <a:effectRef idx="0">
                            <a:schemeClr val="accent5"/>
                          </a:effectRef>
                          <a:fontRef idx="minor">
                            <a:schemeClr val="lt1"/>
                          </a:fontRef>
                        </wps:style>
                        <wps:txbx>
                          <w:txbxContent>
                            <w:p w14:paraId="3F35D63E" w14:textId="77777777" w:rsidR="005128FF" w:rsidRDefault="004C3091" w:rsidP="009E7BDE">
                              <w:pPr>
                                <w:ind w:firstLine="0"/>
                                <w:jc w:val="center"/>
                                <w:rPr>
                                  <w:lang w:val="en-GB"/>
                                </w:rPr>
                              </w:pPr>
                              <w:r>
                                <w:rPr>
                                  <w:lang w:val="en-GB"/>
                                </w:rPr>
                                <w:t xml:space="preserve">Integrated </w:t>
                              </w:r>
                            </w:p>
                            <w:p w14:paraId="7C16F31F" w14:textId="6F843D70" w:rsidR="009E7BDE" w:rsidRPr="0022083B" w:rsidRDefault="00AD65FC" w:rsidP="009E7BDE">
                              <w:pPr>
                                <w:ind w:firstLine="0"/>
                                <w:jc w:val="center"/>
                                <w:rPr>
                                  <w:lang w:val="en-GB"/>
                                </w:rPr>
                              </w:pPr>
                              <w:r>
                                <w:rPr>
                                  <w:lang w:val="en-GB"/>
                                </w:rPr>
                                <w:t>Wave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1808140" name="Arrow: Down 5"/>
                        <wps:cNvSpPr/>
                        <wps:spPr>
                          <a:xfrm rot="19469699">
                            <a:off x="2433637" y="1428750"/>
                            <a:ext cx="228600" cy="200891"/>
                          </a:xfrm>
                          <a:prstGeom prst="downArrow">
                            <a:avLst/>
                          </a:prstGeom>
                        </wps:spPr>
                        <wps:style>
                          <a:lnRef idx="2">
                            <a:schemeClr val="accent5">
                              <a:shade val="15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5814121" name="Rectangle: Rounded Corners 3"/>
                        <wps:cNvSpPr/>
                        <wps:spPr>
                          <a:xfrm>
                            <a:off x="2571750" y="1681163"/>
                            <a:ext cx="1295400" cy="308113"/>
                          </a:xfrm>
                          <a:prstGeom prst="roundRect">
                            <a:avLst/>
                          </a:prstGeom>
                        </wps:spPr>
                        <wps:style>
                          <a:lnRef idx="2">
                            <a:schemeClr val="accent5">
                              <a:shade val="15000"/>
                            </a:schemeClr>
                          </a:lnRef>
                          <a:fillRef idx="1">
                            <a:schemeClr val="accent5"/>
                          </a:fillRef>
                          <a:effectRef idx="0">
                            <a:schemeClr val="accent5"/>
                          </a:effectRef>
                          <a:fontRef idx="minor">
                            <a:schemeClr val="lt1"/>
                          </a:fontRef>
                        </wps:style>
                        <wps:txbx>
                          <w:txbxContent>
                            <w:p w14:paraId="57117FC6" w14:textId="127F910B" w:rsidR="007914E7" w:rsidRPr="0022083B" w:rsidRDefault="007914E7" w:rsidP="007914E7">
                              <w:pPr>
                                <w:ind w:firstLine="0"/>
                                <w:jc w:val="center"/>
                                <w:rPr>
                                  <w:lang w:val="en-GB"/>
                                </w:rPr>
                              </w:pPr>
                              <w:r>
                                <w:rPr>
                                  <w:lang w:val="en-GB"/>
                                </w:rPr>
                                <w:t>Part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61188019" name="Arrow: Down 5"/>
                        <wps:cNvSpPr/>
                        <wps:spPr>
                          <a:xfrm>
                            <a:off x="1776412" y="1457325"/>
                            <a:ext cx="228600" cy="685800"/>
                          </a:xfrm>
                          <a:prstGeom prst="downArrow">
                            <a:avLst/>
                          </a:prstGeom>
                        </wps:spPr>
                        <wps:style>
                          <a:lnRef idx="2">
                            <a:schemeClr val="accent5">
                              <a:shade val="15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34227869" name="Arrow: Down 5"/>
                        <wps:cNvSpPr/>
                        <wps:spPr>
                          <a:xfrm>
                            <a:off x="3109912" y="2062163"/>
                            <a:ext cx="228600" cy="685800"/>
                          </a:xfrm>
                          <a:prstGeom prst="downArrow">
                            <a:avLst/>
                          </a:prstGeom>
                        </wps:spPr>
                        <wps:style>
                          <a:lnRef idx="2">
                            <a:schemeClr val="accent5">
                              <a:shade val="15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8433483" name="Rectangle: Rounded Corners 3"/>
                        <wps:cNvSpPr/>
                        <wps:spPr>
                          <a:xfrm>
                            <a:off x="1243012" y="3633788"/>
                            <a:ext cx="1295400" cy="509588"/>
                          </a:xfrm>
                          <a:prstGeom prst="roundRect">
                            <a:avLst/>
                          </a:prstGeom>
                        </wps:spPr>
                        <wps:style>
                          <a:lnRef idx="2">
                            <a:schemeClr val="accent5">
                              <a:shade val="15000"/>
                            </a:schemeClr>
                          </a:lnRef>
                          <a:fillRef idx="1">
                            <a:schemeClr val="accent5"/>
                          </a:fillRef>
                          <a:effectRef idx="0">
                            <a:schemeClr val="accent5"/>
                          </a:effectRef>
                          <a:fontRef idx="minor">
                            <a:schemeClr val="lt1"/>
                          </a:fontRef>
                        </wps:style>
                        <wps:txbx>
                          <w:txbxContent>
                            <w:p w14:paraId="4FBA0D46" w14:textId="5F71A1C2" w:rsidR="0049453D" w:rsidRPr="0022083B" w:rsidRDefault="00671E15" w:rsidP="0049453D">
                              <w:pPr>
                                <w:ind w:firstLine="0"/>
                                <w:jc w:val="center"/>
                                <w:rPr>
                                  <w:lang w:val="en-GB"/>
                                </w:rPr>
                              </w:pPr>
                              <w:r>
                                <w:rPr>
                                  <w:lang w:val="en-GB"/>
                                </w:rPr>
                                <w:t>Feature</w:t>
                              </w:r>
                              <w:r w:rsidR="00683848">
                                <w:rPr>
                                  <w:lang w:val="en-GB"/>
                                </w:rPr>
                                <w: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988022" name="Arrow: Down 5"/>
                        <wps:cNvSpPr/>
                        <wps:spPr>
                          <a:xfrm>
                            <a:off x="1776412" y="2619375"/>
                            <a:ext cx="228600" cy="947738"/>
                          </a:xfrm>
                          <a:prstGeom prst="downArrow">
                            <a:avLst/>
                          </a:prstGeom>
                        </wps:spPr>
                        <wps:style>
                          <a:lnRef idx="2">
                            <a:schemeClr val="accent5">
                              <a:shade val="15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01360918" name="Arrow: Down 5"/>
                        <wps:cNvSpPr/>
                        <wps:spPr>
                          <a:xfrm rot="1882802">
                            <a:off x="2452687" y="3357563"/>
                            <a:ext cx="228600" cy="200891"/>
                          </a:xfrm>
                          <a:prstGeom prst="downArrow">
                            <a:avLst/>
                          </a:prstGeom>
                        </wps:spPr>
                        <wps:style>
                          <a:lnRef idx="2">
                            <a:schemeClr val="accent5">
                              <a:shade val="15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35404001" name="Arrow: Down 5"/>
                        <wps:cNvSpPr/>
                        <wps:spPr>
                          <a:xfrm rot="19469699">
                            <a:off x="1066800" y="3352800"/>
                            <a:ext cx="228600" cy="200891"/>
                          </a:xfrm>
                          <a:prstGeom prst="downArrow">
                            <a:avLst/>
                          </a:prstGeom>
                        </wps:spPr>
                        <wps:style>
                          <a:lnRef idx="2">
                            <a:schemeClr val="accent5">
                              <a:shade val="15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70422432" name="Rectangle: Rounded Corners 3"/>
                        <wps:cNvSpPr/>
                        <wps:spPr>
                          <a:xfrm>
                            <a:off x="4552950" y="3624263"/>
                            <a:ext cx="1295400" cy="509588"/>
                          </a:xfrm>
                          <a:prstGeom prst="roundRect">
                            <a:avLst/>
                          </a:prstGeom>
                        </wps:spPr>
                        <wps:style>
                          <a:lnRef idx="2">
                            <a:schemeClr val="accent6">
                              <a:shade val="15000"/>
                            </a:schemeClr>
                          </a:lnRef>
                          <a:fillRef idx="1">
                            <a:schemeClr val="accent6"/>
                          </a:fillRef>
                          <a:effectRef idx="0">
                            <a:schemeClr val="accent6"/>
                          </a:effectRef>
                          <a:fontRef idx="minor">
                            <a:schemeClr val="lt1"/>
                          </a:fontRef>
                        </wps:style>
                        <wps:txbx>
                          <w:txbxContent>
                            <w:p w14:paraId="39E6D282" w14:textId="259756BF" w:rsidR="007B32C0" w:rsidRPr="0022083B" w:rsidRDefault="007B32C0" w:rsidP="007B32C0">
                              <w:pPr>
                                <w:ind w:firstLine="0"/>
                                <w:jc w:val="center"/>
                                <w:rPr>
                                  <w:lang w:val="en-GB"/>
                                </w:rPr>
                              </w:pPr>
                              <w:r>
                                <w:rPr>
                                  <w:lang w:val="en-GB"/>
                                </w:rPr>
                                <w:t>Lab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11724827" name="Arrow: Down 5"/>
                        <wps:cNvSpPr/>
                        <wps:spPr>
                          <a:xfrm>
                            <a:off x="5076825" y="3271838"/>
                            <a:ext cx="228600" cy="280987"/>
                          </a:xfrm>
                          <a:prstGeom prst="downArrow">
                            <a:avLst/>
                          </a:prstGeom>
                        </wps:spPr>
                        <wps:style>
                          <a:lnRef idx="2">
                            <a:schemeClr val="accent6">
                              <a:shade val="15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30470364" name="Rectangle: Rounded Corners 3"/>
                        <wps:cNvSpPr/>
                        <wps:spPr>
                          <a:xfrm>
                            <a:off x="2733675" y="6153150"/>
                            <a:ext cx="1377950" cy="505460"/>
                          </a:xfrm>
                          <a:prstGeom prst="roundRect">
                            <a:avLst/>
                          </a:prstGeom>
                        </wps:spPr>
                        <wps:style>
                          <a:lnRef idx="2">
                            <a:schemeClr val="accent1">
                              <a:shade val="15000"/>
                            </a:schemeClr>
                          </a:lnRef>
                          <a:fillRef idx="1">
                            <a:schemeClr val="accent1"/>
                          </a:fillRef>
                          <a:effectRef idx="0">
                            <a:schemeClr val="accent1"/>
                          </a:effectRef>
                          <a:fontRef idx="minor">
                            <a:schemeClr val="lt1"/>
                          </a:fontRef>
                        </wps:style>
                        <wps:txbx>
                          <w:txbxContent>
                            <w:p w14:paraId="3A808C1F" w14:textId="3B2FBAD5" w:rsidR="00671E15" w:rsidRPr="0022083B" w:rsidRDefault="00671E15" w:rsidP="00671E15">
                              <w:pPr>
                                <w:ind w:firstLine="0"/>
                                <w:jc w:val="center"/>
                                <w:rPr>
                                  <w:lang w:val="en-GB"/>
                                </w:rPr>
                              </w:pPr>
                              <w:r>
                                <w:rPr>
                                  <w:lang w:val="en-GB"/>
                                </w:rPr>
                                <w:t>Pred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1932878" name="Rectangle: Rounded Corners 3"/>
                        <wps:cNvSpPr/>
                        <wps:spPr>
                          <a:xfrm>
                            <a:off x="2405062" y="4438650"/>
                            <a:ext cx="2023745" cy="509270"/>
                          </a:xfrm>
                          <a:prstGeom prst="roundRect">
                            <a:avLst/>
                          </a:prstGeom>
                        </wps:spPr>
                        <wps:style>
                          <a:lnRef idx="2">
                            <a:schemeClr val="accent4">
                              <a:shade val="15000"/>
                            </a:schemeClr>
                          </a:lnRef>
                          <a:fillRef idx="1">
                            <a:schemeClr val="accent4"/>
                          </a:fillRef>
                          <a:effectRef idx="0">
                            <a:schemeClr val="accent4"/>
                          </a:effectRef>
                          <a:fontRef idx="minor">
                            <a:schemeClr val="lt1"/>
                          </a:fontRef>
                        </wps:style>
                        <wps:txbx>
                          <w:txbxContent>
                            <w:p w14:paraId="7AA91CFB" w14:textId="778ED142" w:rsidR="00683848" w:rsidRPr="0022083B" w:rsidRDefault="00683848" w:rsidP="00683848">
                              <w:pPr>
                                <w:ind w:firstLine="0"/>
                                <w:jc w:val="center"/>
                                <w:rPr>
                                  <w:lang w:val="en-GB"/>
                                </w:rPr>
                              </w:pPr>
                              <w:r>
                                <w:rPr>
                                  <w:lang w:val="en-GB"/>
                                </w:rPr>
                                <w:t xml:space="preserve">Data </w:t>
                              </w:r>
                              <w:r w:rsidR="000B4E86">
                                <w:rPr>
                                  <w:lang w:val="en-GB"/>
                                </w:rPr>
                                <w:t>Preparation and Feature Engineer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7808360" name="Arrow: Down 5"/>
                        <wps:cNvSpPr/>
                        <wps:spPr>
                          <a:xfrm rot="19469699">
                            <a:off x="2519362" y="4171950"/>
                            <a:ext cx="228600" cy="200891"/>
                          </a:xfrm>
                          <a:prstGeom prst="downArrow">
                            <a:avLst/>
                          </a:prstGeom>
                        </wps:spPr>
                        <wps:style>
                          <a:lnRef idx="2">
                            <a:schemeClr val="accent5">
                              <a:shade val="15000"/>
                            </a:schemeClr>
                          </a:lnRef>
                          <a:fillRef idx="1">
                            <a:schemeClr val="accent5"/>
                          </a:fillRef>
                          <a:effectRef idx="0">
                            <a:schemeClr val="accent5"/>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2838161" name="Arrow: Down 5"/>
                        <wps:cNvSpPr/>
                        <wps:spPr>
                          <a:xfrm rot="1882802">
                            <a:off x="4338637" y="4176713"/>
                            <a:ext cx="228600" cy="200891"/>
                          </a:xfrm>
                          <a:prstGeom prst="downArrow">
                            <a:avLst/>
                          </a:prstGeom>
                        </wps:spPr>
                        <wps:style>
                          <a:lnRef idx="2">
                            <a:schemeClr val="accent6">
                              <a:shade val="15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9271259" name="Arrow: Down 5"/>
                        <wps:cNvSpPr/>
                        <wps:spPr>
                          <a:xfrm>
                            <a:off x="3324225" y="4972050"/>
                            <a:ext cx="228600" cy="238125"/>
                          </a:xfrm>
                          <a:prstGeom prst="downArrow">
                            <a:avLst/>
                          </a:prstGeom>
                        </wps:spPr>
                        <wps:style>
                          <a:lnRef idx="2">
                            <a:schemeClr val="accent4">
                              <a:shade val="15000"/>
                            </a:schemeClr>
                          </a:lnRef>
                          <a:fillRef idx="1">
                            <a:schemeClr val="accent4"/>
                          </a:fillRef>
                          <a:effectRef idx="0">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3059517" name="Arrow: Down 5"/>
                        <wps:cNvSpPr/>
                        <wps:spPr>
                          <a:xfrm>
                            <a:off x="3314700" y="5838825"/>
                            <a:ext cx="228600" cy="247650"/>
                          </a:xfrm>
                          <a:prstGeom prst="downArrow">
                            <a:avLst/>
                          </a:prstGeom>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0D2621D0" id="Group 7" o:spid="_x0000_s1026" style="position:absolute;left:0;text-align:left;margin-left:-10.9pt;margin-top:0;width:494.7pt;height:524.3pt;z-index:251659264" coordsize="62826,66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diagram of a human body&#10;&#10;Description automatically generated" style="position:absolute;left:13096;width:16415;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">
                  <v:imagedata r:id="rId14" o:title="A diagram of a human body&#10;&#10;Description automatically generated"/>
                </v:shape>
                <v:roundrect id="_x0000_s1028" style="position:absolute;left:6477;top:4524;width:13785;height:50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" fillcolor="#5b9bd5 [3208]" strokecolor="#091723 [488]" strokeweight="1pt">
                  <v:stroke joinstyle="miter"/>
                  <v:textbox>
                    <w:txbxContent>
                      <w:p w14:paraId="03E84042" w14:textId="12B0ACAD" w:rsidR="0022083B" w:rsidRPr="0022083B" w:rsidRDefault="0022083B" w:rsidP="0022083B">
                        <w:pPr>
                          <w:ind w:firstLine="0"/>
                          <w:jc w:val="center"/>
                          <w:rPr>
                            <w:lang w:val="en-GB"/>
                          </w:rPr>
                        </w:pPr>
                        <w:r>
                          <w:rPr>
                            <w:lang w:val="en-GB"/>
                          </w:rPr>
                          <w:t>Offshore Hindcast Spectrum</w:t>
                        </w:r>
                      </w:p>
                    </w:txbxContent>
                  </v:textbox>
                </v:roundrect>
                <v:shape id="Picture 1" o:spid="_x0000_s1029" type="#_x0000_t75" style="position:absolute;top:19145;width:16344;height:128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">
                  <v:imagedata r:id="rId15" o:title=""/>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 o:spid="_x0000_s1030" type="#_x0000_t67" style="position:absolute;left:11096;top:14335;width:2286;height:2009;rotation:205652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" adj="10800" fillcolor="#5b9bd5 [3208]" strokecolor="#091723 [488]" strokeweight="1pt"/>
                <v:roundrect id="_x0000_s1031" style="position:absolute;left:1381;top:16621;width:12954;height:30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" fillcolor="#5b9bd5 [3208]" strokecolor="#091723 [488]" strokeweight="1pt">
                  <v:stroke joinstyle="miter"/>
                  <v:textbox>
                    <w:txbxContent>
                      <w:p w14:paraId="6574BD72" w14:textId="5FA7FC27" w:rsidR="000E6073" w:rsidRPr="0022083B" w:rsidRDefault="000E6073" w:rsidP="000E6073">
                        <w:pPr>
                          <w:ind w:firstLine="0"/>
                          <w:jc w:val="center"/>
                          <w:rPr>
                            <w:lang w:val="en-GB"/>
                          </w:rPr>
                        </w:pPr>
                        <w:r>
                          <w:rPr>
                            <w:lang w:val="en-GB"/>
                          </w:rPr>
                          <w:t>1D Spectrum</w:t>
                        </w:r>
                      </w:p>
                    </w:txbxContent>
                  </v:textbox>
                </v:roundrect>
                <v:roundrect id="_x0000_s1032" style="position:absolute;left:27479;top:52720;width:13780;height:50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" fillcolor="#4472c4 [3204]" strokecolor="#09101d [484]" strokeweight="1pt">
                  <v:stroke joinstyle="miter"/>
                  <v:textbox>
                    <w:txbxContent>
                      <w:p w14:paraId="5D1AF0C6" w14:textId="618FBEEB" w:rsidR="00B313D4" w:rsidRPr="0022083B" w:rsidRDefault="00B313D4" w:rsidP="00B313D4">
                        <w:pPr>
                          <w:ind w:firstLine="0"/>
                          <w:jc w:val="center"/>
                          <w:rPr>
                            <w:lang w:val="en-GB"/>
                          </w:rPr>
                        </w:pPr>
                        <w:r>
                          <w:rPr>
                            <w:lang w:val="en-GB"/>
                          </w:rPr>
                          <w:t>Machine Learning Models</w:t>
                        </w:r>
                      </w:p>
                    </w:txbxContent>
                  </v:textbox>
                </v:roundrect>
                <v:shape id="Picture 1" o:spid="_x0000_s1033" type="#_x0000_t75" style="position:absolute;left:42386;top:17764;width:19583;height:143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">
                  <v:imagedata r:id="rId16" o:title=""/>
                </v:shape>
                <v:roundrect id="_x0000_s1034" style="position:absolute;left:41148;top:12858;width:21678;height:50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" fillcolor="#70ad47 [3209]" strokecolor="#10190a [489]" strokeweight="1pt">
                  <v:stroke joinstyle="miter"/>
                  <v:textbox>
                    <w:txbxContent>
                      <w:p w14:paraId="03203DCD" w14:textId="71C8466B" w:rsidR="0022083B" w:rsidRPr="0022083B" w:rsidRDefault="0022083B" w:rsidP="0022083B">
                        <w:pPr>
                          <w:ind w:firstLine="0"/>
                          <w:jc w:val="center"/>
                          <w:rPr>
                            <w:lang w:val="en-GB"/>
                          </w:rPr>
                        </w:pPr>
                        <w:r>
                          <w:rPr>
                            <w:lang w:val="en-GB"/>
                          </w:rPr>
                          <w:t>Monitoring Site Nearshore Historical Wave Observations</w:t>
                        </w:r>
                      </w:p>
                    </w:txbxContent>
                  </v:textbox>
                </v:roundrect>
                <v:roundrect id="_x0000_s1035" style="position:absolute;left:16557;top:20851;width:13438;height:51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" fillcolor="#5b9bd5 [3208]" strokecolor="#091723 [488]" strokeweight="1pt">
                  <v:stroke joinstyle="miter"/>
                  <v:textbox>
                    <w:txbxContent>
                      <w:p w14:paraId="3F35D63E" w14:textId="77777777" w:rsidR="005128FF" w:rsidRDefault="004C3091" w:rsidP="009E7BDE">
                        <w:pPr>
                          <w:ind w:firstLine="0"/>
                          <w:jc w:val="center"/>
                          <w:rPr>
                            <w:lang w:val="en-GB"/>
                          </w:rPr>
                        </w:pPr>
                        <w:r>
                          <w:rPr>
                            <w:lang w:val="en-GB"/>
                          </w:rPr>
                          <w:t xml:space="preserve">Integrated </w:t>
                        </w:r>
                      </w:p>
                      <w:p w14:paraId="7C16F31F" w14:textId="6F843D70" w:rsidR="009E7BDE" w:rsidRPr="0022083B" w:rsidRDefault="00AD65FC" w:rsidP="009E7BDE">
                        <w:pPr>
                          <w:ind w:firstLine="0"/>
                          <w:jc w:val="center"/>
                          <w:rPr>
                            <w:lang w:val="en-GB"/>
                          </w:rPr>
                        </w:pPr>
                        <w:r>
                          <w:rPr>
                            <w:lang w:val="en-GB"/>
                          </w:rPr>
                          <w:t>Wave Parameters</w:t>
                        </w:r>
                      </w:p>
                    </w:txbxContent>
                  </v:textbox>
                </v:roundrect>
                <v:shape id="Arrow: Down 5" o:spid="_x0000_s1036" type="#_x0000_t67" style="position:absolute;left:24336;top:14287;width:2286;height:2009;rotation:-232685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" adj="10800" fillcolor="#5b9bd5 [3208]" strokecolor="#091723 [488]" strokeweight="1pt"/>
                <v:roundrect id="_x0000_s1037" style="position:absolute;left:25717;top:16811;width:12954;height:308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" fillcolor="#5b9bd5 [3208]" strokecolor="#091723 [488]" strokeweight="1pt">
                  <v:stroke joinstyle="miter"/>
                  <v:textbox>
                    <w:txbxContent>
                      <w:p w14:paraId="57117FC6" w14:textId="127F910B" w:rsidR="007914E7" w:rsidRPr="0022083B" w:rsidRDefault="007914E7" w:rsidP="007914E7">
                        <w:pPr>
                          <w:ind w:firstLine="0"/>
                          <w:jc w:val="center"/>
                          <w:rPr>
                            <w:lang w:val="en-GB"/>
                          </w:rPr>
                        </w:pPr>
                        <w:r>
                          <w:rPr>
                            <w:lang w:val="en-GB"/>
                          </w:rPr>
                          <w:t>Partition</w:t>
                        </w:r>
                      </w:p>
                    </w:txbxContent>
                  </v:textbox>
                </v:roundrect>
                <v:shape id="Arrow: Down 5" o:spid="_x0000_s1038" type="#_x0000_t67" style="position:absolute;left:17764;top:14573;width:2286;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" adj="18000" fillcolor="#5b9bd5 [3208]" strokecolor="#091723 [488]" strokeweight="1pt"/>
                <v:shape id="Arrow: Down 5" o:spid="_x0000_s1039" type="#_x0000_t67" style="position:absolute;left:31099;top:20621;width:2286;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" adj="18000" fillcolor="#5b9bd5 [3208]" strokecolor="#091723 [488]" strokeweight="1pt"/>
                <v:roundrect id="_x0000_s1040" style="position:absolute;left:12430;top:36337;width:12954;height:5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" fillcolor="#5b9bd5 [3208]" strokecolor="#091723 [488]" strokeweight="1pt">
                  <v:stroke joinstyle="miter"/>
                  <v:textbox>
                    <w:txbxContent>
                      <w:p w14:paraId="4FBA0D46" w14:textId="5F71A1C2" w:rsidR="0049453D" w:rsidRPr="0022083B" w:rsidRDefault="00671E15" w:rsidP="0049453D">
                        <w:pPr>
                          <w:ind w:firstLine="0"/>
                          <w:jc w:val="center"/>
                          <w:rPr>
                            <w:lang w:val="en-GB"/>
                          </w:rPr>
                        </w:pPr>
                        <w:r>
                          <w:rPr>
                            <w:lang w:val="en-GB"/>
                          </w:rPr>
                          <w:t>Feature</w:t>
                        </w:r>
                        <w:r w:rsidR="00683848">
                          <w:rPr>
                            <w:lang w:val="en-GB"/>
                          </w:rPr>
                          <w:t>s</w:t>
                        </w:r>
                      </w:p>
                    </w:txbxContent>
                  </v:textbox>
                </v:roundrect>
                <v:shape id="Arrow: Down 5" o:spid="_x0000_s1041" type="#_x0000_t67" style="position:absolute;left:17764;top:26193;width:2286;height:9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" adj="18995" fillcolor="#5b9bd5 [3208]" strokecolor="#091723 [488]" strokeweight="1pt"/>
                <v:shape id="Arrow: Down 5" o:spid="_x0000_s1042" type="#_x0000_t67" style="position:absolute;left:24526;top:33575;width:2286;height:2009;rotation:205652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" adj="10800" fillcolor="#5b9bd5 [3208]" strokecolor="#091723 [488]" strokeweight="1pt"/>
                <v:shape id="Arrow: Down 5" o:spid="_x0000_s1043" type="#_x0000_t67" style="position:absolute;left:10668;top:33528;width:2286;height:2008;rotation:-232685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" adj="10800" fillcolor="#5b9bd5 [3208]" strokecolor="#091723 [488]" strokeweight="1pt"/>
                <v:roundrect id="_x0000_s1044" style="position:absolute;left:45529;top:36242;width:12954;height:509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" fillcolor="#70ad47 [3209]" strokecolor="#10190a [489]" strokeweight="1pt">
                  <v:stroke joinstyle="miter"/>
                  <v:textbox>
                    <w:txbxContent>
                      <w:p w14:paraId="39E6D282" w14:textId="259756BF" w:rsidR="007B32C0" w:rsidRPr="0022083B" w:rsidRDefault="007B32C0" w:rsidP="007B32C0">
                        <w:pPr>
                          <w:ind w:firstLine="0"/>
                          <w:jc w:val="center"/>
                          <w:rPr>
                            <w:lang w:val="en-GB"/>
                          </w:rPr>
                        </w:pPr>
                        <w:r>
                          <w:rPr>
                            <w:lang w:val="en-GB"/>
                          </w:rPr>
                          <w:t>Labels</w:t>
                        </w:r>
                      </w:p>
                    </w:txbxContent>
                  </v:textbox>
                </v:roundrect>
                <v:shape id="Arrow: Down 5" o:spid="_x0000_s1045" type="#_x0000_t67" style="position:absolute;left:50768;top:32718;width:2286;height:2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" adj="12814" fillcolor="#70ad47 [3209]" strokecolor="#10190a [489]" strokeweight="1pt"/>
                <v:roundrect id="_x0000_s1046" style="position:absolute;left:27336;top:61531;width:13780;height:505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" fillcolor="#4472c4 [3204]" strokecolor="#09101d [484]" strokeweight="1pt">
                  <v:stroke joinstyle="miter"/>
                  <v:textbox>
                    <w:txbxContent>
                      <w:p w14:paraId="3A808C1F" w14:textId="3B2FBAD5" w:rsidR="00671E15" w:rsidRPr="0022083B" w:rsidRDefault="00671E15" w:rsidP="00671E15">
                        <w:pPr>
                          <w:ind w:firstLine="0"/>
                          <w:jc w:val="center"/>
                          <w:rPr>
                            <w:lang w:val="en-GB"/>
                          </w:rPr>
                        </w:pPr>
                        <w:r>
                          <w:rPr>
                            <w:lang w:val="en-GB"/>
                          </w:rPr>
                          <w:t>Predictions</w:t>
                        </w:r>
                      </w:p>
                    </w:txbxContent>
                  </v:textbox>
                </v:roundrect>
                <v:roundrect id="_x0000_s1047" style="position:absolute;left:24050;top:44386;width:20238;height:509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" fillcolor="#ffc000 [3207]" strokecolor="#261c00 [487]" strokeweight="1pt">
                  <v:stroke joinstyle="miter"/>
                  <v:textbox>
                    <w:txbxContent>
                      <w:p w14:paraId="7AA91CFB" w14:textId="778ED142" w:rsidR="00683848" w:rsidRPr="0022083B" w:rsidRDefault="00683848" w:rsidP="00683848">
                        <w:pPr>
                          <w:ind w:firstLine="0"/>
                          <w:jc w:val="center"/>
                          <w:rPr>
                            <w:lang w:val="en-GB"/>
                          </w:rPr>
                        </w:pPr>
                        <w:r>
                          <w:rPr>
                            <w:lang w:val="en-GB"/>
                          </w:rPr>
                          <w:t xml:space="preserve">Data </w:t>
                        </w:r>
                        <w:r w:rsidR="000B4E86">
                          <w:rPr>
                            <w:lang w:val="en-GB"/>
                          </w:rPr>
                          <w:t>Preparation and Feature Engineering</w:t>
                        </w:r>
                      </w:p>
                    </w:txbxContent>
                  </v:textbox>
                </v:roundrect>
                <v:shape id="Arrow: Down 5" o:spid="_x0000_s1048" type="#_x0000_t67" style="position:absolute;left:25193;top:41719;width:2286;height:2009;rotation:-232685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" adj="10800" fillcolor="#5b9bd5 [3208]" strokecolor="#091723 [488]" strokeweight="1pt"/>
                <v:shape id="Arrow: Down 5" o:spid="_x0000_s1049" type="#_x0000_t67" style="position:absolute;left:43386;top:41767;width:2286;height:2009;rotation:2056522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" adj="10800" fillcolor="#70ad47 [3209]" strokecolor="#10190a [489]" strokeweight="1pt"/>
                <v:shape id="Arrow: Down 5" o:spid="_x0000_s1050" type="#_x0000_t67" style="position:absolute;left:33242;top:49720;width:2286;height:2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" adj="11232" fillcolor="#ffc000 [3207]" strokecolor="#261c00 [487]" strokeweight="1pt"/>
                <v:shape id="Arrow: Down 5" o:spid="_x0000_s1051" type="#_x0000_t67" style="position:absolute;left:33147;top:58388;width:2286;height:2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" adj="11631" fillcolor="#4472c4 [3204]" strokecolor="#09101d [484]" strokeweight="1pt"/>
              </v:group>
            </w:pict>
          </mc:Fallback>
        </mc:AlternateContent>
      </w:r>
      <w:r w:rsidR="00130E22">
        <w:rPr>
          <w:noProof/>
        </w:rPr>
        <mc:AlternateContent>
          <mc:Choice Requires="wps">
            <w:drawing>
              <wp:anchor distT="0" distB="0" distL="114300" distR="114300" simplePos="0" relativeHeight="251661312" behindDoc="0" locked="0" layoutInCell="1" allowOverlap="1" wp14:anchorId="6D7959CD" wp14:editId="38FC7B07">
                <wp:simplePos x="0" y="0"/>
                <wp:positionH relativeFrom="column">
                  <wp:posOffset>-137795</wp:posOffset>
                </wp:positionH>
                <wp:positionV relativeFrom="paragraph">
                  <wp:posOffset>6715760</wp:posOffset>
                </wp:positionV>
                <wp:extent cx="6282690" cy="635"/>
                <wp:effectExtent l="0" t="0" r="0" b="0"/>
                <wp:wrapNone/>
                <wp:docPr id="916046440" name="Text Box 1"/>
                <wp:cNvGraphicFramePr/>
                <a:graphic xmlns:a="http://schemas.openxmlformats.org/drawingml/2006/main">
                  <a:graphicData uri="http://schemas.microsoft.com/office/word/2010/wordprocessingShape">
                    <wps:wsp>
                      <wps:cNvSpPr txBox="1"/>
                      <wps:spPr>
                        <a:xfrm>
                          <a:off x="0" y="0"/>
                          <a:ext cx="6282690" cy="635"/>
                        </a:xfrm>
                        <a:prstGeom prst="rect">
                          <a:avLst/>
                        </a:prstGeom>
                        <a:solidFill>
                          <a:prstClr val="white"/>
                        </a:solidFill>
                        <a:ln>
                          <a:noFill/>
                        </a:ln>
                      </wps:spPr>
                      <wps:txbx>
                        <w:txbxContent>
                          <w:p w14:paraId="1428841F" w14:textId="265864B6" w:rsidR="00130E22" w:rsidRPr="002418F4" w:rsidRDefault="00130E22" w:rsidP="00DE346B">
                            <w:pPr>
                              <w:pStyle w:val="Caption"/>
                              <w:jc w:val="center"/>
                              <w:rPr>
                                <w:noProof/>
                                <w:sz w:val="22"/>
                                <w:szCs w:val="22"/>
                              </w:rPr>
                            </w:pPr>
                            <w:bookmarkStart w:id="0" w:name="_Ref168926205"/>
                            <w:r>
                              <w:t xml:space="preserve">Figure </w:t>
                            </w:r>
                            <w:r>
                              <w:fldChar w:fldCharType="begin"/>
                            </w:r>
                            <w:r>
                              <w:instrText xml:space="preserve"> SEQ Figure \* ARABIC </w:instrText>
                            </w:r>
                            <w:r>
                              <w:fldChar w:fldCharType="separate"/>
                            </w:r>
                            <w:r>
                              <w:rPr>
                                <w:noProof/>
                              </w:rPr>
                              <w:t>1</w:t>
                            </w:r>
                            <w:r>
                              <w:fldChar w:fldCharType="end"/>
                            </w:r>
                            <w:bookmarkEnd w:id="0"/>
                            <w:r>
                              <w:t>: Process diagram of data prepa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7959CD" id="_x0000_t202" coordsize="21600,21600" o:spt="202" path="m,l,21600r21600,l21600,xe">
                <v:stroke joinstyle="miter"/>
                <v:path gradientshapeok="t" o:connecttype="rect"/>
              </v:shapetype>
              <v:shape id="Text Box 1" o:spid="_x0000_s1052" type="#_x0000_t202" style="position:absolute;left:0;text-align:left;margin-left:-10.85pt;margin-top:528.8pt;width:494.7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" stroked="f">
                <v:textbox style="mso-fit-shape-to-text:t" inset="0,0,0,0">
                  <w:txbxContent>
                    <w:p w14:paraId="1428841F" w14:textId="265864B6" w:rsidR="00130E22" w:rsidRPr="002418F4" w:rsidRDefault="00130E22" w:rsidP="00DE346B">
                      <w:pPr>
                        <w:pStyle w:val="Caption"/>
                        <w:jc w:val="center"/>
                        <w:rPr>
                          <w:noProof/>
                          <w:sz w:val="22"/>
                          <w:szCs w:val="22"/>
                        </w:rPr>
                      </w:pPr>
                      <w:bookmarkStart w:id="1" w:name="_Ref168926205"/>
                      <w:r>
                        <w:t xml:space="preserve">Figure </w:t>
                      </w:r>
                      <w:r>
                        <w:fldChar w:fldCharType="begin"/>
                      </w:r>
                      <w:r>
                        <w:instrText xml:space="preserve"> SEQ Figure \* ARABIC </w:instrText>
                      </w:r>
                      <w:r>
                        <w:fldChar w:fldCharType="separate"/>
                      </w:r>
                      <w:r>
                        <w:rPr>
                          <w:noProof/>
                        </w:rPr>
                        <w:t>1</w:t>
                      </w:r>
                      <w:r>
                        <w:fldChar w:fldCharType="end"/>
                      </w:r>
                      <w:bookmarkEnd w:id="1"/>
                      <w:r>
                        <w:t>: Process diagram of data preparation.</w:t>
                      </w:r>
                    </w:p>
                  </w:txbxContent>
                </v:textbox>
              </v:shape>
            </w:pict>
          </mc:Fallback>
        </mc:AlternateContent>
      </w:r>
    </w:p>
    <w:p w14:paraId="2C5D9089" w14:textId="3C411B12" w:rsidR="0022083B" w:rsidRDefault="0022083B" w:rsidP="00434C0D">
      <w:pPr>
        <w:spacing w:line="360" w:lineRule="auto"/>
      </w:pPr>
    </w:p>
    <w:p w14:paraId="37F2DE9C" w14:textId="733CF10B" w:rsidR="00DC1FB4" w:rsidRDefault="00DC1FB4" w:rsidP="00434C0D">
      <w:pPr>
        <w:spacing w:line="360" w:lineRule="auto"/>
      </w:pPr>
    </w:p>
    <w:p w14:paraId="59385DC7" w14:textId="7A873220" w:rsidR="00DC1FB4" w:rsidRDefault="00DC1FB4" w:rsidP="00434C0D">
      <w:pPr>
        <w:spacing w:line="360" w:lineRule="auto"/>
      </w:pPr>
    </w:p>
    <w:p w14:paraId="2BA87F87" w14:textId="119F89AB" w:rsidR="00DC1FB4" w:rsidRDefault="00DC1FB4" w:rsidP="00434C0D">
      <w:pPr>
        <w:spacing w:line="360" w:lineRule="auto"/>
      </w:pPr>
    </w:p>
    <w:p w14:paraId="5290A1E8" w14:textId="746F4D5D" w:rsidR="0022083B" w:rsidRDefault="008958C9" w:rsidP="00434C0D">
      <w:pPr>
        <w:spacing w:line="360" w:lineRule="auto"/>
      </w:pPr>
      <w:r>
        <w:rPr>
          <w:noProof/>
        </w:rPr>
        <mc:AlternateContent>
          <mc:Choice Requires="wps">
            <w:drawing>
              <wp:anchor distT="0" distB="0" distL="114300" distR="114300" simplePos="0" relativeHeight="251657216" behindDoc="0" locked="0" layoutInCell="1" allowOverlap="1" wp14:anchorId="3A017C41" wp14:editId="69558928">
                <wp:simplePos x="0" y="0"/>
                <wp:positionH relativeFrom="margin">
                  <wp:posOffset>2433638</wp:posOffset>
                </wp:positionH>
                <wp:positionV relativeFrom="paragraph">
                  <wp:posOffset>1516697</wp:posOffset>
                </wp:positionV>
                <wp:extent cx="1295400" cy="509588"/>
                <wp:effectExtent l="0" t="0" r="19050" b="24130"/>
                <wp:wrapNone/>
                <wp:docPr id="1292086907" name="Rectangle: Rounded Corners 3"/>
                <wp:cNvGraphicFramePr/>
                <a:graphic xmlns:a="http://schemas.openxmlformats.org/drawingml/2006/main">
                  <a:graphicData uri="http://schemas.microsoft.com/office/word/2010/wordprocessingShape">
                    <wps:wsp>
                      <wps:cNvSpPr/>
                      <wps:spPr>
                        <a:xfrm>
                          <a:off x="0" y="0"/>
                          <a:ext cx="1295400" cy="509588"/>
                        </a:xfrm>
                        <a:prstGeom prst="roundRect">
                          <a:avLst/>
                        </a:prstGeom>
                      </wps:spPr>
                      <wps:style>
                        <a:lnRef idx="2">
                          <a:schemeClr val="accent5">
                            <a:shade val="15000"/>
                          </a:schemeClr>
                        </a:lnRef>
                        <a:fillRef idx="1">
                          <a:schemeClr val="accent5"/>
                        </a:fillRef>
                        <a:effectRef idx="0">
                          <a:schemeClr val="accent5"/>
                        </a:effectRef>
                        <a:fontRef idx="minor">
                          <a:schemeClr val="lt1"/>
                        </a:fontRef>
                      </wps:style>
                      <wps:txbx>
                        <w:txbxContent>
                          <w:p w14:paraId="713E5046" w14:textId="43BEC783" w:rsidR="008958C9" w:rsidRPr="0022083B" w:rsidRDefault="008958C9" w:rsidP="008958C9">
                            <w:pPr>
                              <w:ind w:firstLine="0"/>
                              <w:jc w:val="center"/>
                              <w:rPr>
                                <w:lang w:val="en-GB"/>
                              </w:rPr>
                            </w:pPr>
                            <w:r>
                              <w:rPr>
                                <w:lang w:val="en-GB"/>
                              </w:rPr>
                              <w:t>Partitioned Wave Para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A017C41" id="Rectangle: Rounded Corners 3" o:spid="_x0000_s1053" style="position:absolute;left:0;text-align:left;margin-left:191.65pt;margin-top:119.4pt;width:102pt;height:40.15pt;z-index:2516572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" fillcolor="#5b9bd5 [3208]" strokecolor="#091723 [488]" strokeweight="1pt">
                <v:stroke joinstyle="miter"/>
                <v:textbox>
                  <w:txbxContent>
                    <w:p w14:paraId="713E5046" w14:textId="43BEC783" w:rsidR="008958C9" w:rsidRPr="0022083B" w:rsidRDefault="008958C9" w:rsidP="008958C9">
                      <w:pPr>
                        <w:ind w:firstLine="0"/>
                        <w:jc w:val="center"/>
                        <w:rPr>
                          <w:lang w:val="en-GB"/>
                        </w:rPr>
                      </w:pPr>
                      <w:r>
                        <w:rPr>
                          <w:lang w:val="en-GB"/>
                        </w:rPr>
                        <w:t>Partitioned Wave Parameters</w:t>
                      </w:r>
                    </w:p>
                  </w:txbxContent>
                </v:textbox>
                <w10:wrap anchorx="margin"/>
              </v:roundrect>
            </w:pict>
          </mc:Fallback>
        </mc:AlternateContent>
      </w:r>
    </w:p>
    <w:p w14:paraId="6EE550F4" w14:textId="1CF8C2C1" w:rsidR="00106634" w:rsidRDefault="00106634" w:rsidP="00434C0D">
      <w:pPr>
        <w:keepNext/>
        <w:spacing w:line="360" w:lineRule="auto"/>
      </w:pPr>
    </w:p>
    <w:p w14:paraId="57B07090" w14:textId="4613B6AF" w:rsidR="00457655" w:rsidRDefault="00457655" w:rsidP="00434C0D">
      <w:pPr>
        <w:spacing w:line="360" w:lineRule="auto"/>
      </w:pPr>
    </w:p>
    <w:p w14:paraId="203B1D24" w14:textId="2D301C8F" w:rsidR="00457655" w:rsidRDefault="00457655" w:rsidP="00434C0D">
      <w:pPr>
        <w:spacing w:line="360" w:lineRule="auto"/>
      </w:pPr>
    </w:p>
    <w:p w14:paraId="44EF19E9" w14:textId="0FD4266B" w:rsidR="005E42B3" w:rsidRDefault="00DC1FB4">
      <w:r>
        <w:br w:type="page"/>
      </w:r>
    </w:p>
    <w:p w14:paraId="408F5652" w14:textId="19C729BA" w:rsidR="007C0134" w:rsidRDefault="005C7711" w:rsidP="00434C0D">
      <w:pPr>
        <w:pStyle w:val="Heading2"/>
        <w:spacing w:line="360" w:lineRule="auto"/>
      </w:pPr>
      <w:r>
        <w:lastRenderedPageBreak/>
        <w:t>Datasets</w:t>
      </w:r>
    </w:p>
    <w:p w14:paraId="1461BB39" w14:textId="7411E92A" w:rsidR="00CF291D" w:rsidRDefault="002E6DAC" w:rsidP="00434C0D">
      <w:pPr>
        <w:spacing w:line="360" w:lineRule="auto"/>
        <w:ind w:firstLine="0"/>
      </w:pPr>
      <w:r>
        <w:t>Whilst a range of datasets have been used in the literature</w:t>
      </w:r>
      <w:r w:rsidR="00763477">
        <w:t xml:space="preserve"> depending on the application and the approach</w:t>
      </w:r>
      <w:r w:rsidR="00AB01C9">
        <w:t xml:space="preserve"> (</w:t>
      </w:r>
      <w:r w:rsidR="00D65C9C">
        <w:t xml:space="preserve">wave </w:t>
      </w:r>
      <w:r w:rsidR="00AB01C9">
        <w:t xml:space="preserve">observations, phase-averaged wave model forecasts, </w:t>
      </w:r>
      <w:r w:rsidR="00D65C9C">
        <w:t>Numerical Weather Predictions and wind observations)</w:t>
      </w:r>
      <w:r w:rsidR="00763477">
        <w:t>. Here we have selected to use datasets that are typically available</w:t>
      </w:r>
      <w:r w:rsidR="00F42E13">
        <w:t xml:space="preserve"> (</w:t>
      </w:r>
      <w:r w:rsidR="00F42E13">
        <w:fldChar w:fldCharType="begin"/>
      </w:r>
      <w:r w:rsidR="00F42E13">
        <w:instrText xml:space="preserve"> REF _Ref168926205 \h </w:instrText>
      </w:r>
      <w:r w:rsidR="00F42E13">
        <w:fldChar w:fldCharType="separate"/>
      </w:r>
      <w:r w:rsidR="00F42E13">
        <w:t xml:space="preserve">Figure </w:t>
      </w:r>
      <w:r w:rsidR="00F42E13">
        <w:rPr>
          <w:noProof/>
        </w:rPr>
        <w:t>1</w:t>
      </w:r>
      <w:r w:rsidR="00F42E13">
        <w:fldChar w:fldCharType="end"/>
      </w:r>
      <w:r w:rsidR="00F42E13">
        <w:t>)</w:t>
      </w:r>
      <w:r w:rsidR="00E12855">
        <w:t>,</w:t>
      </w:r>
      <w:r w:rsidR="00D1254E">
        <w:t xml:space="preserve"> </w:t>
      </w:r>
      <w:r w:rsidR="00E12855">
        <w:t xml:space="preserve">allows the extraction of </w:t>
      </w:r>
      <w:r w:rsidR="00D1254E">
        <w:t>large datasets to conduct model training and testing and</w:t>
      </w:r>
      <w:r w:rsidR="00763477">
        <w:t xml:space="preserve"> that can be easily replicated for </w:t>
      </w:r>
      <w:r w:rsidR="00AB01C9">
        <w:t xml:space="preserve">other applications. </w:t>
      </w:r>
    </w:p>
    <w:p w14:paraId="3E5DD097" w14:textId="129674F7" w:rsidR="00CF291D" w:rsidRDefault="000D36E8" w:rsidP="00434C0D">
      <w:pPr>
        <w:pStyle w:val="Heading3"/>
        <w:spacing w:line="360" w:lineRule="auto"/>
      </w:pPr>
      <w:r>
        <w:t>W</w:t>
      </w:r>
      <w:r w:rsidR="00AB40FA">
        <w:t>ave Hindcast</w:t>
      </w:r>
    </w:p>
    <w:p w14:paraId="53221C6E" w14:textId="1753C1B2" w:rsidR="00AB40FA" w:rsidRDefault="72FA1793" w:rsidP="00434C0D">
      <w:pPr>
        <w:spacing w:line="360" w:lineRule="auto"/>
      </w:pPr>
      <w:r>
        <w:t>The</w:t>
      </w:r>
      <w:r w:rsidR="00AB40FA" w:rsidDel="72FA1793">
        <w:t xml:space="preserve"> </w:t>
      </w:r>
      <w:r>
        <w:t>wave model data used for this work is the CAWCR hindcast</w:t>
      </w:r>
      <w:r w:rsidR="4F184129">
        <w:t xml:space="preserve"> </w:t>
      </w:r>
      <w:r w:rsidR="00AB40FA">
        <w:fldChar w:fldCharType="begin" w:fldLock="1"/>
      </w:r>
      <w:r w:rsidR="00AB40FA">
        <w:instrText>ADDIN CSL_CITATION {"citationItems":[{"id":"ITEM-1","itemData":{"DOI":"10.1002/gdj3.104","ISSN":"20496060","abstract":"Wind-wave hindcast data have many applications including climatology assessments for renewable energy projects, maritime engineering design, event-based impact assessments, generating boundary conditions for further downscaling, amongst others. Here, we present a global wave hindcast with nested high-resolution grids for the Exclusive Economic Zones of Australia and south west Pacific Island Countries, that is extended in time monthly. The model employs strategic methods to incorporate the effects of subgrid sized features such as small islands and islets. Various bulk wave parameters are available hourly from January 1979 to present, along with the full wave spectra at a set of 3,683 predetermined points distributed globally.","author":[{"dropping-particle":"","family":"Smith","given":"Grant A.","non-dropping-particle":"","parse-names":false,"suffix":""},{"dropping-particle":"","family":"Hemer","given":"Mark","non-dropping-particle":"","parse-names":false,"suffix":""},{"dropping-particle":"","family":"Greenslade","given":"Diana","non-dropping-particle":"","parse-names":false,"suffix":""},{"dropping-particle":"","family":"Trenham","given":"Claire","non-dropping-particle":"","parse-names":false,"suffix":""},{"dropping-particle":"","family":"Zieger","given":"Stefan","non-dropping-particle":"","parse-names":false,"suffix":""},{"dropping-particle":"","family":"Durrant","given":"Tom","non-dropping-particle":"","parse-names":false,"suffix":""}],"container-title":"Geoscience Data Journal","id":"ITEM-1","issue":"1","issued":{"date-parts":[["2021"]]},"page":"24-33","title":"Global wave hindcast with Australian and Pacific Island Focus: From past to present","type":"article-journal","volume":"8"},"uris":["http://www.mendeley.com/documents/?uuid=a3ea8b3b-fde2-4955-8557-97b02ea67ee8"]}],"mendeley":{"formattedCitation":"(Smith et al., 2021)","plainTextFormattedCitation":"(Smith et al., 2021)","previouslyFormattedCitation":"(Smith et al., 2021)"},"properties":{"noteIndex":0},"schema":"https://github.com/citation-style-language/schema/raw/master/csl-citation.json"}</w:instrText>
      </w:r>
      <w:r w:rsidR="00AB40FA">
        <w:fldChar w:fldCharType="separate"/>
      </w:r>
      <w:r w:rsidR="4F184129" w:rsidRPr="655D38D8">
        <w:rPr>
          <w:noProof/>
        </w:rPr>
        <w:t>(Smith et al., 2021)</w:t>
      </w:r>
      <w:r w:rsidR="00AB40FA">
        <w:fldChar w:fldCharType="end"/>
      </w:r>
      <w:r>
        <w:t>, developed by the Commonwealth Scientific and Industrial Research Organisation (CSIRO)</w:t>
      </w:r>
      <w:r w:rsidR="693D4A75">
        <w:t xml:space="preserve"> and the Bureau of Meteorology. The hindcast uses a WaveWatch3 (v</w:t>
      </w:r>
      <w:r w:rsidR="3D71D65C">
        <w:t>4.08) wave model driven by CSFR winds</w:t>
      </w:r>
      <w:r w:rsidR="32F54A28">
        <w:t xml:space="preserve"> and sea ice concentration</w:t>
      </w:r>
      <w:r w:rsidR="3D71D65C">
        <w:t xml:space="preserve">. It provides a spatial resolution </w:t>
      </w:r>
      <w:r w:rsidR="000356BB">
        <w:t>of</w:t>
      </w:r>
      <w:r w:rsidR="3D71D65C">
        <w:t xml:space="preserve"> 0.4</w:t>
      </w:r>
      <w:r w:rsidR="00C96F80">
        <w:t>°</w:t>
      </w:r>
      <w:r w:rsidR="3D71D65C">
        <w:t xml:space="preserve"> </w:t>
      </w:r>
      <w:r w:rsidR="000356BB">
        <w:t xml:space="preserve">globally and </w:t>
      </w:r>
      <w:r w:rsidR="00E100A1">
        <w:t>0.06</w:t>
      </w:r>
      <w:r w:rsidR="00C96F80">
        <w:t>°</w:t>
      </w:r>
      <w:r w:rsidR="02BB516D">
        <w:t xml:space="preserve"> </w:t>
      </w:r>
      <w:r w:rsidR="00C96F80">
        <w:t xml:space="preserve"> in the Australian region </w:t>
      </w:r>
      <w:r w:rsidR="02BB516D">
        <w:t xml:space="preserve">and </w:t>
      </w:r>
      <w:r w:rsidR="6C9B8A54">
        <w:t>its</w:t>
      </w:r>
      <w:r w:rsidR="02BB516D">
        <w:t xml:space="preserve"> model outputs include a </w:t>
      </w:r>
      <w:r w:rsidR="6C9B8A54">
        <w:t>two-dimensional</w:t>
      </w:r>
      <w:r w:rsidR="02BB516D">
        <w:t xml:space="preserve"> wave spectrum for </w:t>
      </w:r>
      <w:r w:rsidR="0D36A80F">
        <w:t>points in the Australian region.</w:t>
      </w:r>
    </w:p>
    <w:p w14:paraId="31490E7D" w14:textId="77777777" w:rsidR="00553591" w:rsidRDefault="00553591" w:rsidP="00434C0D">
      <w:pPr>
        <w:spacing w:line="360" w:lineRule="auto"/>
      </w:pPr>
    </w:p>
    <w:p w14:paraId="2D6EC738" w14:textId="00ED4C57" w:rsidR="00A53276" w:rsidRDefault="00AF4C93" w:rsidP="00434C0D">
      <w:pPr>
        <w:keepNext/>
        <w:spacing w:line="360" w:lineRule="auto"/>
        <w:jc w:val="center"/>
      </w:pPr>
      <w:r>
        <w:rPr>
          <w:noProof/>
        </w:rPr>
        <w:drawing>
          <wp:inline distT="0" distB="0" distL="0" distR="0" wp14:anchorId="7A6E6D65" wp14:editId="20A4BFA1">
            <wp:extent cx="2969610" cy="4199363"/>
            <wp:effectExtent l="0" t="0" r="2540" b="0"/>
            <wp:docPr id="1079091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9091483"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969610" cy="4199363"/>
                    </a:xfrm>
                    <a:prstGeom prst="rect">
                      <a:avLst/>
                    </a:prstGeom>
                    <a:noFill/>
                    <a:ln>
                      <a:noFill/>
                    </a:ln>
                  </pic:spPr>
                </pic:pic>
              </a:graphicData>
            </a:graphic>
          </wp:inline>
        </w:drawing>
      </w:r>
    </w:p>
    <w:p w14:paraId="32FA951D" w14:textId="4F4B0E3E" w:rsidR="00840081" w:rsidRPr="00AB40FA" w:rsidRDefault="69056924" w:rsidP="00434C0D">
      <w:pPr>
        <w:pStyle w:val="Caption"/>
        <w:spacing w:line="360" w:lineRule="auto"/>
        <w:jc w:val="center"/>
      </w:pPr>
      <w:bookmarkStart w:id="2" w:name="_Ref160738595"/>
      <w:r>
        <w:t xml:space="preserve">Figure </w:t>
      </w:r>
      <w:r w:rsidRPr="5FC989DB">
        <w:fldChar w:fldCharType="begin"/>
      </w:r>
      <w:r>
        <w:instrText xml:space="preserve"> SEQ Figure \* ARABIC </w:instrText>
      </w:r>
      <w:r w:rsidRPr="5FC989DB">
        <w:fldChar w:fldCharType="separate"/>
      </w:r>
      <w:r w:rsidR="00130E22">
        <w:rPr>
          <w:noProof/>
        </w:rPr>
        <w:t>2</w:t>
      </w:r>
      <w:r w:rsidRPr="5FC989DB">
        <w:rPr>
          <w:noProof/>
        </w:rPr>
        <w:fldChar w:fldCharType="end"/>
      </w:r>
      <w:bookmarkEnd w:id="2"/>
      <w:r>
        <w:t xml:space="preserve">: </w:t>
      </w:r>
      <w:r w:rsidR="0C2B1249">
        <w:t>Wave Monitoring Locations and CAWCR Hindcast Points</w:t>
      </w:r>
    </w:p>
    <w:p w14:paraId="2AF24B24" w14:textId="77777777" w:rsidR="00CF291D" w:rsidRDefault="00CF291D" w:rsidP="00434C0D">
      <w:pPr>
        <w:spacing w:line="360" w:lineRule="auto"/>
        <w:ind w:firstLine="0"/>
      </w:pPr>
    </w:p>
    <w:p w14:paraId="4E573EE7" w14:textId="3BE683D0" w:rsidR="00873B6A" w:rsidRDefault="1D2F9090" w:rsidP="00434C0D">
      <w:pPr>
        <w:spacing w:line="360" w:lineRule="auto"/>
        <w:ind w:firstLine="0"/>
      </w:pPr>
      <w:r>
        <w:t>From the 2</w:t>
      </w:r>
      <w:r w:rsidR="33CB45CC">
        <w:t>-</w:t>
      </w:r>
      <w:r>
        <w:t xml:space="preserve">dimensional </w:t>
      </w:r>
      <w:r w:rsidR="36206E11">
        <w:t xml:space="preserve">(2D) </w:t>
      </w:r>
      <w:r>
        <w:t>wave spectrum a 1</w:t>
      </w:r>
      <w:r w:rsidR="2280CD61">
        <w:t>-</w:t>
      </w:r>
      <w:r>
        <w:t xml:space="preserve">dimensional </w:t>
      </w:r>
      <w:r w:rsidR="36206E11">
        <w:t xml:space="preserve">(1D) </w:t>
      </w:r>
      <w:r>
        <w:t xml:space="preserve">wave spectrum is extracted </w:t>
      </w:r>
      <w:r w:rsidR="002D47C3">
        <w:t xml:space="preserve">for each timestep </w:t>
      </w:r>
      <w:r w:rsidR="00DC7144">
        <w:t xml:space="preserve">by </w:t>
      </w:r>
      <w:r>
        <w:t xml:space="preserve">integrating </w:t>
      </w:r>
      <w:r w:rsidR="1CC08835">
        <w:t xml:space="preserve">the energy </w:t>
      </w:r>
      <w:r>
        <w:t>over all directions</w:t>
      </w:r>
      <w:r w:rsidR="0024477C">
        <w:t xml:space="preserve">, an example spectrum is plotted in </w:t>
      </w:r>
      <w:r w:rsidR="002635C1">
        <w:fldChar w:fldCharType="begin"/>
      </w:r>
      <w:r w:rsidR="002635C1">
        <w:instrText xml:space="preserve"> REF _Ref168926205 \h </w:instrText>
      </w:r>
      <w:r w:rsidR="002635C1">
        <w:fldChar w:fldCharType="separate"/>
      </w:r>
      <w:r w:rsidR="00675CED">
        <w:t xml:space="preserve">Figure </w:t>
      </w:r>
      <w:r w:rsidR="00675CED">
        <w:rPr>
          <w:noProof/>
        </w:rPr>
        <w:lastRenderedPageBreak/>
        <w:t>1</w:t>
      </w:r>
      <w:r w:rsidR="002635C1">
        <w:fldChar w:fldCharType="end"/>
      </w:r>
      <w:r w:rsidR="0024477C">
        <w:t xml:space="preserve">. </w:t>
      </w:r>
      <w:r w:rsidR="3BE6D2D4">
        <w:t>Integrated w</w:t>
      </w:r>
      <w:r w:rsidR="7E331BBB">
        <w:t xml:space="preserve">ave parameter information is also available for the same locations the available parameters include </w:t>
      </w:r>
      <w:r w:rsidR="7E331BBB" w:rsidRPr="00727A1D">
        <w:rPr>
          <w:i/>
          <w:iCs/>
        </w:rPr>
        <w:t>Hs</w:t>
      </w:r>
      <w:r w:rsidR="7E331BBB">
        <w:t xml:space="preserve">, </w:t>
      </w:r>
      <w:r w:rsidR="7E331BBB" w:rsidRPr="00727A1D">
        <w:rPr>
          <w:i/>
          <w:iCs/>
        </w:rPr>
        <w:t>Tp</w:t>
      </w:r>
      <w:r w:rsidR="7E331BBB">
        <w:t xml:space="preserve">, </w:t>
      </w:r>
      <w:r w:rsidR="7E331BBB" w:rsidRPr="00727A1D">
        <w:rPr>
          <w:i/>
          <w:iCs/>
        </w:rPr>
        <w:t>T</w:t>
      </w:r>
      <w:r w:rsidR="7666D9E6" w:rsidRPr="00727A1D">
        <w:rPr>
          <w:i/>
          <w:iCs/>
        </w:rPr>
        <w:t>z</w:t>
      </w:r>
      <w:r w:rsidR="7E331BBB">
        <w:t>,</w:t>
      </w:r>
      <w:r w:rsidR="5B25BAFB">
        <w:t xml:space="preserve"> </w:t>
      </w:r>
      <w:r w:rsidR="5B25BAFB" w:rsidRPr="00727A1D">
        <w:rPr>
          <w:i/>
          <w:iCs/>
        </w:rPr>
        <w:t>Dp</w:t>
      </w:r>
      <w:r w:rsidR="4961A766">
        <w:t xml:space="preserve">. </w:t>
      </w:r>
      <w:r w:rsidR="677A19A9">
        <w:t xml:space="preserve"> </w:t>
      </w:r>
    </w:p>
    <w:p w14:paraId="3BC53DB6" w14:textId="27F25A00" w:rsidR="00AA0548" w:rsidRDefault="00EE2AC1" w:rsidP="00434C0D">
      <w:pPr>
        <w:spacing w:line="360" w:lineRule="auto"/>
        <w:ind w:firstLine="0"/>
      </w:pPr>
      <w:r>
        <w:t xml:space="preserve">Hourly </w:t>
      </w:r>
      <w:r w:rsidR="00D434FC">
        <w:t xml:space="preserve">data </w:t>
      </w:r>
      <w:r>
        <w:t>from t</w:t>
      </w:r>
      <w:r w:rsidR="2450C949">
        <w:t xml:space="preserve">he period 2010 to </w:t>
      </w:r>
      <w:r w:rsidR="43F9CF95">
        <w:t>2022</w:t>
      </w:r>
      <w:r w:rsidR="2450C949">
        <w:t xml:space="preserve"> </w:t>
      </w:r>
      <w:r w:rsidR="00BE7F15">
        <w:t xml:space="preserve">were </w:t>
      </w:r>
      <w:r w:rsidR="2450C949">
        <w:t>extracted</w:t>
      </w:r>
      <w:r w:rsidR="006F42F7">
        <w:t xml:space="preserve"> from the CAWCR hindcast</w:t>
      </w:r>
      <w:r w:rsidR="2450C949">
        <w:t xml:space="preserve"> for the </w:t>
      </w:r>
      <w:r w:rsidR="00614B35">
        <w:t>n</w:t>
      </w:r>
      <w:r w:rsidR="00BE7F15">
        <w:t xml:space="preserve">odes shown </w:t>
      </w:r>
      <w:r w:rsidR="2450C949">
        <w:t xml:space="preserve">in </w:t>
      </w:r>
      <w:r w:rsidR="2450C949">
        <w:fldChar w:fldCharType="begin"/>
      </w:r>
      <w:r w:rsidR="2450C949">
        <w:instrText xml:space="preserve"> REF _Ref160738595 \h  \* MERGEFORMAT </w:instrText>
      </w:r>
      <w:r w:rsidR="2450C949">
        <w:fldChar w:fldCharType="separate"/>
      </w:r>
      <w:r w:rsidR="66438182">
        <w:t xml:space="preserve">Figure </w:t>
      </w:r>
      <w:r w:rsidR="66438182" w:rsidRPr="5FC989DB">
        <w:rPr>
          <w:noProof/>
        </w:rPr>
        <w:t>1</w:t>
      </w:r>
      <w:r w:rsidR="2450C949">
        <w:fldChar w:fldCharType="end"/>
      </w:r>
      <w:r w:rsidR="002B152B">
        <w:t xml:space="preserve">. After some </w:t>
      </w:r>
      <w:r w:rsidR="008A49E1">
        <w:t xml:space="preserve">brief </w:t>
      </w:r>
      <w:r w:rsidR="002B152B">
        <w:t xml:space="preserve">analysis </w:t>
      </w:r>
      <w:r w:rsidR="008A49E1">
        <w:t>such as ensuring appro</w:t>
      </w:r>
      <w:r w:rsidR="00965889">
        <w:t xml:space="preserve">priate proximity to the target location </w:t>
      </w:r>
      <w:r w:rsidR="002B152B">
        <w:t xml:space="preserve">and </w:t>
      </w:r>
      <w:r w:rsidR="00965889">
        <w:t>depth of water (excluding any nearshore effects) h</w:t>
      </w:r>
      <w:r w:rsidR="00AE6EC9">
        <w:t>indcast point 780 was selected as the nearest offshore wave hindcast point (approximately 220m depth)</w:t>
      </w:r>
      <w:r w:rsidR="00B11D09">
        <w:t xml:space="preserve"> to the target </w:t>
      </w:r>
      <w:r w:rsidR="00965889">
        <w:t>the Gold Coast Monitoring</w:t>
      </w:r>
      <w:r w:rsidR="00B11D09">
        <w:t xml:space="preserve"> location</w:t>
      </w:r>
      <w:r w:rsidR="00AE6EC9">
        <w:t>.</w:t>
      </w:r>
      <w:r w:rsidR="006013A2">
        <w:t xml:space="preserve"> </w:t>
      </w:r>
      <w:r w:rsidR="00285119">
        <w:fldChar w:fldCharType="begin"/>
      </w:r>
      <w:r w:rsidR="00285119">
        <w:instrText xml:space="preserve"> REF _Ref160877251 \h  \* MERGEFORMAT </w:instrText>
      </w:r>
      <w:r w:rsidR="00285119">
        <w:fldChar w:fldCharType="separate"/>
      </w:r>
      <w:r w:rsidR="00285119">
        <w:t xml:space="preserve">Figure </w:t>
      </w:r>
      <w:r w:rsidR="00285119" w:rsidRPr="5FC989DB">
        <w:rPr>
          <w:noProof/>
        </w:rPr>
        <w:t>3</w:t>
      </w:r>
      <w:r w:rsidR="00285119">
        <w:fldChar w:fldCharType="end"/>
      </w:r>
      <w:r w:rsidR="00285119">
        <w:fldChar w:fldCharType="begin"/>
      </w:r>
      <w:r w:rsidR="00285119">
        <w:instrText xml:space="preserve"> REF _Ref160740742 \h  \* MERGEFORMAT </w:instrText>
      </w:r>
      <w:r w:rsidR="00000000">
        <w:fldChar w:fldCharType="separate"/>
      </w:r>
      <w:r w:rsidR="00285119">
        <w:fldChar w:fldCharType="end"/>
      </w:r>
      <w:r w:rsidR="00285119">
        <w:t xml:space="preserve"> </w:t>
      </w:r>
      <w:r w:rsidR="006013A2">
        <w:t>compares t</w:t>
      </w:r>
      <w:r w:rsidR="00AE6EC9">
        <w:t xml:space="preserve">he </w:t>
      </w:r>
      <w:r w:rsidR="00497AFE">
        <w:t>distribution</w:t>
      </w:r>
      <w:r w:rsidR="00123E0C">
        <w:t>s</w:t>
      </w:r>
      <w:r w:rsidR="00497AFE">
        <w:t xml:space="preserve"> of </w:t>
      </w:r>
      <w:r w:rsidR="00123E0C">
        <w:t xml:space="preserve">various wave parameters </w:t>
      </w:r>
      <w:r w:rsidR="00285119">
        <w:t xml:space="preserve">for the </w:t>
      </w:r>
      <w:r w:rsidR="00AE6EC9">
        <w:t xml:space="preserve">offshore </w:t>
      </w:r>
      <w:r w:rsidR="00285119">
        <w:t xml:space="preserve">hindcast location and the nearshore </w:t>
      </w:r>
      <w:r w:rsidR="677A19A9">
        <w:t>observations</w:t>
      </w:r>
      <w:r w:rsidR="00FF3CE6">
        <w:t xml:space="preserve"> at </w:t>
      </w:r>
      <w:r w:rsidR="00285119">
        <w:t xml:space="preserve">the </w:t>
      </w:r>
      <w:r w:rsidR="00FF3CE6">
        <w:t xml:space="preserve">Gold Coast </w:t>
      </w:r>
      <w:r w:rsidR="0078033E">
        <w:t>m</w:t>
      </w:r>
      <w:r w:rsidR="00FF3CE6">
        <w:t xml:space="preserve">onitoring </w:t>
      </w:r>
      <w:r w:rsidR="0078033E">
        <w:t>l</w:t>
      </w:r>
      <w:r w:rsidR="00FF3CE6">
        <w:t>ocation</w:t>
      </w:r>
      <w:r w:rsidR="008967B6">
        <w:t>.</w:t>
      </w:r>
      <w:r w:rsidR="5C6960B1">
        <w:t xml:space="preserve"> </w:t>
      </w:r>
      <w:r w:rsidR="1BE71193">
        <w:t xml:space="preserve"> </w:t>
      </w:r>
      <w:r w:rsidR="00FF3CE6">
        <w:t>As expected</w:t>
      </w:r>
      <w:r w:rsidR="003067A6">
        <w:t>, the</w:t>
      </w:r>
      <w:r w:rsidR="00FF3CE6">
        <w:t xml:space="preserve"> significant wave height </w:t>
      </w:r>
      <w:r w:rsidR="001F78E2">
        <w:t>is a little different</w:t>
      </w:r>
      <w:r w:rsidR="0078033E">
        <w:t xml:space="preserve"> (likely due to wave transformation processes</w:t>
      </w:r>
      <w:r w:rsidR="005E6210">
        <w:t>)</w:t>
      </w:r>
      <w:r w:rsidR="001F78E2">
        <w:t xml:space="preserve">, mean period is broadly similar, arguably the most impacted wave parameter is </w:t>
      </w:r>
      <w:r w:rsidR="001F78E2" w:rsidRPr="00727A1D">
        <w:rPr>
          <w:i/>
          <w:iCs/>
        </w:rPr>
        <w:t>Dp</w:t>
      </w:r>
      <w:r w:rsidR="008967B6">
        <w:t xml:space="preserve"> (again likely due to wave transformation processes)</w:t>
      </w:r>
      <w:r w:rsidR="00A717F3">
        <w:t>. These results are typical when comparing offshore and nearshore conditions</w:t>
      </w:r>
      <w:r w:rsidR="00992823">
        <w:t>.</w:t>
      </w:r>
    </w:p>
    <w:p w14:paraId="6D432D5D" w14:textId="2B524B96" w:rsidR="00170417" w:rsidRDefault="007B7A43" w:rsidP="00434C0D">
      <w:pPr>
        <w:pStyle w:val="Heading3"/>
        <w:spacing w:line="360" w:lineRule="auto"/>
      </w:pPr>
      <w:r>
        <w:t>Wave observations</w:t>
      </w:r>
    </w:p>
    <w:p w14:paraId="594D4E79" w14:textId="76980E46" w:rsidR="007B7A43" w:rsidRPr="007B7A43" w:rsidRDefault="007B7A43" w:rsidP="00434C0D">
      <w:pPr>
        <w:spacing w:line="360" w:lineRule="auto"/>
      </w:pPr>
      <w:r>
        <w:t xml:space="preserve">Wave observations were sourced from the Queensland Government’s wave monitoring program. </w:t>
      </w:r>
      <w:r w:rsidR="00375217">
        <w:t xml:space="preserve">They operate a range of wave monitoring sites, both current and historic </w:t>
      </w:r>
      <w:r w:rsidR="001533E0">
        <w:t>in South East Queensland.</w:t>
      </w:r>
      <w:r w:rsidR="002D2764">
        <w:t xml:space="preserve"> </w:t>
      </w:r>
      <w:r w:rsidR="00405827">
        <w:t>Observations are captured by wave monitoring buoys that</w:t>
      </w:r>
      <w:r w:rsidR="00CE237D">
        <w:t xml:space="preserve"> are deployed to a monitoring location in some cases for many years or decades. There are some changes in the </w:t>
      </w:r>
      <w:r w:rsidR="009E7C22">
        <w:t>technology used in the buoys</w:t>
      </w:r>
      <w:r w:rsidR="007E1B67">
        <w:t xml:space="preserve"> over the period of available data</w:t>
      </w:r>
      <w:r w:rsidR="009E7C22">
        <w:t xml:space="preserve">, but observations are expected to be comparable </w:t>
      </w:r>
      <w:r w:rsidR="003F4188">
        <w:fldChar w:fldCharType="begin" w:fldLock="1"/>
      </w:r>
      <w:r w:rsidR="00726366">
        <w:instrText>ADDIN CSL_CITATION {"citationItems":[{"id":"ITEM-1","itemData":{"abstract":"Wave monitoring is crucial to understanding coastal processes that influence the design of sea defences, port operation planning, disaster management and recreational safety to name a few. Traditionally the wave monitoring field has been dominated by accelerometer buoys, however recent advancements in technology have introduced alternate global positioning system (GPS) sensors. To effectively monitor wave conditions it is important to have a comprehensive understanding of available wave monitoring devices, in order to utilise equipment that is appropriate for a particular application.","author":[{"dropping-particle":"","family":"Andrews","given":"Elysia","non-dropping-particle":"","parse-names":false,"suffix":""},{"dropping-particle":"","family":"Peach","given":"Leo","non-dropping-particle":"","parse-names":false,"suffix":""}],"id":"ITEM-1","issued":{"date-parts":[["2019"]]},"publisher-place":"Brisbane, Queensland","title":"Wave Monitoring Equipment Comparison: A comparison between in-situ wave measurement equipment","type":"report"},"uris":["http://www.mendeley.com/documents/?uuid=79d30ac3-bd08-36ce-8649-97b205b3172c"]}],"mendeley":{"formattedCitation":"(Andrews &amp; Peach, 2019)","plainTextFormattedCitation":"(Andrews &amp; Peach, 2019)","previouslyFormattedCitation":"(Andrews &amp; Peach, 2019)"},"properties":{"noteIndex":0},"schema":"https://github.com/citation-style-language/schema/raw/master/csl-citation.json"}</w:instrText>
      </w:r>
      <w:r w:rsidR="003F4188">
        <w:fldChar w:fldCharType="separate"/>
      </w:r>
      <w:r w:rsidR="003F4188" w:rsidRPr="003F4188">
        <w:rPr>
          <w:noProof/>
        </w:rPr>
        <w:t>(Andrews &amp; Peach, 2019)</w:t>
      </w:r>
      <w:r w:rsidR="003F4188">
        <w:fldChar w:fldCharType="end"/>
      </w:r>
      <w:r w:rsidR="009E7C22">
        <w:t xml:space="preserve">. </w:t>
      </w:r>
    </w:p>
    <w:p w14:paraId="6173F964" w14:textId="054B3CC4" w:rsidR="001D1395" w:rsidRDefault="001D1395" w:rsidP="00434C0D">
      <w:pPr>
        <w:spacing w:line="360" w:lineRule="auto"/>
        <w:ind w:firstLine="0"/>
      </w:pPr>
    </w:p>
    <w:p w14:paraId="3442CCA3" w14:textId="2666CCFE" w:rsidR="00477732" w:rsidRDefault="0009092B" w:rsidP="00434C0D">
      <w:pPr>
        <w:spacing w:line="360" w:lineRule="auto"/>
        <w:ind w:firstLine="0"/>
      </w:pPr>
      <w:r>
        <w:t>The Gold Coast wave monitoring site</w:t>
      </w:r>
      <w:r w:rsidR="003620D8">
        <w:t xml:space="preserve"> located near</w:t>
      </w:r>
      <w:r>
        <w:t xml:space="preserve"> </w:t>
      </w:r>
      <w:r w:rsidR="003620D8">
        <w:t xml:space="preserve">Southport Spit, Gold Coast, Queensland Australia </w:t>
      </w:r>
      <w:r>
        <w:t>was principally used in this study</w:t>
      </w:r>
      <w:r w:rsidR="007620DB">
        <w:t xml:space="preserve"> </w:t>
      </w:r>
      <w:r w:rsidR="00777E38">
        <w:t>because</w:t>
      </w:r>
      <w:r w:rsidR="007620DB">
        <w:t xml:space="preserve"> of the available length of data</w:t>
      </w:r>
      <w:r w:rsidR="00777E38">
        <w:t xml:space="preserve"> (with a long continuous record spanning over 10 years) and it’s</w:t>
      </w:r>
      <w:r w:rsidR="009E6E9D">
        <w:t xml:space="preserve"> proximity to the coast</w:t>
      </w:r>
      <w:r w:rsidR="00911D6E">
        <w:t xml:space="preserve"> with a</w:t>
      </w:r>
      <w:r w:rsidR="00777E38">
        <w:t xml:space="preserve"> depth </w:t>
      </w:r>
      <w:r w:rsidR="00911D6E">
        <w:t xml:space="preserve">of </w:t>
      </w:r>
      <w:r w:rsidR="00777E38">
        <w:t>approximately 17m</w:t>
      </w:r>
      <w:r w:rsidR="003620D8">
        <w:t>. The length of recorded with limited gaps</w:t>
      </w:r>
      <w:r w:rsidR="00492B81">
        <w:t xml:space="preserve"> (only around 2739</w:t>
      </w:r>
      <w:r w:rsidR="001F77E5">
        <w:t xml:space="preserve"> gap</w:t>
      </w:r>
      <w:r w:rsidR="00492B81">
        <w:t xml:space="preserve"> of 108995</w:t>
      </w:r>
      <w:r w:rsidR="001F77E5">
        <w:t xml:space="preserve"> records</w:t>
      </w:r>
      <w:r w:rsidR="00492B81">
        <w:t xml:space="preserve"> </w:t>
      </w:r>
      <w:r w:rsidR="001F77E5">
        <w:t>between January 2010 and September 2022)</w:t>
      </w:r>
      <w:r w:rsidR="003620D8">
        <w:t xml:space="preserve"> </w:t>
      </w:r>
      <w:r w:rsidR="006430A8">
        <w:t>is easier for training machine learning models</w:t>
      </w:r>
      <w:r w:rsidR="005E0861">
        <w:t xml:space="preserve">. The depth </w:t>
      </w:r>
      <w:r w:rsidR="0047153D">
        <w:t xml:space="preserve">is also shallow enough for nearshore wave processes to </w:t>
      </w:r>
      <w:r w:rsidR="0062237F">
        <w:t>effect waves being measure</w:t>
      </w:r>
      <w:r w:rsidR="00911D6E">
        <w:t>d</w:t>
      </w:r>
      <w:r w:rsidR="0062237F">
        <w:t xml:space="preserve"> by the</w:t>
      </w:r>
      <w:r w:rsidR="00A525E9">
        <w:t xml:space="preserve"> wave monitoring</w:t>
      </w:r>
      <w:r w:rsidR="0062237F">
        <w:t xml:space="preserve"> </w:t>
      </w:r>
      <w:r w:rsidR="00911D6E">
        <w:t>buoy</w:t>
      </w:r>
      <w:r w:rsidR="002D2034">
        <w:t xml:space="preserve">. </w:t>
      </w:r>
      <w:r w:rsidR="006430A8">
        <w:fldChar w:fldCharType="begin"/>
      </w:r>
      <w:r w:rsidR="006430A8">
        <w:instrText xml:space="preserve"> REF _Ref160877251 \h </w:instrText>
      </w:r>
      <w:r w:rsidR="006430A8">
        <w:fldChar w:fldCharType="separate"/>
      </w:r>
      <w:r w:rsidR="00911D6E">
        <w:t xml:space="preserve">Figure </w:t>
      </w:r>
      <w:r w:rsidR="00911D6E">
        <w:rPr>
          <w:noProof/>
        </w:rPr>
        <w:t>4</w:t>
      </w:r>
      <w:r w:rsidR="006430A8">
        <w:fldChar w:fldCharType="end"/>
      </w:r>
      <w:r w:rsidR="002D2034">
        <w:t xml:space="preserve"> shows Kernel Density Estimation plots</w:t>
      </w:r>
      <w:r w:rsidR="00A525E9">
        <w:t xml:space="preserve"> for the offshore hindcast site and concurrent observed wave data </w:t>
      </w:r>
      <w:r w:rsidR="00A43CAE">
        <w:t xml:space="preserve">some differences in </w:t>
      </w:r>
      <w:r w:rsidR="00A43CAE" w:rsidRPr="00571F2F">
        <w:rPr>
          <w:i/>
          <w:iCs/>
        </w:rPr>
        <w:t>Hs</w:t>
      </w:r>
      <w:r w:rsidR="00A43CAE">
        <w:t xml:space="preserve"> and </w:t>
      </w:r>
      <w:r w:rsidR="00A43CAE" w:rsidRPr="00571F2F">
        <w:rPr>
          <w:i/>
          <w:iCs/>
        </w:rPr>
        <w:t>Dp</w:t>
      </w:r>
      <w:r w:rsidR="00A43CAE">
        <w:t xml:space="preserve"> in particular are typical</w:t>
      </w:r>
      <w:r w:rsidR="00710FA7">
        <w:t xml:space="preserve"> when comparing depth induced wave processes.</w:t>
      </w:r>
      <w:r w:rsidR="00A525E9">
        <w:t xml:space="preserve"> </w:t>
      </w:r>
    </w:p>
    <w:p w14:paraId="10C349AD" w14:textId="308B47A0" w:rsidR="00A119D0" w:rsidRDefault="005B0859" w:rsidP="00434C0D">
      <w:pPr>
        <w:keepNext/>
        <w:spacing w:line="360" w:lineRule="auto"/>
        <w:ind w:firstLine="0"/>
        <w:jc w:val="center"/>
      </w:pPr>
      <w:r w:rsidRPr="005B0859">
        <w:rPr>
          <w:noProof/>
        </w:rPr>
        <w:lastRenderedPageBreak/>
        <w:drawing>
          <wp:inline distT="0" distB="0" distL="0" distR="0" wp14:anchorId="57AA0D25" wp14:editId="18BE9CE2">
            <wp:extent cx="5731510" cy="5731510"/>
            <wp:effectExtent l="0" t="0" r="2540" b="2540"/>
            <wp:docPr id="1840138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138775" name="Picture 1"/>
                    <pic:cNvPicPr/>
                  </pic:nvPicPr>
                  <pic:blipFill>
                    <a:blip r:embed="rId18">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6162EA3" w14:textId="10E8924F" w:rsidR="005C7711" w:rsidRDefault="00A119D0" w:rsidP="00EE269C">
      <w:pPr>
        <w:pStyle w:val="Caption"/>
        <w:spacing w:line="360" w:lineRule="auto"/>
        <w:jc w:val="center"/>
      </w:pPr>
      <w:bookmarkStart w:id="3" w:name="_Ref160877251"/>
      <w:r>
        <w:t xml:space="preserve">Figure </w:t>
      </w:r>
      <w:r>
        <w:fldChar w:fldCharType="begin"/>
      </w:r>
      <w:r>
        <w:instrText xml:space="preserve"> SEQ Figure \* ARABIC </w:instrText>
      </w:r>
      <w:r>
        <w:fldChar w:fldCharType="separate"/>
      </w:r>
      <w:r w:rsidR="00130E22">
        <w:rPr>
          <w:noProof/>
        </w:rPr>
        <w:t>4</w:t>
      </w:r>
      <w:r>
        <w:rPr>
          <w:noProof/>
        </w:rPr>
        <w:fldChar w:fldCharType="end"/>
      </w:r>
      <w:bookmarkEnd w:id="3"/>
      <w:r>
        <w:t xml:space="preserve">: </w:t>
      </w:r>
      <w:r w:rsidR="009008C2">
        <w:t>Kernal Density Estimation</w:t>
      </w:r>
      <w:r>
        <w:t xml:space="preserve"> comparison between CAWCR hindcast point</w:t>
      </w:r>
      <w:r w:rsidR="004269FD">
        <w:t xml:space="preserve"> (</w:t>
      </w:r>
      <w:r w:rsidR="009D6379">
        <w:t>7</w:t>
      </w:r>
      <w:r w:rsidR="007A5ECD">
        <w:t>80</w:t>
      </w:r>
      <w:r w:rsidR="009D6379">
        <w:t>)</w:t>
      </w:r>
      <w:r>
        <w:t xml:space="preserve"> and observations</w:t>
      </w:r>
      <w:r w:rsidR="004269FD">
        <w:t xml:space="preserve"> (Gold Coast Wave Monitoring Location)</w:t>
      </w:r>
      <w:r>
        <w:t>.</w:t>
      </w:r>
    </w:p>
    <w:p w14:paraId="38B52F0C" w14:textId="1E7EEA0E" w:rsidR="005C7711" w:rsidRDefault="00AA0548" w:rsidP="00434C0D">
      <w:pPr>
        <w:pStyle w:val="Heading2"/>
        <w:spacing w:line="360" w:lineRule="auto"/>
      </w:pPr>
      <w:r>
        <w:t>Data Preparation and Feature Engineering</w:t>
      </w:r>
    </w:p>
    <w:p w14:paraId="78E4BD71" w14:textId="2555F5F3" w:rsidR="00C524FF" w:rsidRDefault="0022180D" w:rsidP="00434C0D">
      <w:pPr>
        <w:spacing w:line="360" w:lineRule="auto"/>
        <w:ind w:firstLine="0"/>
      </w:pPr>
      <w:r>
        <w:t>Feature engineering</w:t>
      </w:r>
      <w:r w:rsidR="00723AE9">
        <w:t xml:space="preserve"> (the </w:t>
      </w:r>
      <w:r w:rsidR="00947C44">
        <w:t>manipulation of data for optimised</w:t>
      </w:r>
      <w:r w:rsidR="005F6C53">
        <w:t xml:space="preserve"> use in</w:t>
      </w:r>
      <w:r w:rsidR="00947C44">
        <w:t xml:space="preserve"> machine learning models)</w:t>
      </w:r>
      <w:r>
        <w:t xml:space="preserve"> </w:t>
      </w:r>
      <w:r w:rsidR="00792E0D">
        <w:t>is</w:t>
      </w:r>
      <w:r w:rsidR="008A3EC1">
        <w:t xml:space="preserve"> an</w:t>
      </w:r>
      <w:r w:rsidR="00792E0D">
        <w:t xml:space="preserve"> important</w:t>
      </w:r>
      <w:r w:rsidR="008A3EC1">
        <w:t xml:space="preserve"> part of data science</w:t>
      </w:r>
      <w:r w:rsidR="00792E0D">
        <w:t xml:space="preserve">, especially with time </w:t>
      </w:r>
      <w:r w:rsidR="00A33C02">
        <w:t xml:space="preserve">based </w:t>
      </w:r>
      <w:r w:rsidR="00792E0D">
        <w:t>and directional features</w:t>
      </w:r>
      <w:r w:rsidR="00947C44">
        <w:t xml:space="preserve"> as in the datasets used here</w:t>
      </w:r>
      <w:r w:rsidR="00792E0D">
        <w:t xml:space="preserve">. </w:t>
      </w:r>
      <w:r w:rsidR="3C264FA7">
        <w:t xml:space="preserve">A key element of data preparation was data cleaning, </w:t>
      </w:r>
      <w:r w:rsidR="77F9807F">
        <w:t>observed data can have a range of issues</w:t>
      </w:r>
      <w:r w:rsidR="00AE692C">
        <w:t xml:space="preserve"> or errors</w:t>
      </w:r>
      <w:r w:rsidR="6973D0F7">
        <w:t>, particularly when measuring waves in the marine environment</w:t>
      </w:r>
      <w:r w:rsidR="0020630C">
        <w:t xml:space="preserve"> over long periods</w:t>
      </w:r>
      <w:r w:rsidR="6973D0F7">
        <w:t>. It is therefore necessary to ensure bad data</w:t>
      </w:r>
      <w:r w:rsidR="0068555C">
        <w:t xml:space="preserve"> which may impact a machine learning model</w:t>
      </w:r>
      <w:r w:rsidR="6973D0F7">
        <w:t xml:space="preserve"> is removed. This comes with additional challenge when considering sequential data for model training. The following data cleaning steps were undertaken based on </w:t>
      </w:r>
      <w:r w:rsidR="3C264FA7">
        <w:fldChar w:fldCharType="begin" w:fldLock="1"/>
      </w:r>
      <w:r w:rsidR="3C264FA7">
        <w:instrText>ADDIN CSL_CITATION {"citationItems":[{"id":"ITEM-1","itemData":{"abstract":"Wave monitoring is crucial to understanding coastal processes that influence the design of sea defences, port operation planning, disaster management and recreational safety to name a few. Traditionally the wave monitoring field has been dominated by accelerometer buoys, however recent advancements in technology have introduced alternate global positioning system (GPS) sensors. To effectively monitor wave conditions it is important to have a comprehensive understanding of available wave monitoring devices, in order to utilise equipment that is appropriate for a particular application.","author":[{"dropping-particle":"","family":"Andrews","given":"Elysia","non-dropping-particle":"","parse-names":false,"suffix":""},{"dropping-particle":"","family":"Peach","given":"Leo","non-dropping-particle":"","parse-names":false,"suffix":""}],"id":"ITEM-1","issued":{"date-parts":[["2019"]]},"publisher-place":"Brisbane, Queensland","title":"Wave Monitoring Equipment Comparison: A comparison between in-situ wave measurement equipment","type":"report"},"uris":["http://www.mendeley.com/documents/?uuid=79d30ac3-bd08-36ce-8649-97b205b3172c"]}],"mendeley":{"formattedCitation":"(Andrews &amp; Peach, 2019)","manualFormatting":"Andrews &amp; Peach (2019)","plainTextFormattedCitation":"(Andrews &amp; Peach, 2019)","previouslyFormattedCitation":"(Andrews &amp; Peach, 2019)"},"properties":{"noteIndex":0},"schema":"https://github.com/citation-style-language/schema/raw/master/csl-citation.json"}</w:instrText>
      </w:r>
      <w:r w:rsidR="3C264FA7">
        <w:fldChar w:fldCharType="separate"/>
      </w:r>
      <w:r w:rsidR="347C4475" w:rsidRPr="5FC989DB">
        <w:rPr>
          <w:noProof/>
        </w:rPr>
        <w:t xml:space="preserve">Andrews &amp; Peach </w:t>
      </w:r>
      <w:r w:rsidR="00472F59" w:rsidRPr="5FC989DB">
        <w:rPr>
          <w:noProof/>
        </w:rPr>
        <w:t>(</w:t>
      </w:r>
      <w:r w:rsidR="347C4475" w:rsidRPr="5FC989DB">
        <w:rPr>
          <w:noProof/>
        </w:rPr>
        <w:t>2019)</w:t>
      </w:r>
      <w:r w:rsidR="3C264FA7">
        <w:fldChar w:fldCharType="end"/>
      </w:r>
      <w:r w:rsidR="69F3D5ED">
        <w:t xml:space="preserve">, including removing data spikes (values greater than five times the standard deviation </w:t>
      </w:r>
      <w:r w:rsidR="6E9ADAC9">
        <w:t>of wave heights</w:t>
      </w:r>
      <w:r w:rsidR="69F3D5ED">
        <w:t>)</w:t>
      </w:r>
      <w:r w:rsidR="6E9ADAC9">
        <w:t xml:space="preserve">, </w:t>
      </w:r>
      <w:r w:rsidR="6E9ADAC9">
        <w:lastRenderedPageBreak/>
        <w:t>removing spurious values and directional values</w:t>
      </w:r>
      <w:r w:rsidR="78CABC6D">
        <w:t xml:space="preserve"> greater than 360 and less than -1 degrees. Data gaps less than</w:t>
      </w:r>
      <w:r w:rsidR="007776B2">
        <w:t xml:space="preserve"> 3</w:t>
      </w:r>
      <w:r w:rsidR="78CABC6D">
        <w:t xml:space="preserve"> hours where then filled using linear interpolation</w:t>
      </w:r>
      <w:r w:rsidR="2B8033EE">
        <w:t xml:space="preserve"> with the exception of direction which was forward filled.</w:t>
      </w:r>
    </w:p>
    <w:p w14:paraId="7AE45A1B" w14:textId="38B301B2" w:rsidR="00947C44" w:rsidRDefault="00947C44" w:rsidP="00434C0D">
      <w:pPr>
        <w:spacing w:line="360" w:lineRule="auto"/>
        <w:ind w:firstLine="0"/>
      </w:pPr>
    </w:p>
    <w:p w14:paraId="481C57C4" w14:textId="12DFF6C2" w:rsidR="005920A6" w:rsidRDefault="779F0633" w:rsidP="00434C0D">
      <w:pPr>
        <w:spacing w:line="360" w:lineRule="auto"/>
        <w:ind w:firstLine="0"/>
      </w:pPr>
      <w:r>
        <w:t>The first step in data preparation</w:t>
      </w:r>
      <w:r w:rsidR="00A5413B">
        <w:t xml:space="preserve"> for the machine learning model</w:t>
      </w:r>
      <w:r>
        <w:t xml:space="preserve"> was to </w:t>
      </w:r>
      <w:r w:rsidR="485A03D6">
        <w:t>ensure that cyclical parameters were refactored</w:t>
      </w:r>
      <w:r w:rsidR="09933C57">
        <w:t xml:space="preserve"> the </w:t>
      </w:r>
      <w:r w:rsidR="09933C57" w:rsidRPr="00571F2F">
        <w:rPr>
          <w:i/>
          <w:iCs/>
        </w:rPr>
        <w:t>Dp</w:t>
      </w:r>
      <w:r w:rsidR="09933C57">
        <w:t xml:space="preserve"> parameter was converted into </w:t>
      </w:r>
      <m:oMath>
        <m:r>
          <w:rPr>
            <w:rFonts w:ascii="Cambria Math" w:hAnsi="Cambria Math"/>
          </w:rPr>
          <m:t>x = cos(Dp)</m:t>
        </m:r>
      </m:oMath>
      <w:r w:rsidR="09933C57">
        <w:t xml:space="preserve"> and </w:t>
      </w:r>
      <m:oMath>
        <m:r>
          <w:rPr>
            <w:rFonts w:ascii="Cambria Math" w:hAnsi="Cambria Math"/>
          </w:rPr>
          <m:t>y = sin(Dp</m:t>
        </m:r>
      </m:oMath>
      <w:r w:rsidR="09933C57">
        <w:t xml:space="preserve">) components, this is common practice and is used to help overcome challenges with circular data </w:t>
      </w:r>
      <w:r w:rsidR="00A5413B">
        <w:fldChar w:fldCharType="begin" w:fldLock="1"/>
      </w:r>
      <w:r w:rsidR="000726D7">
        <w:instrText>ADDIN CSL_CITATION {"citationItems":[{"id":"ITEM-1","itemData":{"DOI":"10.1016/j.oceaneng.2021.108699","ISSN":"00298018","abstract":"Estimatabion of wave agitation plays a key role in predicting natural disasters, path optimization and secure harbor operation. The Spanish agency Puertos del Estado (PdE) has several oceanographic measure networks equipped with sensors for different physical variables, and manages forecast systems involving numerical models. In recent years, there is a growing interest in wave parameter estimation by using machine learning models due to the large amount of oceanographic data available for training, as well as its proven efficacy in estimating physical variables. In this study, we propose to use machine learning techniques to improve the accuracy of the current forecast system of PdE. We have focused on four physical wave variables: spectral significant height, mean spectral period, peak period and mean direction of origin. Two different machine learning models have been explored: multilayer perceptron and gradient boosting decision trees, as well as ensemble methods that combine both models. These models reduce the error of the predictions of the numerical model by 36% on average, demonstrating the potential gains of combining machine learning and numerical models.","author":[{"dropping-particle":"","family":"Gracia","given":"S.","non-dropping-particle":"","parse-names":false,"suffix":""},{"dropping-particle":"","family":"Olivito","given":"J.","non-dropping-particle":"","parse-names":false,"suffix":""},{"dropping-particle":"","family":"Resano","given":"J.","non-dropping-particle":"","parse-names":false,"suffix":""},{"dropping-particle":"","family":"Martin-del-Brio","given":"B.","non-dropping-particle":"","parse-names":false,"suffix":""},{"dropping-particle":"","family":"Alfonso","given":"M.","non-dropping-particle":"de","parse-names":false,"suffix":""},{"dropping-particle":"","family":"Álvarez","given":"E.","non-dropping-particle":"","parse-names":false,"suffix":""}],"container-title":"Ocean Engineering","id":"ITEM-1","issue":"December 2020","issued":{"date-parts":[["2021"]]},"title":"Improving accuracy on wave height estimation through machine learning techniques","type":"article-journal","volume":"236"},"uris":["http://www.mendeley.com/documents/?uuid=8434a464-5f5b-4795-b72c-1ae7fe3fdcc2"]}],"mendeley":{"formattedCitation":"(Gracia et al., 2021)","plainTextFormattedCitation":"(Gracia et al., 2021)","previouslyFormattedCitation":"(Gracia et al., 2021)"},"properties":{"noteIndex":0},"schema":"https://github.com/citation-style-language/schema/raw/master/csl-citation.json"}</w:instrText>
      </w:r>
      <w:r w:rsidR="00A5413B">
        <w:fldChar w:fldCharType="separate"/>
      </w:r>
      <w:r w:rsidR="00A5413B" w:rsidRPr="00A5413B">
        <w:rPr>
          <w:noProof/>
        </w:rPr>
        <w:t>(Gracia et al., 2021)</w:t>
      </w:r>
      <w:r w:rsidR="00A5413B">
        <w:fldChar w:fldCharType="end"/>
      </w:r>
      <w:r w:rsidR="09933C57">
        <w:t>.</w:t>
      </w:r>
      <w:r w:rsidR="44CDDD21">
        <w:t xml:space="preserve"> Time parameters were treated similarly, the hour in UTC</w:t>
      </w:r>
      <w:r w:rsidR="7E8422ED">
        <w:t xml:space="preserve"> was derived for each timestep</w:t>
      </w:r>
      <w:r w:rsidR="6DB70A6A">
        <w:t>.</w:t>
      </w:r>
      <w:r w:rsidR="16CCEF38">
        <w:t xml:space="preserve"> </w:t>
      </w:r>
      <w:r w:rsidR="3324A88A">
        <w:t xml:space="preserve">The dataset was also decimated down to 3 hourly, </w:t>
      </w:r>
      <w:r w:rsidR="04D2ADA3">
        <w:t>this reduced the overall training dataset and allowed for previous timesteps from a longer period to be considered.</w:t>
      </w:r>
      <w:r w:rsidR="4C13EDF6">
        <w:t xml:space="preserve"> </w:t>
      </w:r>
    </w:p>
    <w:p w14:paraId="09D40817" w14:textId="77777777" w:rsidR="00147A71" w:rsidRDefault="00147A71" w:rsidP="00434C0D">
      <w:pPr>
        <w:spacing w:line="360" w:lineRule="auto"/>
        <w:ind w:firstLine="0"/>
      </w:pPr>
    </w:p>
    <w:p w14:paraId="429B6E61" w14:textId="6034C345" w:rsidR="00CC5C14" w:rsidRDefault="53F5DAC9" w:rsidP="00434C0D">
      <w:pPr>
        <w:spacing w:line="360" w:lineRule="auto"/>
        <w:ind w:firstLine="0"/>
      </w:pPr>
      <w:r>
        <w:t xml:space="preserve">Training, testing and an independent dataset were constructed </w:t>
      </w:r>
      <w:r w:rsidR="4514FD4F">
        <w:t>to ensure th</w:t>
      </w:r>
      <w:r w:rsidR="006E2F12">
        <w:t>e</w:t>
      </w:r>
      <w:r w:rsidR="4514FD4F">
        <w:t xml:space="preserve"> independent performance of each machine learning approach. </w:t>
      </w:r>
      <w:r w:rsidR="530DFB95">
        <w:t xml:space="preserve">The independent dataset </w:t>
      </w:r>
      <w:r w:rsidR="3F508655">
        <w:t>is from 2022-01-01 until the end of the available dataset (2022-09-30)</w:t>
      </w:r>
      <w:r w:rsidR="00BD1676">
        <w:t xml:space="preserve">, around 3243 </w:t>
      </w:r>
      <w:r w:rsidR="00475850">
        <w:t>timesteps</w:t>
      </w:r>
      <w:r w:rsidR="3F508655">
        <w:t xml:space="preserve">. The remaining dataset </w:t>
      </w:r>
      <w:r w:rsidR="00EE542B">
        <w:t xml:space="preserve">around 54496 </w:t>
      </w:r>
      <w:r w:rsidR="00475850">
        <w:t>timesteps</w:t>
      </w:r>
      <w:r w:rsidR="3F508655">
        <w:t xml:space="preserve"> </w:t>
      </w:r>
      <w:r w:rsidR="00EE542B">
        <w:t>were</w:t>
      </w:r>
      <w:r w:rsidR="3F508655">
        <w:t xml:space="preserve"> </w:t>
      </w:r>
      <w:r w:rsidR="46F14997">
        <w:t>used to develop the machine learning models, with a split of 80% for training and 20% for testing.</w:t>
      </w:r>
      <w:r w:rsidR="454B0F05">
        <w:t xml:space="preserve"> The available data was also scaled</w:t>
      </w:r>
      <w:r w:rsidR="1150F84F">
        <w:t xml:space="preserve"> using standard scaling</w:t>
      </w:r>
      <w:r w:rsidR="00A91E6F">
        <w:t xml:space="preserve"> (removing the mean and scaling to</w:t>
      </w:r>
      <w:r w:rsidR="00DF1CEF">
        <w:t xml:space="preserve"> variance)</w:t>
      </w:r>
      <w:r w:rsidR="0AFE559E">
        <w:t xml:space="preserve">, </w:t>
      </w:r>
      <w:r w:rsidR="00953348">
        <w:t>with training and testing data scale</w:t>
      </w:r>
      <w:r w:rsidR="00EF6779">
        <w:t>d</w:t>
      </w:r>
      <w:r w:rsidR="00953348">
        <w:t xml:space="preserve"> independently</w:t>
      </w:r>
      <w:r w:rsidR="0AFE559E">
        <w:t xml:space="preserve">, helping model performance and to help ensure no single feature dominates </w:t>
      </w:r>
      <w:r w:rsidR="33077B4B">
        <w:t>when training the models.</w:t>
      </w:r>
      <w:r w:rsidR="00673813">
        <w:t xml:space="preserve"> </w:t>
      </w:r>
      <w:r w:rsidR="00475850">
        <w:t>Some models require training dataset</w:t>
      </w:r>
      <w:r w:rsidR="00A373B6">
        <w:t>s</w:t>
      </w:r>
      <w:r w:rsidR="00475850">
        <w:t xml:space="preserve"> to be in sequences, for those sequences </w:t>
      </w:r>
      <w:r w:rsidR="00A373B6">
        <w:t>of 12 continuous timesteps were constructed</w:t>
      </w:r>
      <w:r w:rsidR="00B7166E">
        <w:t>. Additionally, where gaps were present (due to gaps in the wave monitoring observations) sequences were dropped where the available number of timesteps was less than 12 continuous timesteps.</w:t>
      </w:r>
    </w:p>
    <w:p w14:paraId="1E878445" w14:textId="77777777" w:rsidR="00C2347B" w:rsidRDefault="00C2347B" w:rsidP="00434C0D">
      <w:pPr>
        <w:spacing w:line="360" w:lineRule="auto"/>
        <w:ind w:firstLine="0"/>
      </w:pPr>
    </w:p>
    <w:p w14:paraId="3849B01F" w14:textId="7116F4E3" w:rsidR="00720E62" w:rsidRDefault="00080CB6" w:rsidP="00434C0D">
      <w:pPr>
        <w:pStyle w:val="Heading2"/>
        <w:spacing w:line="360" w:lineRule="auto"/>
      </w:pPr>
      <w:r>
        <w:t>Sensitivity Analysis</w:t>
      </w:r>
    </w:p>
    <w:p w14:paraId="74C1F412" w14:textId="384D30A6" w:rsidR="003D06D5" w:rsidRDefault="0FE75566" w:rsidP="00434C0D">
      <w:pPr>
        <w:spacing w:line="360" w:lineRule="auto"/>
      </w:pPr>
      <w:r>
        <w:t xml:space="preserve">It was necessary to conduct sensitivity analysis </w:t>
      </w:r>
      <w:r w:rsidR="008D16C1">
        <w:t>through</w:t>
      </w:r>
      <w:r>
        <w:t xml:space="preserve"> the </w:t>
      </w:r>
      <w:r w:rsidR="008D16C1">
        <w:t>creation</w:t>
      </w:r>
      <w:r w:rsidR="00357AF1">
        <w:t xml:space="preserve"> of a baseline model</w:t>
      </w:r>
      <w:r w:rsidR="00510513">
        <w:t>,</w:t>
      </w:r>
      <w:r w:rsidR="000D1B88">
        <w:t xml:space="preserve"> in this case XGBoost</w:t>
      </w:r>
      <w:r w:rsidR="00531A86">
        <w:t xml:space="preserve"> </w:t>
      </w:r>
      <w:r w:rsidR="00726366">
        <w:fldChar w:fldCharType="begin" w:fldLock="1"/>
      </w:r>
      <w:r w:rsidR="004464F1">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KDD '16: Proceedings of the 22nd ACM SIGKDD International Conference on Knowledge Discovery and Data Mining","id":"ITEM-1","issued":{"date-parts":[["2016"]]},"title":"XGBoost: A Scalable Tree Boosting System","type":"paper-conference"},"uris":["http://www.mendeley.com/documents/?uuid=fcf8e8f9-1632-30b7-87e9-c4964b2b1a78"]}],"mendeley":{"formattedCitation":"(Chen &amp; Guestrin, 2016)","plainTextFormattedCitation":"(Chen &amp; Guestrin, 2016)","previouslyFormattedCitation":"(Chen &amp; Guestrin, 2016)"},"properties":{"noteIndex":0},"schema":"https://github.com/citation-style-language/schema/raw/master/csl-citation.json"}</w:instrText>
      </w:r>
      <w:r w:rsidR="00726366">
        <w:fldChar w:fldCharType="separate"/>
      </w:r>
      <w:r w:rsidR="00726366" w:rsidRPr="00726366">
        <w:rPr>
          <w:noProof/>
        </w:rPr>
        <w:t>(Chen &amp; Guestrin, 2016)</w:t>
      </w:r>
      <w:r w:rsidR="00726366">
        <w:fldChar w:fldCharType="end"/>
      </w:r>
      <w:r w:rsidR="00726366">
        <w:t xml:space="preserve"> </w:t>
      </w:r>
      <w:r w:rsidR="00531A86">
        <w:t>was used, it’s an ensemble</w:t>
      </w:r>
      <w:r w:rsidR="00385CB5">
        <w:t xml:space="preserve"> machine learning</w:t>
      </w:r>
      <w:r w:rsidR="00531A86">
        <w:t xml:space="preserve"> </w:t>
      </w:r>
      <w:r w:rsidR="00385CB5">
        <w:t>approach</w:t>
      </w:r>
      <w:r w:rsidR="000B3A25">
        <w:t xml:space="preserve"> and python library</w:t>
      </w:r>
      <w:r w:rsidR="00531A86">
        <w:t xml:space="preserve"> with built in functions to help identify important parameters</w:t>
      </w:r>
      <w:r w:rsidR="00510513">
        <w:t>.</w:t>
      </w:r>
      <w:r w:rsidR="00357AF1">
        <w:t xml:space="preserve"> </w:t>
      </w:r>
      <w:r w:rsidR="00510513">
        <w:t>A</w:t>
      </w:r>
      <w:r w:rsidR="00357AF1">
        <w:t xml:space="preserve"> simplified range of</w:t>
      </w:r>
      <w:r>
        <w:t xml:space="preserve"> the input data </w:t>
      </w:r>
      <w:r w:rsidR="00512175">
        <w:t xml:space="preserve">parameter combinations </w:t>
      </w:r>
      <w:r w:rsidR="00357AF1">
        <w:t xml:space="preserve">were </w:t>
      </w:r>
      <w:r w:rsidR="002C3C58">
        <w:t>tested</w:t>
      </w:r>
      <w:r w:rsidR="067088C2">
        <w:t>.</w:t>
      </w:r>
      <w:r w:rsidR="000B3A25">
        <w:t xml:space="preserve"> XGBoost</w:t>
      </w:r>
      <w:r w:rsidR="00F05A62">
        <w:t xml:space="preserve"> evaluated feature importance based on</w:t>
      </w:r>
      <w:r>
        <w:t xml:space="preserve"> the number of </w:t>
      </w:r>
      <w:r w:rsidR="00F51695">
        <w:t>feature splits</w:t>
      </w:r>
      <w:r w:rsidR="00931615">
        <w:t>, weight</w:t>
      </w:r>
      <w:r w:rsidR="001706D8">
        <w:t xml:space="preserve"> and</w:t>
      </w:r>
      <w:r w:rsidR="00510513">
        <w:t xml:space="preserve"> the</w:t>
      </w:r>
      <w:r w:rsidR="00455263">
        <w:t>i</w:t>
      </w:r>
      <w:r w:rsidR="00931615">
        <w:t>r</w:t>
      </w:r>
      <w:r w:rsidR="001706D8">
        <w:t xml:space="preserve"> impact on </w:t>
      </w:r>
      <w:r w:rsidR="00315F5F">
        <w:t>predictions</w:t>
      </w:r>
      <w:r w:rsidR="00EB12FD">
        <w:t>.</w:t>
      </w:r>
      <w:r w:rsidR="067088C2">
        <w:t xml:space="preserve"> </w:t>
      </w:r>
      <w:r w:rsidR="2946CC2A">
        <w:t xml:space="preserve">This sensitivity analysis revealed that directional parameters </w:t>
      </w:r>
      <w:r w:rsidR="052BFCF2">
        <w:t xml:space="preserve">are </w:t>
      </w:r>
      <w:r w:rsidR="2946CC2A">
        <w:t xml:space="preserve">important </w:t>
      </w:r>
      <w:r w:rsidR="00726366">
        <w:t>features</w:t>
      </w:r>
      <w:r w:rsidR="2946CC2A">
        <w:t xml:space="preserve"> </w:t>
      </w:r>
      <w:r w:rsidR="00D02347">
        <w:t>and should</w:t>
      </w:r>
      <w:r w:rsidR="2946CC2A">
        <w:t xml:space="preserve"> </w:t>
      </w:r>
      <w:r w:rsidR="2CF9A0D8">
        <w:t xml:space="preserve">be </w:t>
      </w:r>
      <w:r w:rsidR="00D02347">
        <w:t>incorporated</w:t>
      </w:r>
      <w:r w:rsidR="2946CC2A">
        <w:t xml:space="preserve">, </w:t>
      </w:r>
      <w:r w:rsidR="5D73EC82">
        <w:t xml:space="preserve">including </w:t>
      </w:r>
      <w:r w:rsidR="2946CC2A">
        <w:t>when using the 1D spectrum</w:t>
      </w:r>
      <w:r w:rsidR="00D02347">
        <w:t xml:space="preserve"> (which by its nature integrates them)</w:t>
      </w:r>
      <w:r w:rsidR="2946CC2A">
        <w:t xml:space="preserve">. </w:t>
      </w:r>
      <w:r w:rsidR="5D73EC82">
        <w:t>From a physical perspective, this makes sense due to the</w:t>
      </w:r>
      <w:r w:rsidR="667772F5">
        <w:t xml:space="preserve"> location of the </w:t>
      </w:r>
      <w:r w:rsidR="00EB71CC">
        <w:t xml:space="preserve">Gold Coast monitoring location </w:t>
      </w:r>
      <w:r w:rsidR="667772F5">
        <w:t>(</w:t>
      </w:r>
      <w:r>
        <w:fldChar w:fldCharType="begin"/>
      </w:r>
      <w:r>
        <w:instrText xml:space="preserve"> REF _Ref160738595 \h  \* MERGEFORMAT </w:instrText>
      </w:r>
      <w:r>
        <w:fldChar w:fldCharType="separate"/>
      </w:r>
      <w:r w:rsidR="667772F5">
        <w:t xml:space="preserve">Figure </w:t>
      </w:r>
      <w:r w:rsidR="009014FA">
        <w:rPr>
          <w:noProof/>
        </w:rPr>
        <w:t>2</w:t>
      </w:r>
      <w:r>
        <w:fldChar w:fldCharType="end"/>
      </w:r>
      <w:r w:rsidR="667772F5">
        <w:t>)</w:t>
      </w:r>
      <w:r w:rsidR="3F1C80A7">
        <w:t xml:space="preserve"> and the impact wave direction has on wave attenuation at that location (Vieira da </w:t>
      </w:r>
      <w:r w:rsidR="00CD70BF">
        <w:t>Silva</w:t>
      </w:r>
      <w:r w:rsidR="3F1C80A7">
        <w:t xml:space="preserve"> et al., 2018)</w:t>
      </w:r>
      <w:r w:rsidR="667772F5">
        <w:t>. Nearshore locations will typically ha</w:t>
      </w:r>
      <w:r w:rsidR="59273289">
        <w:t>ve</w:t>
      </w:r>
      <w:r w:rsidR="667772F5">
        <w:t xml:space="preserve"> a narrower range of potential directional values due to </w:t>
      </w:r>
      <w:r w:rsidR="3D9C4DF5">
        <w:t xml:space="preserve">the effects of </w:t>
      </w:r>
      <w:r w:rsidR="3D9C4DF5">
        <w:lastRenderedPageBreak/>
        <w:t xml:space="preserve">waves as they arrive from </w:t>
      </w:r>
      <w:r w:rsidR="4C13EDF6">
        <w:t xml:space="preserve">offshore. </w:t>
      </w:r>
      <w:r w:rsidR="7FC0C01C">
        <w:t>This narrowing of</w:t>
      </w:r>
      <w:r w:rsidR="45AB439C">
        <w:t xml:space="preserve"> predominant</w:t>
      </w:r>
      <w:r w:rsidR="7FC0C01C">
        <w:t xml:space="preserve"> wave directions can be seen in </w:t>
      </w:r>
      <w:r>
        <w:fldChar w:fldCharType="begin"/>
      </w:r>
      <w:r>
        <w:instrText xml:space="preserve"> REF _Ref160877251 \h  \* MERGEFORMAT </w:instrText>
      </w:r>
      <w:r>
        <w:fldChar w:fldCharType="separate"/>
      </w:r>
      <w:r w:rsidR="7334AAE8">
        <w:t xml:space="preserve">Figure </w:t>
      </w:r>
      <w:r w:rsidR="009014FA">
        <w:rPr>
          <w:noProof/>
        </w:rPr>
        <w:t>4</w:t>
      </w:r>
      <w:r>
        <w:fldChar w:fldCharType="end"/>
      </w:r>
      <w:r w:rsidR="7334AAE8">
        <w:t>.</w:t>
      </w:r>
    </w:p>
    <w:p w14:paraId="009BCF8A" w14:textId="77777777" w:rsidR="00D7492B" w:rsidRDefault="00D7492B" w:rsidP="00434C0D">
      <w:pPr>
        <w:spacing w:line="360" w:lineRule="auto"/>
      </w:pPr>
    </w:p>
    <w:p w14:paraId="52F81EA2" w14:textId="65D55F7B" w:rsidR="00D7492B" w:rsidRDefault="00D7492B" w:rsidP="00434C0D">
      <w:pPr>
        <w:pStyle w:val="Heading2"/>
        <w:spacing w:line="360" w:lineRule="auto"/>
      </w:pPr>
      <w:r>
        <w:t>Model Configuration</w:t>
      </w:r>
    </w:p>
    <w:p w14:paraId="70E1A5C3" w14:textId="1385FE21" w:rsidR="00693700" w:rsidRDefault="00DF07B3" w:rsidP="00434C0D">
      <w:pPr>
        <w:spacing w:line="360" w:lineRule="auto"/>
      </w:pPr>
      <w:r>
        <w:t>Two different machine learning modelling approaches were selected for comparison</w:t>
      </w:r>
      <w:r w:rsidR="00871587">
        <w:t xml:space="preserve">, </w:t>
      </w:r>
      <w:r w:rsidR="00693700">
        <w:t xml:space="preserve">Multi-layer Perception (MLP) and Long-Term Short-Term Memory (LTSM). </w:t>
      </w:r>
      <w:r w:rsidR="00166EF4">
        <w:t xml:space="preserve">The MLP is a </w:t>
      </w:r>
      <w:r w:rsidR="00676651">
        <w:t>classical full</w:t>
      </w:r>
      <w:r w:rsidR="0052532C">
        <w:t>y</w:t>
      </w:r>
      <w:r w:rsidR="00676651">
        <w:t xml:space="preserve"> connected Neural Network, the diagram </w:t>
      </w:r>
      <w:r w:rsidR="001B08E9">
        <w:t xml:space="preserve">for the general architecture of </w:t>
      </w:r>
      <w:r w:rsidR="00676651">
        <w:t xml:space="preserve">is described in </w:t>
      </w:r>
      <w:r w:rsidR="00520FE8">
        <w:fldChar w:fldCharType="begin"/>
      </w:r>
      <w:r w:rsidR="00520FE8">
        <w:instrText xml:space="preserve"> REF _Ref162615451 \h </w:instrText>
      </w:r>
      <w:r w:rsidR="00ED0125">
        <w:instrText xml:space="preserve"> \* MERGEFORMAT </w:instrText>
      </w:r>
      <w:r w:rsidR="00520FE8">
        <w:fldChar w:fldCharType="separate"/>
      </w:r>
      <w:r w:rsidR="00520FE8">
        <w:t xml:space="preserve">Figure </w:t>
      </w:r>
      <w:r w:rsidR="009014FA">
        <w:rPr>
          <w:noProof/>
        </w:rPr>
        <w:t>5</w:t>
      </w:r>
      <w:r w:rsidR="00520FE8">
        <w:fldChar w:fldCharType="end"/>
      </w:r>
      <w:r w:rsidR="00520FE8">
        <w:t xml:space="preserve">. This model was selected as it’s used frequently in the literature to predict wave conditions </w:t>
      </w:r>
      <w:r w:rsidR="00520FE8">
        <w:fldChar w:fldCharType="begin" w:fldLock="1"/>
      </w:r>
      <w:r w:rsidR="008F6A40">
        <w:instrText>ADDIN CSL_CITATION {"citationItems":[{"id":"ITEM-1","itemData":{"DOI":"10.1016/j.coastaleng.2006.11.007","ISBN":"0378-3839","ISSN":"03783839","abstract":"Estimation of swell conditions in coastal regions is important for a variety of public, government, and research applications. Driving a model of the near-shore wave transformation from an offshore global swell model such as NOAA WaveWatch3 is an economical means to arrive at swell size estimates at particular locations of interest. Recently, some work (e.g. Browne et al. [Browne, M., Strauss, D., Castelle, B., Blumenstein, M., Tomlinson, R., 2006. Local swell estimation and prediction from a global wind-wave model. IEEE Geoscience and Remote Sensing Letters 3 (4), 462-466.]) has examined an artificial neural network (ANN) based, empirical approach to wave estimation. Here, we provide a comprehensive evaluation of two data driven approaches to estimating waves near-shore (linear and ANN), and also contrast these with a more traditional spectral wave simulation model (SWAN). Performance was assessed on data gathered from a total of 17 near-shore locations, with heterogenous geography and bathymetry, around the continent of Australia over a 7 month period. It was found that the ANNs out-performed SWAN and the non-linear architecture consistently out-performed the linear method. Variability in performance and differential performance with regard to geographical location could largely be explained in terms of the underlying complexity of the local wave transformation. © 2006 Elsevier B.V. All rights reserved.","author":[{"dropping-particle":"","family":"Browne","given":"Matthew","non-dropping-particle":"","parse-names":false,"suffix":""},{"dropping-particle":"","family":"Castelle","given":"Bruno","non-dropping-particle":"","parse-names":false,"suffix":""},{"dropping-particle":"","family":"Strauss","given":"Darrell","non-dropping-particle":"","parse-names":false,"suffix":""},{"dropping-particle":"","family":"Tomlinson","given":"Rodger","non-dropping-particle":"","parse-names":false,"suffix":""},{"dropping-particle":"","family":"Blumenstein","given":"Michael","non-dropping-particle":"","parse-names":false,"suffix":""},{"dropping-particle":"","family":"Lane","given":"Chris","non-dropping-particle":"","parse-names":false,"suffix":""}],"container-title":"Coastal Engineering","id":"ITEM-1","issue":"5","issued":{"date-parts":[["2007"]]},"page":"445-460","title":"Near-shore swell estimation from a global wind-wave model: Spectral process, linear, and artificial neural network models","type":"article-journal","volume":"54"},"uris":["http://www.mendeley.com/documents/?uuid=619ec3f6-bbc7-4f60-8b24-af23542da322"]},{"id":"ITEM-2","itemData":{"abstract":"A~machine learning framework is developed to estimate ocean-wave conditions. By supervised training of machine learning models on many thousands of iterations of a physics-based wave model, accurate representations of significant wave heights and period can be used to predict ocean conditions. A model of Monterey Bay was used as the example test site; it was forced by measured wave conditions, ocean-current nowcasts, and reported winds. These input data along with model outputs of spatially variable wave heights and characteristic period were aggregated into supervised learning training and test data sets, which were supplied to machine learning models. These machine learning models replicated wave heights with a root-mean-squared error of 9cm and correctly identify over 90% of the characteristic periods for the test-data sets. Impressively, transforming model inputs to outputs through matrix operations requires only a fraction (&lt;1/1,000) of the computation time compared to forecasting with the physics-based model.","author":[{"dropping-particle":"","family":"James","given":"Scott C.","non-dropping-particle":"","parse-names":false,"suffix":""},{"dropping-particle":"","family":"Zhang","given":"Yushan","non-dropping-particle":"","parse-names":false,"suffix":""},{"dropping-particle":"","family":"O'Donncha","given":"Fearghal","non-dropping-particle":"","parse-names":false,"suffix":""}],"container-title":"Coastal Engineering","id":"ITEM-2","issued":{"date-parts":[["2017"]]},"title":"A Machine Learning Framework to Forecast Wave Conditions","type":"article-journal"},"uris":["http://www.mendeley.com/documents/?uuid=dc689ba7-c8aa-35b0-899c-97a4cf246f08"]},{"id":"ITEM-3","itemData":{"DOI":"10.1016/J.OCEMOD.2023.102168","ISSN":"1463-5003","author":[{"dropping-particle":"","family":"Peach","given":"Leo","non-dropping-particle":"","parse-names":false,"suffix":""},{"dropping-particle":"","family":"Silva","given":"Guilherme Vieira","non-dropping-particle":"da","parse-names":false,"suffix":""},{"dropping-particle":"","family":"Cartwright","given":"Nick","non-dropping-particle":"","parse-names":false,"suffix":""},{"dropping-particle":"","family":"Strauss","given":"Darrell","non-dropping-particle":"","parse-names":false,"suffix":""}],"container-title":"Ocean Modelling","id":"ITEM-3","issued":{"date-parts":[["2023","1","23"]]},"page":"102168","publisher":"Elsevier","title":"A comparison of process-based and data-driven techniques for downscaling offshore wave forecasts to the nearshore","type":"article-journal"},"uris":["http://www.mendeley.com/documents/?uuid=0aaf759b-5114-33fd-8d3e-478cb8b7c914"]}],"mendeley":{"formattedCitation":"(Browne et al., 2007; James et al., 2017; Peach et al., 2023)","plainTextFormattedCitation":"(Browne et al., 2007; James et al., 2017; Peach et al., 2023)","previouslyFormattedCitation":"(Browne et al., 2007; James et al., 2017; Peach et al., 2023)"},"properties":{"noteIndex":0},"schema":"https://github.com/citation-style-language/schema/raw/master/csl-citation.json"}</w:instrText>
      </w:r>
      <w:r w:rsidR="00520FE8">
        <w:fldChar w:fldCharType="separate"/>
      </w:r>
      <w:r w:rsidR="00520FE8" w:rsidRPr="00520FE8">
        <w:rPr>
          <w:noProof/>
        </w:rPr>
        <w:t>(Browne et al., 2007; James et al., 2017; Peach et al., 2023)</w:t>
      </w:r>
      <w:r w:rsidR="00520FE8">
        <w:fldChar w:fldCharType="end"/>
      </w:r>
      <w:r w:rsidR="00520FE8">
        <w:t>.</w:t>
      </w:r>
      <w:r w:rsidR="000D52E1">
        <w:t xml:space="preserve"> The approach </w:t>
      </w:r>
      <w:r w:rsidR="00871587">
        <w:t>can</w:t>
      </w:r>
      <w:r w:rsidR="000D52E1">
        <w:t xml:space="preserve"> cope with both linear and non-linear problems</w:t>
      </w:r>
      <w:r w:rsidR="00B63107">
        <w:t xml:space="preserve">, works for regression problems and is simple to train. </w:t>
      </w:r>
      <w:r w:rsidR="00520FE8">
        <w:t xml:space="preserve"> </w:t>
      </w:r>
    </w:p>
    <w:p w14:paraId="6DEB2346" w14:textId="77777777" w:rsidR="007A2B64" w:rsidRDefault="007A2B64" w:rsidP="00434C0D">
      <w:pPr>
        <w:spacing w:line="360" w:lineRule="auto"/>
      </w:pPr>
    </w:p>
    <w:p w14:paraId="33A0B226" w14:textId="77777777" w:rsidR="00B67A0E" w:rsidRDefault="00B67A0E" w:rsidP="00434C0D">
      <w:pPr>
        <w:spacing w:line="360" w:lineRule="auto"/>
      </w:pPr>
    </w:p>
    <w:p w14:paraId="03C4D765" w14:textId="77777777" w:rsidR="00676651" w:rsidRDefault="00330AA7" w:rsidP="00434C0D">
      <w:pPr>
        <w:keepNext/>
        <w:spacing w:line="360" w:lineRule="auto"/>
        <w:jc w:val="center"/>
      </w:pPr>
      <w:r>
        <w:rPr>
          <w:noProof/>
        </w:rPr>
        <w:drawing>
          <wp:inline distT="0" distB="0" distL="0" distR="0" wp14:anchorId="7CB4F4AC" wp14:editId="71BD0247">
            <wp:extent cx="4331677" cy="2197033"/>
            <wp:effectExtent l="0" t="0" r="0" b="0"/>
            <wp:docPr id="1975154782" name="Picture 3"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154782" name="Picture 3" descr="A diagram of a network&#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350221" cy="2206438"/>
                    </a:xfrm>
                    <a:prstGeom prst="rect">
                      <a:avLst/>
                    </a:prstGeom>
                  </pic:spPr>
                </pic:pic>
              </a:graphicData>
            </a:graphic>
          </wp:inline>
        </w:drawing>
      </w:r>
    </w:p>
    <w:p w14:paraId="0B70545C" w14:textId="44AEE455" w:rsidR="00330AA7" w:rsidRDefault="00676651" w:rsidP="00434C0D">
      <w:pPr>
        <w:pStyle w:val="Caption"/>
        <w:spacing w:line="360" w:lineRule="auto"/>
        <w:jc w:val="center"/>
      </w:pPr>
      <w:bookmarkStart w:id="4" w:name="_Ref162615451"/>
      <w:r>
        <w:t xml:space="preserve">Figure </w:t>
      </w:r>
      <w:r>
        <w:fldChar w:fldCharType="begin"/>
      </w:r>
      <w:r>
        <w:instrText xml:space="preserve"> SEQ Figure \* ARABIC </w:instrText>
      </w:r>
      <w:r>
        <w:fldChar w:fldCharType="separate"/>
      </w:r>
      <w:r w:rsidR="00130E22">
        <w:rPr>
          <w:noProof/>
        </w:rPr>
        <w:t>5</w:t>
      </w:r>
      <w:r>
        <w:fldChar w:fldCharType="end"/>
      </w:r>
      <w:bookmarkEnd w:id="4"/>
      <w:r>
        <w:t>: Diagram of Multi-Layer Perceptron Neural Network.</w:t>
      </w:r>
      <w:r w:rsidR="00403403">
        <w:t xml:space="preserve"> Input features </w:t>
      </w:r>
      <w:r w:rsidR="00403403" w:rsidRPr="00434C0D">
        <w:rPr>
          <w:i/>
        </w:rPr>
        <w:t>I</w:t>
      </w:r>
      <w:r w:rsidR="00403403">
        <w:t xml:space="preserve"> are the inputs and </w:t>
      </w:r>
      <w:r w:rsidR="00403403" w:rsidRPr="00434C0D">
        <w:rPr>
          <w:i/>
        </w:rPr>
        <w:t>O</w:t>
      </w:r>
      <w:r w:rsidR="00403403">
        <w:t xml:space="preserve"> the output.</w:t>
      </w:r>
    </w:p>
    <w:p w14:paraId="04727406" w14:textId="77777777" w:rsidR="00B67A0E" w:rsidRDefault="00B67A0E" w:rsidP="00434C0D">
      <w:pPr>
        <w:spacing w:line="360" w:lineRule="auto"/>
      </w:pPr>
    </w:p>
    <w:p w14:paraId="38DB222A" w14:textId="453B82BB" w:rsidR="00B67A0E" w:rsidRDefault="00B67A0E" w:rsidP="00434C0D">
      <w:pPr>
        <w:spacing w:line="360" w:lineRule="auto"/>
      </w:pPr>
    </w:p>
    <w:p w14:paraId="6E61F548" w14:textId="75EB5807" w:rsidR="00330AA7" w:rsidRDefault="726CFF5F" w:rsidP="00434C0D">
      <w:pPr>
        <w:spacing w:line="360" w:lineRule="auto"/>
      </w:pPr>
      <w:r>
        <w:t xml:space="preserve">The LTSM </w:t>
      </w:r>
      <w:r w:rsidR="4D242D1C">
        <w:t>Neural Network is an evolution of the</w:t>
      </w:r>
      <w:r w:rsidR="00467A74">
        <w:t xml:space="preserve"> much simpler</w:t>
      </w:r>
      <w:r w:rsidR="4D242D1C">
        <w:t xml:space="preserve"> MLP and a sub-category of Recurrent Neural Networks. </w:t>
      </w:r>
      <w:r w:rsidR="002F131F">
        <w:t>LTSM’s</w:t>
      </w:r>
      <w:r w:rsidR="4D242D1C">
        <w:t xml:space="preserve"> </w:t>
      </w:r>
      <w:r w:rsidR="4D242D1C" w:rsidRPr="00EA58F9">
        <w:t>are more complex</w:t>
      </w:r>
      <w:r w:rsidR="002F131F" w:rsidRPr="00434C0D">
        <w:t xml:space="preserve">, </w:t>
      </w:r>
      <w:r w:rsidR="4D242D1C" w:rsidRPr="00EA58F9">
        <w:t>and are designed specifically for timeseries problems</w:t>
      </w:r>
      <w:r w:rsidR="4D242D1C">
        <w:t xml:space="preserve">. </w:t>
      </w:r>
      <w:r w:rsidR="4899A2A4">
        <w:t xml:space="preserve">In this case the LTSM </w:t>
      </w:r>
      <w:r w:rsidR="1F633EBA">
        <w:t>is constructed of LTSM cells (</w:t>
      </w:r>
      <w:r w:rsidR="00871587">
        <w:fldChar w:fldCharType="begin"/>
      </w:r>
      <w:r w:rsidR="00871587">
        <w:instrText xml:space="preserve"> REF _Ref162615821 \h </w:instrText>
      </w:r>
      <w:r w:rsidR="00ED0125">
        <w:instrText xml:space="preserve"> \* MERGEFORMAT </w:instrText>
      </w:r>
      <w:r w:rsidR="00871587">
        <w:fldChar w:fldCharType="separate"/>
      </w:r>
      <w:r w:rsidR="1F633EBA">
        <w:t xml:space="preserve">Figure </w:t>
      </w:r>
      <w:r w:rsidR="009014FA">
        <w:rPr>
          <w:noProof/>
        </w:rPr>
        <w:t>6</w:t>
      </w:r>
      <w:r w:rsidR="00871587">
        <w:fldChar w:fldCharType="end"/>
      </w:r>
      <w:r w:rsidR="1F633EBA">
        <w:t>).</w:t>
      </w:r>
      <w:r w:rsidR="1C34AFB1" w:rsidDel="00A047EC">
        <w:t xml:space="preserve"> </w:t>
      </w:r>
      <w:r w:rsidR="1C34AFB1">
        <w:t>LTSM</w:t>
      </w:r>
      <w:r w:rsidR="00434CC7">
        <w:t>’s</w:t>
      </w:r>
      <w:r w:rsidR="1C34AFB1">
        <w:t xml:space="preserve"> </w:t>
      </w:r>
      <w:r w:rsidR="00434CC7">
        <w:t>are able to identify</w:t>
      </w:r>
      <w:r w:rsidR="00EF76CE">
        <w:t xml:space="preserve"> long</w:t>
      </w:r>
      <w:r w:rsidR="009C0E36">
        <w:t>-</w:t>
      </w:r>
      <w:r w:rsidR="00EF76CE">
        <w:t>term and short</w:t>
      </w:r>
      <w:r w:rsidR="009C0E36">
        <w:t>-</w:t>
      </w:r>
      <w:r w:rsidR="00EF76CE">
        <w:t xml:space="preserve">term </w:t>
      </w:r>
      <w:r w:rsidR="005026E7">
        <w:t>relationships (such as seasonality)</w:t>
      </w:r>
      <w:r w:rsidR="1C34AFB1">
        <w:t xml:space="preserve"> and uses LTSM cells to understand long-term and short-term relationships between the </w:t>
      </w:r>
      <w:r w:rsidR="51F5D41C">
        <w:t xml:space="preserve">features and labels. </w:t>
      </w:r>
    </w:p>
    <w:p w14:paraId="49565234" w14:textId="77777777" w:rsidR="003564D5" w:rsidRDefault="003564D5" w:rsidP="00434C0D">
      <w:pPr>
        <w:spacing w:line="360" w:lineRule="auto"/>
      </w:pPr>
    </w:p>
    <w:p w14:paraId="1132B556" w14:textId="77777777" w:rsidR="00643C7C" w:rsidRDefault="00643C7C" w:rsidP="00434C0D">
      <w:pPr>
        <w:spacing w:line="360" w:lineRule="auto"/>
      </w:pPr>
    </w:p>
    <w:p w14:paraId="2E32A422" w14:textId="77777777" w:rsidR="00643C7C" w:rsidRDefault="00643C7C" w:rsidP="00434C0D">
      <w:pPr>
        <w:keepNext/>
        <w:spacing w:line="360" w:lineRule="auto"/>
        <w:jc w:val="center"/>
      </w:pPr>
      <w:r>
        <w:rPr>
          <w:noProof/>
        </w:rPr>
        <w:lastRenderedPageBreak/>
        <w:drawing>
          <wp:inline distT="0" distB="0" distL="0" distR="0" wp14:anchorId="60BDA6A1" wp14:editId="020BB833">
            <wp:extent cx="3657600" cy="2870645"/>
            <wp:effectExtent l="0" t="0" r="0" b="6350"/>
            <wp:docPr id="289907975" name="Picture 4" descr="A diagram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9907975" name="Picture 4" descr="A diagram of a machi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59842" cy="2872405"/>
                    </a:xfrm>
                    <a:prstGeom prst="rect">
                      <a:avLst/>
                    </a:prstGeom>
                  </pic:spPr>
                </pic:pic>
              </a:graphicData>
            </a:graphic>
          </wp:inline>
        </w:drawing>
      </w:r>
    </w:p>
    <w:p w14:paraId="0C1AF03F" w14:textId="1B3F2158" w:rsidR="00643C7C" w:rsidRDefault="00643C7C" w:rsidP="00434C0D">
      <w:pPr>
        <w:pStyle w:val="Caption"/>
        <w:spacing w:line="360" w:lineRule="auto"/>
        <w:jc w:val="center"/>
      </w:pPr>
      <w:bookmarkStart w:id="5" w:name="_Ref162615821"/>
      <w:r>
        <w:t xml:space="preserve">Figure </w:t>
      </w:r>
      <w:r>
        <w:fldChar w:fldCharType="begin"/>
      </w:r>
      <w:r>
        <w:instrText xml:space="preserve"> SEQ Figure \* ARABIC </w:instrText>
      </w:r>
      <w:r>
        <w:fldChar w:fldCharType="separate"/>
      </w:r>
      <w:r w:rsidR="00130E22">
        <w:rPr>
          <w:noProof/>
        </w:rPr>
        <w:t>6</w:t>
      </w:r>
      <w:r>
        <w:fldChar w:fldCharType="end"/>
      </w:r>
      <w:bookmarkEnd w:id="5"/>
      <w:r>
        <w:t>: Diagram of a Long-Term Short-Term</w:t>
      </w:r>
      <w:r w:rsidR="00BF3560">
        <w:t xml:space="preserve"> (LTSM)</w:t>
      </w:r>
      <w:r>
        <w:t xml:space="preserve"> cell.</w:t>
      </w:r>
    </w:p>
    <w:p w14:paraId="690B0FC5" w14:textId="77777777" w:rsidR="00330AA7" w:rsidRDefault="00330AA7" w:rsidP="00434C0D">
      <w:pPr>
        <w:spacing w:line="360" w:lineRule="auto"/>
      </w:pPr>
    </w:p>
    <w:p w14:paraId="6496C082" w14:textId="77777777" w:rsidR="00330AA7" w:rsidRPr="00D7492B" w:rsidRDefault="00330AA7" w:rsidP="00434C0D">
      <w:pPr>
        <w:spacing w:line="360" w:lineRule="auto"/>
      </w:pPr>
    </w:p>
    <w:p w14:paraId="3AD579ED" w14:textId="25B1D874" w:rsidR="00AA0548" w:rsidRPr="00AA0548" w:rsidRDefault="00080CB6" w:rsidP="00434C0D">
      <w:pPr>
        <w:pStyle w:val="Heading3"/>
        <w:spacing w:line="360" w:lineRule="auto"/>
      </w:pPr>
      <w:r>
        <w:t>Tested Configurations</w:t>
      </w:r>
    </w:p>
    <w:p w14:paraId="5A1C295A" w14:textId="196AEFF5" w:rsidR="00B14AED" w:rsidRDefault="00B14AED" w:rsidP="00434C0D">
      <w:pPr>
        <w:spacing w:line="360" w:lineRule="auto"/>
      </w:pPr>
      <w:r>
        <w:t>Model configurations were</w:t>
      </w:r>
      <w:r w:rsidR="00433925">
        <w:t xml:space="preserve"> broadly</w:t>
      </w:r>
      <w:r>
        <w:t xml:space="preserve"> based on </w:t>
      </w:r>
      <w:r>
        <w:fldChar w:fldCharType="begin" w:fldLock="1"/>
      </w:r>
      <w:r>
        <w:instrText>ADDIN CSL_CITATION {"citationItems":[{"id":"ITEM-1","itemData":{"DOI":"10.1016/J.OCEMOD.2023.102168","ISSN":"1463-5003","author":[{"dropping-particle":"","family":"Peach","given":"Leo","non-dropping-particle":"","parse-names":false,"suffix":""},{"dropping-particle":"","family":"Silva","given":"Guilherme Vieira","non-dropping-particle":"da","parse-names":false,"suffix":""},{"dropping-particle":"","family":"Cartwright","given":"Nick","non-dropping-particle":"","parse-names":false,"suffix":""},{"dropping-particle":"","family":"Strauss","given":"Darrell","non-dropping-particle":"","parse-names":false,"suffix":""}],"container-title":"Ocean Modelling","id":"ITEM-1","issued":{"date-parts":[["2023","1","23"]]},"page":"102168","publisher":"Elsevier","title":"A comparison of process-based and data-driven techniques for downscaling offshore wave forecasts to the nearshore","type":"article-journal"},"uris":["http://www.mendeley.com/documents/?uuid=0aaf759b-5114-33fd-8d3e-478cb8b7c914"]}],"mendeley":{"formattedCitation":"(Peach et al., 2023)","plainTextFormattedCitation":"(Peach et al., 2023)","previouslyFormattedCitation":"(Peach et al., 2023)"},"properties":{"noteIndex":0},"schema":"https://github.com/citation-style-language/schema/raw/master/csl-citation.json"}</w:instrText>
      </w:r>
      <w:r>
        <w:fldChar w:fldCharType="separate"/>
      </w:r>
      <w:r w:rsidR="00B02C52" w:rsidRPr="5FC989DB">
        <w:rPr>
          <w:noProof/>
        </w:rPr>
        <w:t>(Peach et al., 2023)</w:t>
      </w:r>
      <w:r>
        <w:fldChar w:fldCharType="end"/>
      </w:r>
      <w:r w:rsidR="00D956C2">
        <w:t>,</w:t>
      </w:r>
      <w:r w:rsidR="00433925">
        <w:t xml:space="preserve"> in particular for the </w:t>
      </w:r>
      <w:r w:rsidR="00482F0B">
        <w:t>MLP models</w:t>
      </w:r>
      <w:r w:rsidR="000301F2">
        <w:t xml:space="preserve">. </w:t>
      </w:r>
      <w:r w:rsidR="00941426">
        <w:t xml:space="preserve">Hyper-parameter tuning is necessary to ensure best possible model performance, using the </w:t>
      </w:r>
      <w:r w:rsidR="00443E37">
        <w:t xml:space="preserve">base configuration </w:t>
      </w:r>
      <w:r w:rsidR="00F64448">
        <w:t xml:space="preserve">from Peach </w:t>
      </w:r>
      <w:r w:rsidR="004464F1">
        <w:t>et al. (2023)</w:t>
      </w:r>
      <w:r w:rsidR="00443E37">
        <w:t xml:space="preserve"> </w:t>
      </w:r>
      <w:r w:rsidR="00915942">
        <w:t>a small number of</w:t>
      </w:r>
      <w:r w:rsidR="00443E37">
        <w:t xml:space="preserve"> configurations were tested </w:t>
      </w:r>
      <w:r w:rsidR="00FC444C">
        <w:t>using GridSearchCV</w:t>
      </w:r>
      <w:r w:rsidR="004464F1">
        <w:t xml:space="preserve"> </w:t>
      </w:r>
      <w:r w:rsidR="004464F1">
        <w:fldChar w:fldCharType="begin" w:fldLock="1"/>
      </w:r>
      <w:r w:rsidR="00E5359D">
        <w:instrText>ADDIN CSL_CITATION {"citationItems":[{"id":"ITEM-1","itemData":{"DOI":"10.1007/s13398-014-0173-7.2","ISBN":"9780874216561","ISSN":"0717-6163","PMID":"15003161","abstract":"The objective of this case study was to obtain some first-hand information about the functional consequences of a cosmetic tongue split operation for speech and tongue motility. One male patient who had performed the operation on himself was interviewed and underwent a tongue motility assessment, as well as an ultrasound examination. Tongue motility was mildly reduced as a result of tissue scarring. Speech was rated to be fully intelligible and highly acceptable by 4 raters, although 2 raters noticed slight distortions of the sibilants /s/ and /z/. The 3-dimensional ultrasound demonstrated that the synergy of the 2 sides of the tongue was preserved. A notably deep posterior genioglossus furrow indicated compensation for the reduced length of the tongue blade. It is concluded that the tongue split procedure did not significantly affect the participant's speech intelligibility and tongue motility.","author":[{"dropping-particle":"","family":"Pedregosa","given":"F","non-dropping-particle":"","parse-names":false,"suffix":""},{"dropping-particle":"","family":"Varoquaux","given":"G","non-dropping-particle":"","parse-names":false,"suffix":""},{"dropping-particle":"","family":"Gramfort","given":"A","non-dropping-particle":"","parse-names":false,"suffix":""},{"dropping-particle":"","family":"Michel","given":"Vincent","non-dropping-particle":"","parse-names":false,"suffix":""},{"dropping-particle":"","family":"Thirion","given":"Bertrand","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iess","given":"R","non-dropping-particle":"","parse-names":false,"suffix":""},{"dropping-particle":"","family":"Dubourg","given":"V","non-dropping-particle":"","parse-names":false,"suffix":""},{"dropping-particle":"","family":"Vanderplas","given":"J","non-dropping-particle":"","parse-names":false,"suffix":""}],"container-title":"Journal of Machine Learning Research","id":"ITEM-1","issue":"1","issued":{"date-parts":[["2011"]]},"page":"1-5","title":"Scikit-learn: Machine Learning in Python","type":"article-journal","volume":"12"},"uris":["http://www.mendeley.com/documents/?uuid=d041ab78-d5d7-3c0c-bd6c-f36587931454"]}],"mendeley":{"formattedCitation":"(Pedregosa et al., 2011)","plainTextFormattedCitation":"(Pedregosa et al., 2011)","previouslyFormattedCitation":"(Pedregosa et al., 2011)"},"properties":{"noteIndex":0},"schema":"https://github.com/citation-style-language/schema/raw/master/csl-citation.json"}</w:instrText>
      </w:r>
      <w:r w:rsidR="004464F1">
        <w:fldChar w:fldCharType="separate"/>
      </w:r>
      <w:r w:rsidR="004464F1" w:rsidRPr="004464F1">
        <w:rPr>
          <w:noProof/>
        </w:rPr>
        <w:t>(Pedregosa et al., 2011)</w:t>
      </w:r>
      <w:r w:rsidR="004464F1">
        <w:fldChar w:fldCharType="end"/>
      </w:r>
      <w:r w:rsidR="001A218F">
        <w:t xml:space="preserve">. Hidden layers, neurons, activation functions </w:t>
      </w:r>
      <w:r w:rsidR="00581E31">
        <w:t>and solvers were all</w:t>
      </w:r>
      <w:r w:rsidR="00BF03AB">
        <w:t xml:space="preserve"> parameters used in the grid search, which</w:t>
      </w:r>
      <w:r w:rsidR="006B191D">
        <w:t xml:space="preserve"> identified the preferred approach based on Mean Squared Error</w:t>
      </w:r>
      <w:r w:rsidR="00581E31">
        <w:t xml:space="preserve">. </w:t>
      </w:r>
      <w:r w:rsidR="001A218F">
        <w:t xml:space="preserve">For brevity the final configurations are listed in </w:t>
      </w:r>
      <w:r>
        <w:fldChar w:fldCharType="begin"/>
      </w:r>
      <w:r>
        <w:instrText xml:space="preserve"> REF _Ref162861986 \h  \* MERGEFORMAT </w:instrText>
      </w:r>
      <w:r>
        <w:fldChar w:fldCharType="separate"/>
      </w:r>
      <w:r w:rsidR="00581E31">
        <w:t xml:space="preserve">Table </w:t>
      </w:r>
      <w:r w:rsidR="00581E31" w:rsidRPr="5FC989DB">
        <w:rPr>
          <w:noProof/>
        </w:rPr>
        <w:t>1</w:t>
      </w:r>
      <w:r>
        <w:fldChar w:fldCharType="end"/>
      </w:r>
      <w:r w:rsidR="00581E31">
        <w:t>.</w:t>
      </w:r>
    </w:p>
    <w:p w14:paraId="76B89FC6" w14:textId="77777777" w:rsidR="00B14AED" w:rsidRDefault="00B14AED" w:rsidP="00434C0D">
      <w:pPr>
        <w:spacing w:line="360" w:lineRule="auto"/>
      </w:pPr>
    </w:p>
    <w:p w14:paraId="5902A724" w14:textId="6BE4F28E" w:rsidR="00D504D9" w:rsidRDefault="00D504D9" w:rsidP="00434C0D">
      <w:pPr>
        <w:pStyle w:val="Caption"/>
        <w:keepNext/>
        <w:spacing w:line="360" w:lineRule="auto"/>
      </w:pPr>
      <w:bookmarkStart w:id="6" w:name="_Ref162861986"/>
      <w:r>
        <w:t xml:space="preserve">Table </w:t>
      </w:r>
      <w:r>
        <w:fldChar w:fldCharType="begin"/>
      </w:r>
      <w:r>
        <w:instrText xml:space="preserve"> SEQ Table \* ARABIC </w:instrText>
      </w:r>
      <w:r>
        <w:fldChar w:fldCharType="separate"/>
      </w:r>
      <w:r w:rsidR="00973FA5">
        <w:rPr>
          <w:noProof/>
        </w:rPr>
        <w:t>1</w:t>
      </w:r>
      <w:r>
        <w:fldChar w:fldCharType="end"/>
      </w:r>
      <w:bookmarkEnd w:id="6"/>
      <w:r>
        <w:t>: Final MLP Configurations</w:t>
      </w:r>
      <w:r w:rsidR="00080B9D">
        <w:t xml:space="preserve"> from Peach et al (2023)</w:t>
      </w:r>
    </w:p>
    <w:tbl>
      <w:tblPr>
        <w:tblStyle w:val="TableGrid"/>
        <w:tblW w:w="0" w:type="auto"/>
        <w:tblLook w:val="04A0" w:firstRow="1" w:lastRow="0" w:firstColumn="1" w:lastColumn="0" w:noHBand="0" w:noVBand="1"/>
      </w:tblPr>
      <w:tblGrid>
        <w:gridCol w:w="1803"/>
        <w:gridCol w:w="1803"/>
        <w:gridCol w:w="1803"/>
        <w:gridCol w:w="1803"/>
        <w:gridCol w:w="1804"/>
      </w:tblGrid>
      <w:tr w:rsidR="00080CB6" w14:paraId="53201B5D" w14:textId="77777777" w:rsidTr="5FC989DB">
        <w:tc>
          <w:tcPr>
            <w:tcW w:w="1803" w:type="dxa"/>
          </w:tcPr>
          <w:p w14:paraId="6D8ABFA2" w14:textId="29BB1239" w:rsidR="00080CB6" w:rsidRDefault="00080CB6" w:rsidP="00434C0D">
            <w:pPr>
              <w:spacing w:line="360" w:lineRule="auto"/>
              <w:ind w:firstLine="0"/>
            </w:pPr>
            <w:r>
              <w:t>Model Name</w:t>
            </w:r>
          </w:p>
        </w:tc>
        <w:tc>
          <w:tcPr>
            <w:tcW w:w="1803" w:type="dxa"/>
          </w:tcPr>
          <w:p w14:paraId="7EE69C57" w14:textId="4810E4C7" w:rsidR="00080CB6" w:rsidRDefault="00813C3E" w:rsidP="00434C0D">
            <w:pPr>
              <w:spacing w:line="360" w:lineRule="auto"/>
              <w:ind w:firstLine="0"/>
            </w:pPr>
            <w:r>
              <w:t>Hidden Layers</w:t>
            </w:r>
          </w:p>
        </w:tc>
        <w:tc>
          <w:tcPr>
            <w:tcW w:w="1803" w:type="dxa"/>
          </w:tcPr>
          <w:p w14:paraId="7008A46C" w14:textId="28F63626" w:rsidR="00080CB6" w:rsidRDefault="00813C3E" w:rsidP="00434C0D">
            <w:pPr>
              <w:spacing w:line="360" w:lineRule="auto"/>
              <w:ind w:firstLine="0"/>
            </w:pPr>
            <w:r>
              <w:t>Neurons</w:t>
            </w:r>
          </w:p>
        </w:tc>
        <w:tc>
          <w:tcPr>
            <w:tcW w:w="1803" w:type="dxa"/>
          </w:tcPr>
          <w:p w14:paraId="1698B5F4" w14:textId="3624C513" w:rsidR="00080CB6" w:rsidRDefault="00813C3E" w:rsidP="00434C0D">
            <w:pPr>
              <w:spacing w:line="360" w:lineRule="auto"/>
              <w:ind w:firstLine="0"/>
            </w:pPr>
            <w:r>
              <w:t>Activation Function</w:t>
            </w:r>
          </w:p>
        </w:tc>
        <w:tc>
          <w:tcPr>
            <w:tcW w:w="1804" w:type="dxa"/>
          </w:tcPr>
          <w:p w14:paraId="7B8908B6" w14:textId="197D6834" w:rsidR="00080CB6" w:rsidRDefault="00813C3E" w:rsidP="00434C0D">
            <w:pPr>
              <w:spacing w:line="360" w:lineRule="auto"/>
              <w:ind w:firstLine="0"/>
            </w:pPr>
            <w:r>
              <w:t>Solver</w:t>
            </w:r>
          </w:p>
        </w:tc>
      </w:tr>
      <w:tr w:rsidR="00080CB6" w14:paraId="457ECCFD" w14:textId="77777777" w:rsidTr="5FC989DB">
        <w:tc>
          <w:tcPr>
            <w:tcW w:w="1803" w:type="dxa"/>
          </w:tcPr>
          <w:p w14:paraId="11C69255" w14:textId="11BE9E60" w:rsidR="00080CB6" w:rsidRDefault="00AF14C6" w:rsidP="00434C0D">
            <w:pPr>
              <w:spacing w:line="360" w:lineRule="auto"/>
              <w:ind w:firstLine="0"/>
            </w:pPr>
            <w:r>
              <w:t>MLP 1</w:t>
            </w:r>
            <w:r w:rsidR="00F52944">
              <w:t xml:space="preserve"> – Total</w:t>
            </w:r>
          </w:p>
        </w:tc>
        <w:tc>
          <w:tcPr>
            <w:tcW w:w="1803" w:type="dxa"/>
          </w:tcPr>
          <w:p w14:paraId="09E88EAA" w14:textId="645F8E5D" w:rsidR="00080CB6" w:rsidRDefault="00AF14C6" w:rsidP="00434C0D">
            <w:pPr>
              <w:spacing w:line="360" w:lineRule="auto"/>
              <w:ind w:firstLine="0"/>
            </w:pPr>
            <w:r>
              <w:t>6</w:t>
            </w:r>
          </w:p>
        </w:tc>
        <w:tc>
          <w:tcPr>
            <w:tcW w:w="1803" w:type="dxa"/>
          </w:tcPr>
          <w:p w14:paraId="39B5C3AF" w14:textId="40E581F1" w:rsidR="00080CB6" w:rsidRDefault="00AF14C6" w:rsidP="00434C0D">
            <w:pPr>
              <w:spacing w:line="360" w:lineRule="auto"/>
              <w:ind w:firstLine="0"/>
            </w:pPr>
            <w:r>
              <w:t>6</w:t>
            </w:r>
          </w:p>
        </w:tc>
        <w:tc>
          <w:tcPr>
            <w:tcW w:w="1803" w:type="dxa"/>
          </w:tcPr>
          <w:p w14:paraId="0D20E5B2" w14:textId="762E5220" w:rsidR="00080CB6" w:rsidRDefault="00AF14C6" w:rsidP="00434C0D">
            <w:pPr>
              <w:spacing w:line="360" w:lineRule="auto"/>
              <w:ind w:firstLine="0"/>
            </w:pPr>
            <w:r>
              <w:t>RELU</w:t>
            </w:r>
          </w:p>
        </w:tc>
        <w:tc>
          <w:tcPr>
            <w:tcW w:w="1804" w:type="dxa"/>
          </w:tcPr>
          <w:p w14:paraId="42189E54" w14:textId="504B602D" w:rsidR="00080CB6" w:rsidRDefault="00AF14C6" w:rsidP="00434C0D">
            <w:pPr>
              <w:spacing w:line="360" w:lineRule="auto"/>
              <w:ind w:firstLine="0"/>
            </w:pPr>
            <w:r>
              <w:t>Adam</w:t>
            </w:r>
          </w:p>
        </w:tc>
      </w:tr>
      <w:tr w:rsidR="00080CB6" w14:paraId="4B8513D3" w14:textId="77777777" w:rsidTr="5FC989DB">
        <w:tc>
          <w:tcPr>
            <w:tcW w:w="1803" w:type="dxa"/>
          </w:tcPr>
          <w:p w14:paraId="2C8AE2E6" w14:textId="5866A287" w:rsidR="00080CB6" w:rsidRDefault="36B988EE" w:rsidP="00434C0D">
            <w:pPr>
              <w:spacing w:line="360" w:lineRule="auto"/>
              <w:ind w:firstLine="0"/>
            </w:pPr>
            <w:r>
              <w:t>MLP 2</w:t>
            </w:r>
            <w:r w:rsidR="6610A72A">
              <w:t xml:space="preserve"> - Partitions</w:t>
            </w:r>
          </w:p>
        </w:tc>
        <w:tc>
          <w:tcPr>
            <w:tcW w:w="1803" w:type="dxa"/>
          </w:tcPr>
          <w:p w14:paraId="672F54FD" w14:textId="6C09831B" w:rsidR="00080CB6" w:rsidRDefault="00F52944" w:rsidP="00434C0D">
            <w:pPr>
              <w:spacing w:line="360" w:lineRule="auto"/>
              <w:ind w:firstLine="0"/>
            </w:pPr>
            <w:r>
              <w:t>6</w:t>
            </w:r>
          </w:p>
        </w:tc>
        <w:tc>
          <w:tcPr>
            <w:tcW w:w="1803" w:type="dxa"/>
          </w:tcPr>
          <w:p w14:paraId="1DDC5A09" w14:textId="43F793BA" w:rsidR="00080CB6" w:rsidRDefault="00F52944" w:rsidP="00434C0D">
            <w:pPr>
              <w:spacing w:line="360" w:lineRule="auto"/>
              <w:ind w:firstLine="0"/>
            </w:pPr>
            <w:r>
              <w:t>6</w:t>
            </w:r>
          </w:p>
        </w:tc>
        <w:tc>
          <w:tcPr>
            <w:tcW w:w="1803" w:type="dxa"/>
          </w:tcPr>
          <w:p w14:paraId="2976C2DE" w14:textId="25174A14" w:rsidR="00080CB6" w:rsidRDefault="00F52944" w:rsidP="00434C0D">
            <w:pPr>
              <w:spacing w:line="360" w:lineRule="auto"/>
              <w:ind w:firstLine="0"/>
            </w:pPr>
            <w:r>
              <w:t>RELU</w:t>
            </w:r>
          </w:p>
        </w:tc>
        <w:tc>
          <w:tcPr>
            <w:tcW w:w="1804" w:type="dxa"/>
          </w:tcPr>
          <w:p w14:paraId="4C1E8FF2" w14:textId="08665F7B" w:rsidR="00080CB6" w:rsidRDefault="00F52944" w:rsidP="00434C0D">
            <w:pPr>
              <w:spacing w:line="360" w:lineRule="auto"/>
              <w:ind w:firstLine="0"/>
            </w:pPr>
            <w:r>
              <w:t>Adam</w:t>
            </w:r>
          </w:p>
        </w:tc>
      </w:tr>
      <w:tr w:rsidR="00080CB6" w14:paraId="60064180" w14:textId="77777777" w:rsidTr="5FC989DB">
        <w:tc>
          <w:tcPr>
            <w:tcW w:w="1803" w:type="dxa"/>
          </w:tcPr>
          <w:p w14:paraId="4B56687B" w14:textId="37428985" w:rsidR="00080CB6" w:rsidRDefault="0020057B" w:rsidP="00434C0D">
            <w:pPr>
              <w:spacing w:line="360" w:lineRule="auto"/>
              <w:ind w:firstLine="0"/>
            </w:pPr>
            <w:r>
              <w:t>MLP 3 - Spec</w:t>
            </w:r>
          </w:p>
        </w:tc>
        <w:tc>
          <w:tcPr>
            <w:tcW w:w="1803" w:type="dxa"/>
          </w:tcPr>
          <w:p w14:paraId="4CF326ED" w14:textId="487C2EAC" w:rsidR="00080CB6" w:rsidRDefault="00C52003" w:rsidP="00434C0D">
            <w:pPr>
              <w:spacing w:line="360" w:lineRule="auto"/>
              <w:ind w:firstLine="0"/>
            </w:pPr>
            <w:r>
              <w:t>6</w:t>
            </w:r>
          </w:p>
        </w:tc>
        <w:tc>
          <w:tcPr>
            <w:tcW w:w="1803" w:type="dxa"/>
          </w:tcPr>
          <w:p w14:paraId="27292FAF" w14:textId="1EE70DDA" w:rsidR="00080CB6" w:rsidRDefault="00C52003" w:rsidP="00434C0D">
            <w:pPr>
              <w:spacing w:line="360" w:lineRule="auto"/>
              <w:ind w:firstLine="0"/>
            </w:pPr>
            <w:r>
              <w:t>6</w:t>
            </w:r>
          </w:p>
        </w:tc>
        <w:tc>
          <w:tcPr>
            <w:tcW w:w="1803" w:type="dxa"/>
          </w:tcPr>
          <w:p w14:paraId="72172164" w14:textId="623A197C" w:rsidR="00080CB6" w:rsidRDefault="00C52003" w:rsidP="00434C0D">
            <w:pPr>
              <w:spacing w:line="360" w:lineRule="auto"/>
              <w:ind w:firstLine="0"/>
            </w:pPr>
            <w:r>
              <w:t>RELU</w:t>
            </w:r>
          </w:p>
        </w:tc>
        <w:tc>
          <w:tcPr>
            <w:tcW w:w="1804" w:type="dxa"/>
          </w:tcPr>
          <w:p w14:paraId="7C68EAD7" w14:textId="5EA585E2" w:rsidR="00080CB6" w:rsidRDefault="00C52003" w:rsidP="00434C0D">
            <w:pPr>
              <w:spacing w:line="360" w:lineRule="auto"/>
              <w:ind w:firstLine="0"/>
            </w:pPr>
            <w:r>
              <w:t>Adam</w:t>
            </w:r>
          </w:p>
        </w:tc>
      </w:tr>
    </w:tbl>
    <w:p w14:paraId="046A5262" w14:textId="77777777" w:rsidR="00080CB6" w:rsidRDefault="00080CB6" w:rsidP="00434C0D">
      <w:pPr>
        <w:spacing w:line="360" w:lineRule="auto"/>
        <w:ind w:firstLine="0"/>
      </w:pPr>
    </w:p>
    <w:p w14:paraId="6A6D76CB" w14:textId="39503AB7" w:rsidR="00581E31" w:rsidRDefault="75CC3397" w:rsidP="00434C0D">
      <w:pPr>
        <w:spacing w:line="360" w:lineRule="auto"/>
        <w:ind w:firstLine="0"/>
      </w:pPr>
      <w:r>
        <w:t>Similarly,</w:t>
      </w:r>
      <w:r w:rsidR="711C3570">
        <w:t xml:space="preserve"> a range of LTSM configurations were tested to tune the hyper-parameters for the problem.</w:t>
      </w:r>
      <w:r w:rsidR="3C1ACB53">
        <w:t xml:space="preserve"> Additionally early stopping was also configured to help identify the best possible model</w:t>
      </w:r>
      <w:r>
        <w:t xml:space="preserve"> and prevent over fitting</w:t>
      </w:r>
      <w:r w:rsidR="50125F11">
        <w:t xml:space="preserve"> (training ceased when performance didn’t significantly improve over 25 epochs)</w:t>
      </w:r>
      <w:r>
        <w:t>.</w:t>
      </w:r>
      <w:r w:rsidR="00482F0B">
        <w:t xml:space="preserve"> The configurations are listed below in </w:t>
      </w:r>
      <w:r w:rsidR="00482F0B">
        <w:fldChar w:fldCharType="begin"/>
      </w:r>
      <w:r w:rsidR="00482F0B">
        <w:instrText xml:space="preserve"> REF _Ref168291059 \h </w:instrText>
      </w:r>
      <w:r w:rsidR="00ED0125">
        <w:instrText xml:space="preserve"> \* MERGEFORMAT </w:instrText>
      </w:r>
      <w:r w:rsidR="00482F0B">
        <w:fldChar w:fldCharType="separate"/>
      </w:r>
      <w:r w:rsidR="00482F0B">
        <w:t xml:space="preserve">Table </w:t>
      </w:r>
      <w:r w:rsidR="00482F0B">
        <w:rPr>
          <w:noProof/>
        </w:rPr>
        <w:t>2</w:t>
      </w:r>
      <w:r w:rsidR="00482F0B">
        <w:fldChar w:fldCharType="end"/>
      </w:r>
      <w:r w:rsidR="00B84B11">
        <w:t xml:space="preserve">, in this case a single configuration was used for </w:t>
      </w:r>
      <w:r w:rsidR="009879A1">
        <w:t>each</w:t>
      </w:r>
      <w:r w:rsidR="00B84B11">
        <w:t xml:space="preserve"> </w:t>
      </w:r>
      <w:r w:rsidR="009879A1">
        <w:lastRenderedPageBreak/>
        <w:t xml:space="preserve">prediction </w:t>
      </w:r>
      <w:r w:rsidR="00B84B11">
        <w:t>parameter</w:t>
      </w:r>
      <w:r w:rsidR="003238D2">
        <w:t xml:space="preserve"> (</w:t>
      </w:r>
      <w:r w:rsidR="003238D2" w:rsidRPr="00727A1D">
        <w:rPr>
          <w:i/>
          <w:iCs/>
        </w:rPr>
        <w:t>Hs</w:t>
      </w:r>
      <w:r w:rsidR="003238D2">
        <w:t xml:space="preserve">, </w:t>
      </w:r>
      <w:r w:rsidR="003238D2" w:rsidRPr="00727A1D">
        <w:rPr>
          <w:i/>
          <w:iCs/>
        </w:rPr>
        <w:t>Tz</w:t>
      </w:r>
      <w:r w:rsidR="003238D2">
        <w:t xml:space="preserve"> and </w:t>
      </w:r>
      <w:r w:rsidR="003238D2" w:rsidRPr="00727A1D">
        <w:rPr>
          <w:i/>
          <w:iCs/>
        </w:rPr>
        <w:t>Dp</w:t>
      </w:r>
      <w:r w:rsidR="003238D2">
        <w:t>)</w:t>
      </w:r>
      <w:r w:rsidR="00B84B11">
        <w:t>.</w:t>
      </w:r>
      <w:r w:rsidR="00431C3C">
        <w:t xml:space="preserve"> Training</w:t>
      </w:r>
      <w:r w:rsidR="00B84B11">
        <w:t xml:space="preserve"> was </w:t>
      </w:r>
      <w:r w:rsidR="00431C3C">
        <w:t xml:space="preserve">then undertaken for each model parameter and </w:t>
      </w:r>
      <w:r w:rsidR="00C121C0">
        <w:t xml:space="preserve">model weights </w:t>
      </w:r>
      <w:r w:rsidR="00431C3C">
        <w:t>save</w:t>
      </w:r>
      <w:r w:rsidR="00C121C0">
        <w:t>d</w:t>
      </w:r>
      <w:r w:rsidR="00431C3C">
        <w:t xml:space="preserve"> independently.</w:t>
      </w:r>
      <w:r w:rsidR="00B84B11">
        <w:t xml:space="preserve"> However, </w:t>
      </w:r>
      <w:r w:rsidR="003238D2">
        <w:t xml:space="preserve">it is expected </w:t>
      </w:r>
      <w:r w:rsidR="00B84B11">
        <w:t>marginal performance improvements could be gained for individual parameters</w:t>
      </w:r>
      <w:r w:rsidR="003238D2">
        <w:t xml:space="preserve"> with unique configurations.</w:t>
      </w:r>
    </w:p>
    <w:p w14:paraId="27A66CDC" w14:textId="58B75115" w:rsidR="00080CB6" w:rsidRDefault="00080CB6" w:rsidP="00434C0D">
      <w:pPr>
        <w:spacing w:line="360" w:lineRule="auto"/>
        <w:ind w:firstLine="0"/>
      </w:pPr>
    </w:p>
    <w:p w14:paraId="111EA275" w14:textId="04C6B077" w:rsidR="00D504D9" w:rsidRDefault="00D504D9" w:rsidP="00434C0D">
      <w:pPr>
        <w:pStyle w:val="Caption"/>
        <w:keepNext/>
        <w:spacing w:line="360" w:lineRule="auto"/>
      </w:pPr>
      <w:bookmarkStart w:id="7" w:name="_Ref168291059"/>
      <w:r>
        <w:t xml:space="preserve">Table </w:t>
      </w:r>
      <w:r>
        <w:fldChar w:fldCharType="begin"/>
      </w:r>
      <w:r>
        <w:instrText xml:space="preserve"> SEQ Table \* ARABIC </w:instrText>
      </w:r>
      <w:r>
        <w:fldChar w:fldCharType="separate"/>
      </w:r>
      <w:r w:rsidR="00973FA5">
        <w:rPr>
          <w:noProof/>
        </w:rPr>
        <w:t>2</w:t>
      </w:r>
      <w:r>
        <w:fldChar w:fldCharType="end"/>
      </w:r>
      <w:bookmarkEnd w:id="7"/>
      <w:r>
        <w:t>: Final LTSM Configurations</w:t>
      </w:r>
    </w:p>
    <w:tbl>
      <w:tblPr>
        <w:tblStyle w:val="TableGrid"/>
        <w:tblW w:w="0" w:type="auto"/>
        <w:tblLook w:val="04A0" w:firstRow="1" w:lastRow="0" w:firstColumn="1" w:lastColumn="0" w:noHBand="0" w:noVBand="1"/>
      </w:tblPr>
      <w:tblGrid>
        <w:gridCol w:w="1503"/>
        <w:gridCol w:w="1523"/>
        <w:gridCol w:w="1558"/>
        <w:gridCol w:w="1601"/>
        <w:gridCol w:w="1497"/>
        <w:gridCol w:w="1334"/>
      </w:tblGrid>
      <w:tr w:rsidR="00813C3E" w14:paraId="72DC5FA6" w14:textId="67BFF6B1" w:rsidTr="00813C3E">
        <w:tc>
          <w:tcPr>
            <w:tcW w:w="1503" w:type="dxa"/>
          </w:tcPr>
          <w:p w14:paraId="59B5CA62" w14:textId="77777777" w:rsidR="00813C3E" w:rsidRDefault="00813C3E" w:rsidP="00434C0D">
            <w:pPr>
              <w:spacing w:line="360" w:lineRule="auto"/>
              <w:ind w:firstLine="0"/>
            </w:pPr>
            <w:r>
              <w:t>Model Name</w:t>
            </w:r>
          </w:p>
        </w:tc>
        <w:tc>
          <w:tcPr>
            <w:tcW w:w="1523" w:type="dxa"/>
          </w:tcPr>
          <w:p w14:paraId="2E2201EC" w14:textId="623C1BD0" w:rsidR="00813C3E" w:rsidRDefault="00923E47" w:rsidP="00434C0D">
            <w:pPr>
              <w:spacing w:line="360" w:lineRule="auto"/>
              <w:ind w:firstLine="0"/>
            </w:pPr>
            <w:r>
              <w:t xml:space="preserve">Hidden </w:t>
            </w:r>
            <w:r w:rsidR="00813C3E">
              <w:t>Layers</w:t>
            </w:r>
          </w:p>
        </w:tc>
        <w:tc>
          <w:tcPr>
            <w:tcW w:w="1558" w:type="dxa"/>
          </w:tcPr>
          <w:p w14:paraId="69B078EC" w14:textId="77777777" w:rsidR="00813C3E" w:rsidRDefault="00813C3E" w:rsidP="00434C0D">
            <w:pPr>
              <w:spacing w:line="360" w:lineRule="auto"/>
              <w:ind w:firstLine="0"/>
            </w:pPr>
            <w:r>
              <w:t>Neurons</w:t>
            </w:r>
          </w:p>
        </w:tc>
        <w:tc>
          <w:tcPr>
            <w:tcW w:w="1601" w:type="dxa"/>
          </w:tcPr>
          <w:p w14:paraId="321BECCC" w14:textId="77777777" w:rsidR="00813C3E" w:rsidRDefault="00813C3E" w:rsidP="00434C0D">
            <w:pPr>
              <w:spacing w:line="360" w:lineRule="auto"/>
              <w:ind w:firstLine="0"/>
            </w:pPr>
            <w:r>
              <w:t>Activation Function</w:t>
            </w:r>
          </w:p>
        </w:tc>
        <w:tc>
          <w:tcPr>
            <w:tcW w:w="1497" w:type="dxa"/>
          </w:tcPr>
          <w:p w14:paraId="745819A2" w14:textId="77777777" w:rsidR="00813C3E" w:rsidRDefault="00813C3E" w:rsidP="00434C0D">
            <w:pPr>
              <w:spacing w:line="360" w:lineRule="auto"/>
              <w:ind w:firstLine="0"/>
            </w:pPr>
            <w:r>
              <w:t>Solver</w:t>
            </w:r>
          </w:p>
        </w:tc>
        <w:tc>
          <w:tcPr>
            <w:tcW w:w="1334" w:type="dxa"/>
          </w:tcPr>
          <w:p w14:paraId="4A67DA3D" w14:textId="0B5C7BA2" w:rsidR="00813C3E" w:rsidRDefault="00470EE5" w:rsidP="00434C0D">
            <w:pPr>
              <w:spacing w:line="360" w:lineRule="auto"/>
              <w:ind w:firstLine="0"/>
            </w:pPr>
            <w:r>
              <w:t>Previous Timesteps</w:t>
            </w:r>
          </w:p>
        </w:tc>
      </w:tr>
      <w:tr w:rsidR="00873B59" w14:paraId="3A3BA0F3" w14:textId="77777777" w:rsidTr="00813C3E">
        <w:tc>
          <w:tcPr>
            <w:tcW w:w="1503" w:type="dxa"/>
          </w:tcPr>
          <w:p w14:paraId="0A95B09B" w14:textId="6451173B" w:rsidR="00873B59" w:rsidRDefault="00873B59" w:rsidP="00434C0D">
            <w:pPr>
              <w:spacing w:line="360" w:lineRule="auto"/>
              <w:ind w:firstLine="0"/>
              <w:jc w:val="center"/>
            </w:pPr>
            <w:r>
              <w:t>LTSM - Total</w:t>
            </w:r>
          </w:p>
        </w:tc>
        <w:tc>
          <w:tcPr>
            <w:tcW w:w="1523" w:type="dxa"/>
          </w:tcPr>
          <w:p w14:paraId="2BA4E44E" w14:textId="62D83D8D" w:rsidR="00873B59" w:rsidRDefault="00037FBE" w:rsidP="00434C0D">
            <w:pPr>
              <w:spacing w:line="360" w:lineRule="auto"/>
              <w:ind w:firstLine="0"/>
            </w:pPr>
            <w:r>
              <w:t>6</w:t>
            </w:r>
          </w:p>
        </w:tc>
        <w:tc>
          <w:tcPr>
            <w:tcW w:w="1558" w:type="dxa"/>
          </w:tcPr>
          <w:p w14:paraId="6FD74E70" w14:textId="66E0E388" w:rsidR="00873B59" w:rsidRDefault="00873B59" w:rsidP="00434C0D">
            <w:pPr>
              <w:spacing w:line="360" w:lineRule="auto"/>
              <w:ind w:firstLine="0"/>
            </w:pPr>
            <w:r>
              <w:t>64</w:t>
            </w:r>
          </w:p>
        </w:tc>
        <w:tc>
          <w:tcPr>
            <w:tcW w:w="1601" w:type="dxa"/>
          </w:tcPr>
          <w:p w14:paraId="31E9112E" w14:textId="5C85CDE4" w:rsidR="00873B59" w:rsidRDefault="00873B59" w:rsidP="00434C0D">
            <w:pPr>
              <w:spacing w:line="360" w:lineRule="auto"/>
              <w:ind w:firstLine="0"/>
            </w:pPr>
            <w:r>
              <w:t>Tanh</w:t>
            </w:r>
          </w:p>
        </w:tc>
        <w:tc>
          <w:tcPr>
            <w:tcW w:w="1497" w:type="dxa"/>
          </w:tcPr>
          <w:p w14:paraId="5544DA2A" w14:textId="14389CD7" w:rsidR="00873B59" w:rsidRDefault="00873B59" w:rsidP="00434C0D">
            <w:pPr>
              <w:spacing w:line="360" w:lineRule="auto"/>
              <w:ind w:firstLine="0"/>
            </w:pPr>
            <w:r>
              <w:t>Adam</w:t>
            </w:r>
          </w:p>
        </w:tc>
        <w:tc>
          <w:tcPr>
            <w:tcW w:w="1334" w:type="dxa"/>
          </w:tcPr>
          <w:p w14:paraId="4D726FE6" w14:textId="5AE5A4FE" w:rsidR="00873B59" w:rsidRDefault="00873B59" w:rsidP="00434C0D">
            <w:pPr>
              <w:spacing w:line="360" w:lineRule="auto"/>
              <w:ind w:firstLine="0"/>
            </w:pPr>
            <w:r>
              <w:t>12</w:t>
            </w:r>
          </w:p>
        </w:tc>
      </w:tr>
      <w:tr w:rsidR="00873B59" w14:paraId="3E5061F9" w14:textId="77777777" w:rsidTr="00813C3E">
        <w:tc>
          <w:tcPr>
            <w:tcW w:w="1503" w:type="dxa"/>
          </w:tcPr>
          <w:p w14:paraId="332642D1" w14:textId="16A0E529" w:rsidR="00873B59" w:rsidRDefault="00873B59" w:rsidP="00434C0D">
            <w:pPr>
              <w:spacing w:line="360" w:lineRule="auto"/>
              <w:ind w:firstLine="0"/>
              <w:jc w:val="center"/>
            </w:pPr>
            <w:r>
              <w:t>LTSM - Partitioned</w:t>
            </w:r>
          </w:p>
        </w:tc>
        <w:tc>
          <w:tcPr>
            <w:tcW w:w="1523" w:type="dxa"/>
          </w:tcPr>
          <w:p w14:paraId="5DDE1222" w14:textId="7466D8E8" w:rsidR="00873B59" w:rsidRDefault="00873B59" w:rsidP="00434C0D">
            <w:pPr>
              <w:spacing w:line="360" w:lineRule="auto"/>
              <w:ind w:firstLine="0"/>
            </w:pPr>
            <w:r>
              <w:t>9</w:t>
            </w:r>
          </w:p>
        </w:tc>
        <w:tc>
          <w:tcPr>
            <w:tcW w:w="1558" w:type="dxa"/>
          </w:tcPr>
          <w:p w14:paraId="2B6A83C3" w14:textId="289C3BA9" w:rsidR="00873B59" w:rsidRDefault="00873B59" w:rsidP="00434C0D">
            <w:pPr>
              <w:spacing w:line="360" w:lineRule="auto"/>
              <w:ind w:firstLine="0"/>
            </w:pPr>
            <w:r>
              <w:t>64</w:t>
            </w:r>
          </w:p>
        </w:tc>
        <w:tc>
          <w:tcPr>
            <w:tcW w:w="1601" w:type="dxa"/>
          </w:tcPr>
          <w:p w14:paraId="304D8869" w14:textId="0CA99425" w:rsidR="00873B59" w:rsidRDefault="00873B59" w:rsidP="00434C0D">
            <w:pPr>
              <w:spacing w:line="360" w:lineRule="auto"/>
              <w:ind w:firstLine="0"/>
            </w:pPr>
            <w:r>
              <w:t>Tanh</w:t>
            </w:r>
          </w:p>
        </w:tc>
        <w:tc>
          <w:tcPr>
            <w:tcW w:w="1497" w:type="dxa"/>
          </w:tcPr>
          <w:p w14:paraId="2977034E" w14:textId="60A5096F" w:rsidR="00873B59" w:rsidRDefault="00873B59" w:rsidP="00434C0D">
            <w:pPr>
              <w:spacing w:line="360" w:lineRule="auto"/>
              <w:ind w:firstLine="0"/>
            </w:pPr>
            <w:r>
              <w:t>Adam</w:t>
            </w:r>
          </w:p>
        </w:tc>
        <w:tc>
          <w:tcPr>
            <w:tcW w:w="1334" w:type="dxa"/>
          </w:tcPr>
          <w:p w14:paraId="55C69509" w14:textId="3667D7CB" w:rsidR="00873B59" w:rsidRDefault="00873B59" w:rsidP="00434C0D">
            <w:pPr>
              <w:spacing w:line="360" w:lineRule="auto"/>
              <w:ind w:firstLine="0"/>
            </w:pPr>
            <w:r>
              <w:t>12</w:t>
            </w:r>
          </w:p>
        </w:tc>
      </w:tr>
      <w:tr w:rsidR="00873B59" w14:paraId="4C54874D" w14:textId="13358E58" w:rsidTr="00813C3E">
        <w:tc>
          <w:tcPr>
            <w:tcW w:w="1503" w:type="dxa"/>
          </w:tcPr>
          <w:p w14:paraId="0B4E50A1" w14:textId="37F93615" w:rsidR="00873B59" w:rsidRDefault="00873B59" w:rsidP="00434C0D">
            <w:pPr>
              <w:spacing w:line="360" w:lineRule="auto"/>
              <w:ind w:firstLine="0"/>
              <w:jc w:val="center"/>
            </w:pPr>
            <w:r>
              <w:t>LTSM – 1D Spec</w:t>
            </w:r>
          </w:p>
        </w:tc>
        <w:tc>
          <w:tcPr>
            <w:tcW w:w="1523" w:type="dxa"/>
          </w:tcPr>
          <w:p w14:paraId="5677E490" w14:textId="253C2C72" w:rsidR="00873B59" w:rsidRDefault="00873B59" w:rsidP="00434C0D">
            <w:pPr>
              <w:spacing w:line="360" w:lineRule="auto"/>
              <w:ind w:firstLine="0"/>
            </w:pPr>
            <w:r>
              <w:t>9</w:t>
            </w:r>
          </w:p>
        </w:tc>
        <w:tc>
          <w:tcPr>
            <w:tcW w:w="1558" w:type="dxa"/>
          </w:tcPr>
          <w:p w14:paraId="50884B5E" w14:textId="180F764A" w:rsidR="00873B59" w:rsidRDefault="00873B59" w:rsidP="00434C0D">
            <w:pPr>
              <w:spacing w:line="360" w:lineRule="auto"/>
              <w:ind w:firstLine="0"/>
            </w:pPr>
            <w:r>
              <w:t>64</w:t>
            </w:r>
          </w:p>
        </w:tc>
        <w:tc>
          <w:tcPr>
            <w:tcW w:w="1601" w:type="dxa"/>
          </w:tcPr>
          <w:p w14:paraId="17C033EF" w14:textId="0FFB0721" w:rsidR="00873B59" w:rsidRDefault="00873B59" w:rsidP="00434C0D">
            <w:pPr>
              <w:spacing w:line="360" w:lineRule="auto"/>
              <w:ind w:firstLine="0"/>
            </w:pPr>
            <w:r>
              <w:t>Tanh</w:t>
            </w:r>
          </w:p>
        </w:tc>
        <w:tc>
          <w:tcPr>
            <w:tcW w:w="1497" w:type="dxa"/>
          </w:tcPr>
          <w:p w14:paraId="4395290C" w14:textId="5548592B" w:rsidR="00873B59" w:rsidRDefault="00873B59" w:rsidP="00434C0D">
            <w:pPr>
              <w:spacing w:line="360" w:lineRule="auto"/>
              <w:ind w:firstLine="0"/>
            </w:pPr>
            <w:r>
              <w:t>Adam</w:t>
            </w:r>
          </w:p>
        </w:tc>
        <w:tc>
          <w:tcPr>
            <w:tcW w:w="1334" w:type="dxa"/>
          </w:tcPr>
          <w:p w14:paraId="08A2818A" w14:textId="28A89B13" w:rsidR="00873B59" w:rsidRDefault="00873B59" w:rsidP="00434C0D">
            <w:pPr>
              <w:spacing w:line="360" w:lineRule="auto"/>
              <w:ind w:firstLine="0"/>
            </w:pPr>
            <w:r>
              <w:t>12</w:t>
            </w:r>
          </w:p>
        </w:tc>
      </w:tr>
    </w:tbl>
    <w:p w14:paraId="24BA6E47" w14:textId="77777777" w:rsidR="00080CB6" w:rsidRDefault="00080CB6" w:rsidP="00434C0D">
      <w:pPr>
        <w:spacing w:line="360" w:lineRule="auto"/>
      </w:pPr>
    </w:p>
    <w:p w14:paraId="04AFAFA6" w14:textId="4F8885CD" w:rsidR="00813C3E" w:rsidRDefault="37E3979F" w:rsidP="00434C0D">
      <w:pPr>
        <w:pStyle w:val="Heading2"/>
        <w:numPr>
          <w:ilvl w:val="1"/>
          <w:numId w:val="0"/>
        </w:numPr>
        <w:spacing w:line="360" w:lineRule="auto"/>
      </w:pPr>
      <w:r>
        <w:t>Skill Metrics</w:t>
      </w:r>
    </w:p>
    <w:p w14:paraId="1C94F26F" w14:textId="010DED92" w:rsidR="001A4974" w:rsidRDefault="001B2C1D" w:rsidP="00434C0D">
      <w:pPr>
        <w:spacing w:line="360" w:lineRule="auto"/>
      </w:pPr>
      <w:r>
        <w:t xml:space="preserve">A range of skill metrics were used </w:t>
      </w:r>
      <w:r w:rsidR="00204D2D">
        <w:t xml:space="preserve">based on those commonly used in the field, they are principally from </w:t>
      </w:r>
      <w:r w:rsidR="00AB4844">
        <w:fldChar w:fldCharType="begin" w:fldLock="1"/>
      </w:r>
      <w:r w:rsidR="000A70BC">
        <w:instrText>ADDIN CSL_CITATION {"citationItems":[{"id":"ITEM-1","itemData":{"abstract":"This Coastal and Hydraulics Engineering Technical Note CHETN describes the statistical metrics used by the Wave Information Studies WIS and produced as part of the model evaluation process. The objective of the WIS is to provide coastal wave hindcast model estimations, wave analyses products, and decision support tools nationwide. These wave estimates are hindcast using high-quality climatology data and third-generation wave models. The resulting wave estimates height, period, and direction and directional spectral estimates are provided for a set of preselected, virtual gauge locations along the Pacific, Great Lakes, Gulf of Mexico, Atlantic, and Western Alaska coasts. One component of the evaluation process is the computation of summary statistics. These error statistics, or statistical metrics, include bias, root-mean-square error RMSE, scatter index, symmetric slope, and correlation coefficient.","author":[{"dropping-particle":"","family":"Bryant","given":"Mary A","non-dropping-particle":"","parse-names":false,"suffix":""},{"dropping-particle":"","family":"Hesser","given":"Tyler J","non-dropping-particle":"","parse-names":false,"suffix":""},{"dropping-particle":"","family":"Jensen","given":"Robert E","non-dropping-particle":"","parse-names":false,"suffix":""}],"id":"ITEM-1","issue":"July","issued":{"date-parts":[["2016"]]},"page":"1-10","title":"Evaluation Statistics Computed for the Wave Information Studies (WIS)","type":"article-journal"},"uris":["http://www.mendeley.com/documents/?uuid=7f0ecbc4-476a-4683-a889-aadd73668e27"]}],"mendeley":{"formattedCitation":"(Bryant et al., 2016)","manualFormatting":"Bryant et al., (2016)","plainTextFormattedCitation":"(Bryant et al., 2016)","previouslyFormattedCitation":"(Bryant et al., 2016)"},"properties":{"noteIndex":0},"schema":"https://github.com/citation-style-language/schema/raw/master/csl-citation.json"}</w:instrText>
      </w:r>
      <w:r w:rsidR="00AB4844">
        <w:fldChar w:fldCharType="separate"/>
      </w:r>
      <w:r w:rsidR="00AB4844" w:rsidRPr="00AB4844">
        <w:rPr>
          <w:noProof/>
        </w:rPr>
        <w:t xml:space="preserve">Bryant et al., </w:t>
      </w:r>
      <w:r w:rsidR="00E81EC8">
        <w:rPr>
          <w:noProof/>
        </w:rPr>
        <w:t>(</w:t>
      </w:r>
      <w:r w:rsidR="00AB4844" w:rsidRPr="00AB4844">
        <w:rPr>
          <w:noProof/>
        </w:rPr>
        <w:t>2016)</w:t>
      </w:r>
      <w:r w:rsidR="00AB4844">
        <w:fldChar w:fldCharType="end"/>
      </w:r>
      <w:r w:rsidR="00AB4844">
        <w:t xml:space="preserve">. </w:t>
      </w:r>
    </w:p>
    <w:p w14:paraId="37C6A23A" w14:textId="77777777" w:rsidR="00AB4844" w:rsidRDefault="00AB4844" w:rsidP="00434C0D">
      <w:pPr>
        <w:spacing w:line="360" w:lineRule="auto"/>
      </w:pPr>
    </w:p>
    <w:p w14:paraId="56FBDA77" w14:textId="77777777" w:rsidR="00AB4844" w:rsidRDefault="00AB4844" w:rsidP="00434C0D">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6799"/>
        <w:gridCol w:w="1508"/>
      </w:tblGrid>
      <w:tr w:rsidR="0036263A" w14:paraId="27434399" w14:textId="77777777" w:rsidTr="00610583">
        <w:tc>
          <w:tcPr>
            <w:tcW w:w="709" w:type="dxa"/>
          </w:tcPr>
          <w:p w14:paraId="5D111B1D" w14:textId="77777777" w:rsidR="0036263A" w:rsidRDefault="0036263A" w:rsidP="00434C0D">
            <w:pPr>
              <w:spacing w:line="360" w:lineRule="auto"/>
              <w:ind w:firstLine="0"/>
            </w:pPr>
          </w:p>
        </w:tc>
        <w:tc>
          <w:tcPr>
            <w:tcW w:w="6799" w:type="dxa"/>
          </w:tcPr>
          <w:p w14:paraId="744A11A1" w14:textId="169CC5A9" w:rsidR="0036263A" w:rsidRDefault="0036263A" w:rsidP="00434C0D">
            <w:pPr>
              <w:spacing w:line="360" w:lineRule="auto"/>
              <w:ind w:firstLine="0"/>
            </w:pPr>
            <m:oMathPara>
              <m:oMath>
                <m:r>
                  <m:rPr>
                    <m:nor/>
                  </m:rPr>
                  <w:rPr>
                    <w:rFonts w:ascii="Cambria Math" w:hAnsi="Cambria Math"/>
                  </w:rPr>
                  <m:t>MBE</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ctrlPr>
                      <w:rPr>
                        <w:rFonts w:ascii="Cambria Math" w:hAnsi="Cambria Math"/>
                        <w:i/>
                      </w:rPr>
                    </m:ctrlPr>
                  </m:e>
                </m:nary>
              </m:oMath>
            </m:oMathPara>
          </w:p>
        </w:tc>
        <w:tc>
          <w:tcPr>
            <w:tcW w:w="1508" w:type="dxa"/>
          </w:tcPr>
          <w:p w14:paraId="259DEB65" w14:textId="0742AD9D" w:rsidR="0036263A" w:rsidRPr="00D944AF" w:rsidRDefault="0036263A" w:rsidP="00434C0D">
            <w:pPr>
              <w:pStyle w:val="Caption"/>
              <w:keepNext/>
              <w:spacing w:line="360" w:lineRule="auto"/>
              <w:rPr>
                <w:b w:val="0"/>
                <w:bCs w:val="0"/>
                <w:i/>
                <w:iCs/>
              </w:rPr>
            </w:pPr>
            <w:r w:rsidRPr="00D944AF">
              <w:rPr>
                <w:b w:val="0"/>
                <w:bCs w:val="0"/>
                <w:i/>
                <w:iCs/>
              </w:rPr>
              <w:t>Eq</w:t>
            </w:r>
            <w:r w:rsidR="00D944AF" w:rsidRPr="00D944AF">
              <w:rPr>
                <w:b w:val="0"/>
                <w:bCs w:val="0"/>
                <w:i/>
                <w:iCs/>
              </w:rPr>
              <w:t>.</w:t>
            </w:r>
            <w:r w:rsidRPr="00D944AF">
              <w:rPr>
                <w:b w:val="0"/>
                <w:bCs w:val="0"/>
                <w:i/>
                <w:iCs/>
              </w:rPr>
              <w:t xml:space="preserve"> </w:t>
            </w:r>
            <w:r w:rsidRPr="00D944AF">
              <w:rPr>
                <w:b w:val="0"/>
                <w:bCs w:val="0"/>
                <w:i/>
                <w:iCs/>
              </w:rPr>
              <w:fldChar w:fldCharType="begin"/>
            </w:r>
            <w:r w:rsidRPr="00D944AF">
              <w:rPr>
                <w:b w:val="0"/>
                <w:bCs w:val="0"/>
                <w:i/>
                <w:iCs/>
              </w:rPr>
              <w:instrText xml:space="preserve"> SEQ Equation \* roman </w:instrText>
            </w:r>
            <w:r w:rsidRPr="00D944AF">
              <w:rPr>
                <w:b w:val="0"/>
                <w:bCs w:val="0"/>
                <w:i/>
                <w:iCs/>
              </w:rPr>
              <w:fldChar w:fldCharType="separate"/>
            </w:r>
            <w:r w:rsidR="00A415AF">
              <w:rPr>
                <w:b w:val="0"/>
                <w:bCs w:val="0"/>
                <w:i/>
                <w:iCs/>
                <w:noProof/>
              </w:rPr>
              <w:t>i</w:t>
            </w:r>
            <w:r w:rsidRPr="00D944AF">
              <w:rPr>
                <w:b w:val="0"/>
                <w:bCs w:val="0"/>
                <w:i/>
                <w:iCs/>
              </w:rPr>
              <w:fldChar w:fldCharType="end"/>
            </w:r>
          </w:p>
          <w:p w14:paraId="5893557B" w14:textId="77777777" w:rsidR="0036263A" w:rsidRDefault="0036263A" w:rsidP="00434C0D">
            <w:pPr>
              <w:spacing w:line="360" w:lineRule="auto"/>
              <w:ind w:firstLine="0"/>
            </w:pPr>
          </w:p>
        </w:tc>
      </w:tr>
      <w:tr w:rsidR="0036263A" w14:paraId="3A42E382" w14:textId="77777777" w:rsidTr="00610583">
        <w:tc>
          <w:tcPr>
            <w:tcW w:w="709" w:type="dxa"/>
          </w:tcPr>
          <w:p w14:paraId="5A851E58" w14:textId="77777777" w:rsidR="0036263A" w:rsidRDefault="0036263A" w:rsidP="00434C0D">
            <w:pPr>
              <w:spacing w:line="360" w:lineRule="auto"/>
              <w:ind w:firstLine="0"/>
            </w:pPr>
          </w:p>
        </w:tc>
        <w:tc>
          <w:tcPr>
            <w:tcW w:w="6799" w:type="dxa"/>
          </w:tcPr>
          <w:p w14:paraId="3FEA0709" w14:textId="1A74F80D" w:rsidR="0036263A" w:rsidRDefault="0036263A" w:rsidP="00434C0D">
            <w:pPr>
              <w:spacing w:line="360" w:lineRule="auto"/>
              <w:ind w:firstLine="0"/>
            </w:pPr>
            <m:oMathPara>
              <m:oMath>
                <m:r>
                  <m:rPr>
                    <m:nor/>
                  </m:rPr>
                  <w:rPr>
                    <w:rFonts w:ascii="Cambria Math" w:hAnsi="Cambria Math"/>
                  </w:rPr>
                  <m:t>RMSE</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r>
                  <w:rPr>
                    <w:rFonts w:ascii="Cambria Math" w:hAnsi="Cambria Math"/>
                  </w:rPr>
                  <m: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ctrlPr>
                              <w:rPr>
                                <w:rFonts w:ascii="Cambria Math" w:hAnsi="Cambria Math"/>
                              </w:rPr>
                            </m:ctrlPr>
                          </m:naryPr>
                          <m:sub>
                            <m:r>
                              <w:rPr>
                                <w:rFonts w:ascii="Cambria Math" w:hAnsi="Cambria Math"/>
                              </w:rPr>
                              <m:t>i=0</m:t>
                            </m:r>
                            <m:ctrlPr>
                              <w:rPr>
                                <w:rFonts w:ascii="Cambria Math" w:hAnsi="Cambria Math"/>
                                <w:i/>
                              </w:rPr>
                            </m:ctrlPr>
                          </m:sub>
                          <m:sup>
                            <m:r>
                              <w:rPr>
                                <w:rFonts w:ascii="Cambria Math" w:hAnsi="Cambria Math"/>
                              </w:rPr>
                              <m:t>N-1</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e>
                                </m:d>
                              </m:e>
                              <m:sup>
                                <m:r>
                                  <w:rPr>
                                    <w:rFonts w:ascii="Cambria Math" w:hAnsi="Cambria Math"/>
                                  </w:rPr>
                                  <m:t>2</m:t>
                                </m:r>
                              </m:sup>
                            </m:sSup>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e>
                </m:rad>
              </m:oMath>
            </m:oMathPara>
          </w:p>
        </w:tc>
        <w:tc>
          <w:tcPr>
            <w:tcW w:w="1508" w:type="dxa"/>
          </w:tcPr>
          <w:p w14:paraId="48B25DFC" w14:textId="54C6338E" w:rsidR="00D944AF" w:rsidRPr="00D944AF" w:rsidRDefault="00D944AF" w:rsidP="00434C0D">
            <w:pPr>
              <w:pStyle w:val="Caption"/>
              <w:keepNext/>
              <w:spacing w:line="360" w:lineRule="auto"/>
              <w:rPr>
                <w:b w:val="0"/>
                <w:bCs w:val="0"/>
                <w:i/>
                <w:iCs/>
              </w:rPr>
            </w:pPr>
            <w:r w:rsidRPr="00D944AF">
              <w:rPr>
                <w:b w:val="0"/>
                <w:bCs w:val="0"/>
                <w:i/>
                <w:iCs/>
              </w:rPr>
              <w:t xml:space="preserve">Eq. </w:t>
            </w:r>
            <w:r w:rsidRPr="00D944AF">
              <w:rPr>
                <w:b w:val="0"/>
                <w:bCs w:val="0"/>
                <w:i/>
                <w:iCs/>
              </w:rPr>
              <w:fldChar w:fldCharType="begin"/>
            </w:r>
            <w:r w:rsidRPr="00D944AF">
              <w:rPr>
                <w:b w:val="0"/>
                <w:bCs w:val="0"/>
                <w:i/>
                <w:iCs/>
              </w:rPr>
              <w:instrText xml:space="preserve"> SEQ Equation \* roman </w:instrText>
            </w:r>
            <w:r w:rsidRPr="00D944AF">
              <w:rPr>
                <w:b w:val="0"/>
                <w:bCs w:val="0"/>
                <w:i/>
                <w:iCs/>
              </w:rPr>
              <w:fldChar w:fldCharType="separate"/>
            </w:r>
            <w:r w:rsidR="00A415AF">
              <w:rPr>
                <w:b w:val="0"/>
                <w:bCs w:val="0"/>
                <w:i/>
                <w:iCs/>
                <w:noProof/>
              </w:rPr>
              <w:t>ii</w:t>
            </w:r>
            <w:r w:rsidRPr="00D944AF">
              <w:rPr>
                <w:b w:val="0"/>
                <w:bCs w:val="0"/>
                <w:i/>
                <w:iCs/>
              </w:rPr>
              <w:fldChar w:fldCharType="end"/>
            </w:r>
          </w:p>
          <w:p w14:paraId="101CC1C9" w14:textId="77777777" w:rsidR="0036263A" w:rsidRDefault="0036263A" w:rsidP="00434C0D">
            <w:pPr>
              <w:spacing w:line="360" w:lineRule="auto"/>
              <w:ind w:firstLine="0"/>
            </w:pPr>
          </w:p>
        </w:tc>
      </w:tr>
      <w:tr w:rsidR="00832D28" w14:paraId="16F8C54F" w14:textId="77777777" w:rsidTr="00610583">
        <w:tc>
          <w:tcPr>
            <w:tcW w:w="709" w:type="dxa"/>
          </w:tcPr>
          <w:p w14:paraId="7D59AB30" w14:textId="77777777" w:rsidR="00832D28" w:rsidRDefault="00832D28" w:rsidP="00434C0D">
            <w:pPr>
              <w:spacing w:line="360" w:lineRule="auto"/>
              <w:ind w:firstLine="0"/>
            </w:pPr>
          </w:p>
        </w:tc>
        <w:tc>
          <w:tcPr>
            <w:tcW w:w="6799" w:type="dxa"/>
          </w:tcPr>
          <w:p w14:paraId="74093C2E" w14:textId="00712CF5" w:rsidR="00832D28" w:rsidRPr="00E200EA" w:rsidRDefault="0058667C" w:rsidP="00434C0D">
            <w:pPr>
              <w:spacing w:line="360" w:lineRule="auto"/>
              <w:ind w:firstLine="0"/>
              <w:rPr>
                <w:rFonts w:ascii="Calibri" w:eastAsia="Yu Mincho" w:hAnsi="Calibri" w:cs="Arial"/>
              </w:rPr>
            </w:pPr>
            <m:oMathPara>
              <m:oMath>
                <m:r>
                  <w:rPr>
                    <w:rFonts w:ascii="Cambria Math" w:eastAsia="Yu Mincho" w:hAnsi="Cambria Math" w:cs="Arial"/>
                  </w:rPr>
                  <m:t>SI</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r>
                  <w:rPr>
                    <w:rFonts w:ascii="Cambria Math" w:eastAsia="Yu Mincho" w:hAnsi="Cambria Math" w:cs="Arial"/>
                  </w:rPr>
                  <m:t xml:space="preserve">= </m:t>
                </m:r>
                <m:f>
                  <m:fPr>
                    <m:ctrlPr>
                      <w:rPr>
                        <w:rFonts w:ascii="Cambria Math" w:eastAsia="Yu Mincho" w:hAnsi="Cambria Math" w:cs="Arial"/>
                        <w:i/>
                      </w:rPr>
                    </m:ctrlPr>
                  </m:fPr>
                  <m:num>
                    <m:r>
                      <w:rPr>
                        <w:rFonts w:ascii="Cambria Math" w:eastAsia="Yu Mincho" w:hAnsi="Cambria Math" w:cs="Arial"/>
                      </w:rPr>
                      <m:t>RMSE</m:t>
                    </m:r>
                  </m:num>
                  <m:den>
                    <m:r>
                      <w:rPr>
                        <w:rFonts w:ascii="Cambria Math" w:eastAsia="Yu Mincho" w:hAnsi="Cambria Math" w:cs="Arial"/>
                      </w:rPr>
                      <m:t>mean(y)</m:t>
                    </m:r>
                  </m:den>
                </m:f>
                <m:r>
                  <w:rPr>
                    <w:rFonts w:ascii="Cambria Math" w:eastAsia="Yu Mincho" w:hAnsi="Cambria Math" w:cs="Arial"/>
                  </w:rPr>
                  <m:t xml:space="preserve"> </m:t>
                </m:r>
              </m:oMath>
            </m:oMathPara>
          </w:p>
        </w:tc>
        <w:tc>
          <w:tcPr>
            <w:tcW w:w="1508" w:type="dxa"/>
          </w:tcPr>
          <w:p w14:paraId="4C4B3519" w14:textId="06282634" w:rsidR="00A415AF" w:rsidRPr="00B95583" w:rsidRDefault="00A415AF" w:rsidP="00434C0D">
            <w:pPr>
              <w:pStyle w:val="Caption"/>
              <w:keepNext/>
              <w:spacing w:line="360" w:lineRule="auto"/>
              <w:rPr>
                <w:b w:val="0"/>
                <w:bCs w:val="0"/>
                <w:i/>
                <w:iCs/>
              </w:rPr>
            </w:pPr>
            <w:r w:rsidRPr="00B95583">
              <w:rPr>
                <w:b w:val="0"/>
                <w:bCs w:val="0"/>
                <w:i/>
                <w:iCs/>
              </w:rPr>
              <w:t>Eq</w:t>
            </w:r>
            <w:r>
              <w:rPr>
                <w:b w:val="0"/>
                <w:bCs w:val="0"/>
                <w:i/>
                <w:iCs/>
              </w:rPr>
              <w:t>.</w:t>
            </w:r>
            <w:r w:rsidRPr="00B95583">
              <w:rPr>
                <w:b w:val="0"/>
                <w:bCs w:val="0"/>
                <w:i/>
                <w:iCs/>
              </w:rPr>
              <w:t xml:space="preserve"> </w:t>
            </w:r>
            <w:r w:rsidRPr="00B95583">
              <w:rPr>
                <w:b w:val="0"/>
                <w:bCs w:val="0"/>
                <w:i/>
                <w:iCs/>
              </w:rPr>
              <w:fldChar w:fldCharType="begin"/>
            </w:r>
            <w:r w:rsidRPr="00B95583">
              <w:rPr>
                <w:b w:val="0"/>
                <w:bCs w:val="0"/>
                <w:i/>
                <w:iCs/>
              </w:rPr>
              <w:instrText xml:space="preserve"> SEQ Equation \* roman </w:instrText>
            </w:r>
            <w:r w:rsidRPr="00B95583">
              <w:rPr>
                <w:b w:val="0"/>
                <w:bCs w:val="0"/>
                <w:i/>
                <w:iCs/>
              </w:rPr>
              <w:fldChar w:fldCharType="separate"/>
            </w:r>
            <w:r>
              <w:rPr>
                <w:b w:val="0"/>
                <w:bCs w:val="0"/>
                <w:i/>
                <w:iCs/>
                <w:noProof/>
              </w:rPr>
              <w:t>iii</w:t>
            </w:r>
            <w:r w:rsidRPr="00B95583">
              <w:rPr>
                <w:b w:val="0"/>
                <w:bCs w:val="0"/>
                <w:i/>
                <w:iCs/>
              </w:rPr>
              <w:fldChar w:fldCharType="end"/>
            </w:r>
          </w:p>
          <w:p w14:paraId="2156B8B5" w14:textId="77777777" w:rsidR="00832D28" w:rsidRPr="00D944AF" w:rsidRDefault="00832D28" w:rsidP="00434C0D">
            <w:pPr>
              <w:pStyle w:val="Caption"/>
              <w:keepNext/>
              <w:spacing w:line="360" w:lineRule="auto"/>
              <w:rPr>
                <w:b w:val="0"/>
                <w:bCs w:val="0"/>
                <w:i/>
                <w:iCs/>
              </w:rPr>
            </w:pPr>
          </w:p>
        </w:tc>
      </w:tr>
      <w:tr w:rsidR="0036263A" w14:paraId="122F5358" w14:textId="77777777" w:rsidTr="00610583">
        <w:tc>
          <w:tcPr>
            <w:tcW w:w="709" w:type="dxa"/>
          </w:tcPr>
          <w:p w14:paraId="331EC180" w14:textId="77777777" w:rsidR="0036263A" w:rsidRDefault="0036263A" w:rsidP="00434C0D">
            <w:pPr>
              <w:spacing w:line="360" w:lineRule="auto"/>
              <w:ind w:firstLine="0"/>
            </w:pPr>
          </w:p>
        </w:tc>
        <w:tc>
          <w:tcPr>
            <w:tcW w:w="6799" w:type="dxa"/>
          </w:tcPr>
          <w:p w14:paraId="3DF22C15" w14:textId="07FE6199" w:rsidR="0036263A" w:rsidRDefault="00B95583" w:rsidP="00434C0D">
            <w:pPr>
              <w:spacing w:line="360" w:lineRule="auto"/>
              <w:ind w:firstLine="0"/>
            </w:pPr>
            <m:oMathPara>
              <m:oMath>
                <m:r>
                  <w:rPr>
                    <w:rFonts w:ascii="Cambria Math" w:hAnsi="Cambria Math"/>
                  </w:rPr>
                  <m:t>R2</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e>
                            </m:d>
                          </m:e>
                          <m:sup>
                            <m:r>
                              <w:rPr>
                                <w:rFonts w:ascii="Cambria Math" w:hAnsi="Cambria Math"/>
                              </w:rPr>
                              <m:t>2</m:t>
                            </m:r>
                          </m:sup>
                        </m:sSup>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y</m:t>
                                    </m:r>
                                  </m:e>
                                </m:acc>
                              </m:e>
                            </m:d>
                          </m:e>
                          <m:sup>
                            <m:r>
                              <w:rPr>
                                <w:rFonts w:ascii="Cambria Math" w:hAnsi="Cambria Math"/>
                              </w:rPr>
                              <m:t>2</m:t>
                            </m:r>
                          </m:sup>
                        </m:sSup>
                        <m:ctrlPr>
                          <w:rPr>
                            <w:rFonts w:ascii="Cambria Math" w:hAnsi="Cambria Math"/>
                            <w:i/>
                          </w:rPr>
                        </m:ctrlPr>
                      </m:e>
                    </m:nary>
                    <m:ctrlPr>
                      <w:rPr>
                        <w:rFonts w:ascii="Cambria Math" w:hAnsi="Cambria Math"/>
                        <w:i/>
                      </w:rPr>
                    </m:ctrlPr>
                  </m:den>
                </m:f>
              </m:oMath>
            </m:oMathPara>
          </w:p>
        </w:tc>
        <w:tc>
          <w:tcPr>
            <w:tcW w:w="1508" w:type="dxa"/>
          </w:tcPr>
          <w:p w14:paraId="44DC5025" w14:textId="7B5BC298" w:rsidR="00A415AF" w:rsidRPr="00B95583" w:rsidRDefault="00A415AF" w:rsidP="00434C0D">
            <w:pPr>
              <w:pStyle w:val="Caption"/>
              <w:keepNext/>
              <w:spacing w:line="360" w:lineRule="auto"/>
              <w:rPr>
                <w:b w:val="0"/>
                <w:bCs w:val="0"/>
                <w:i/>
                <w:iCs/>
              </w:rPr>
            </w:pPr>
            <w:r w:rsidRPr="00B95583">
              <w:rPr>
                <w:b w:val="0"/>
                <w:bCs w:val="0"/>
                <w:i/>
                <w:iCs/>
              </w:rPr>
              <w:t>Eq</w:t>
            </w:r>
            <w:r>
              <w:rPr>
                <w:b w:val="0"/>
                <w:bCs w:val="0"/>
                <w:i/>
                <w:iCs/>
              </w:rPr>
              <w:t>.</w:t>
            </w:r>
            <w:r w:rsidRPr="00B95583">
              <w:rPr>
                <w:b w:val="0"/>
                <w:bCs w:val="0"/>
                <w:i/>
                <w:iCs/>
              </w:rPr>
              <w:t xml:space="preserve"> </w:t>
            </w:r>
            <w:r w:rsidRPr="00B95583">
              <w:rPr>
                <w:b w:val="0"/>
                <w:bCs w:val="0"/>
                <w:i/>
                <w:iCs/>
              </w:rPr>
              <w:fldChar w:fldCharType="begin"/>
            </w:r>
            <w:r w:rsidRPr="00B95583">
              <w:rPr>
                <w:b w:val="0"/>
                <w:bCs w:val="0"/>
                <w:i/>
                <w:iCs/>
              </w:rPr>
              <w:instrText xml:space="preserve"> SEQ Equation \* roman </w:instrText>
            </w:r>
            <w:r w:rsidRPr="00B95583">
              <w:rPr>
                <w:b w:val="0"/>
                <w:bCs w:val="0"/>
                <w:i/>
                <w:iCs/>
              </w:rPr>
              <w:fldChar w:fldCharType="separate"/>
            </w:r>
            <w:r>
              <w:rPr>
                <w:b w:val="0"/>
                <w:bCs w:val="0"/>
                <w:i/>
                <w:iCs/>
                <w:noProof/>
              </w:rPr>
              <w:t>iv</w:t>
            </w:r>
            <w:r w:rsidRPr="00B95583">
              <w:rPr>
                <w:b w:val="0"/>
                <w:bCs w:val="0"/>
                <w:i/>
                <w:iCs/>
              </w:rPr>
              <w:fldChar w:fldCharType="end"/>
            </w:r>
          </w:p>
          <w:p w14:paraId="0E9200A4" w14:textId="77777777" w:rsidR="0036263A" w:rsidRPr="00B95583" w:rsidRDefault="0036263A" w:rsidP="00434C0D">
            <w:pPr>
              <w:pStyle w:val="Caption"/>
              <w:keepNext/>
              <w:spacing w:line="360" w:lineRule="auto"/>
              <w:rPr>
                <w:b w:val="0"/>
                <w:bCs w:val="0"/>
                <w:i/>
                <w:iCs/>
              </w:rPr>
            </w:pPr>
          </w:p>
        </w:tc>
      </w:tr>
      <w:tr w:rsidR="0036263A" w14:paraId="764DEBA4" w14:textId="77777777" w:rsidTr="00610583">
        <w:tc>
          <w:tcPr>
            <w:tcW w:w="709" w:type="dxa"/>
          </w:tcPr>
          <w:p w14:paraId="3C9D208D" w14:textId="77777777" w:rsidR="0036263A" w:rsidRDefault="0036263A" w:rsidP="00434C0D">
            <w:pPr>
              <w:spacing w:line="360" w:lineRule="auto"/>
              <w:ind w:firstLine="0"/>
            </w:pPr>
          </w:p>
        </w:tc>
        <w:tc>
          <w:tcPr>
            <w:tcW w:w="6799" w:type="dxa"/>
          </w:tcPr>
          <w:p w14:paraId="72F682EF" w14:textId="3C5E2AD2" w:rsidR="0036263A" w:rsidRDefault="0036263A" w:rsidP="00434C0D">
            <w:pPr>
              <w:spacing w:line="360" w:lineRule="auto"/>
              <w:ind w:firstLine="0"/>
            </w:pPr>
            <m:oMathPara>
              <m:oMath>
                <m:r>
                  <m:rPr>
                    <m:nor/>
                  </m:rPr>
                  <w:rPr>
                    <w:rFonts w:ascii="Cambria Math" w:hAnsi="Cambria Math"/>
                  </w:rPr>
                  <m:t>NSE</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i=0</m:t>
                        </m:r>
                        <m:ctrlPr>
                          <w:rPr>
                            <w:rFonts w:ascii="Cambria Math" w:hAnsi="Cambria Math"/>
                            <w:i/>
                          </w:rPr>
                        </m:ctrlPr>
                      </m:sub>
                      <m:sup>
                        <m:r>
                          <w:rPr>
                            <w:rFonts w:ascii="Cambria Math" w:hAnsi="Cambria Math"/>
                          </w:rPr>
                          <m:t>N-1</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i=0</m:t>
                        </m:r>
                        <m:ctrlPr>
                          <w:rPr>
                            <w:rFonts w:ascii="Cambria Math" w:hAnsi="Cambria Math"/>
                            <w:i/>
                          </w:rPr>
                        </m:ctrlPr>
                      </m:sub>
                      <m:sup>
                        <m:r>
                          <w:rPr>
                            <w:rFonts w:ascii="Cambria Math" w:hAnsi="Cambria Math"/>
                          </w:rPr>
                          <m:t>N-1</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ean</m:t>
                                </m:r>
                                <m:d>
                                  <m:dPr>
                                    <m:ctrlPr>
                                      <w:rPr>
                                        <w:rFonts w:ascii="Cambria Math" w:hAnsi="Cambria Math"/>
                                        <w:i/>
                                      </w:rPr>
                                    </m:ctrlPr>
                                  </m:dPr>
                                  <m:e>
                                    <m:r>
                                      <w:rPr>
                                        <w:rFonts w:ascii="Cambria Math" w:hAnsi="Cambria Math"/>
                                      </w:rPr>
                                      <m:t>y</m:t>
                                    </m:r>
                                  </m:e>
                                </m:d>
                              </m:e>
                            </m:d>
                          </m:e>
                          <m:sup>
                            <m:r>
                              <w:rPr>
                                <w:rFonts w:ascii="Cambria Math" w:hAnsi="Cambria Math"/>
                              </w:rPr>
                              <m:t>2</m:t>
                            </m:r>
                          </m:sup>
                        </m:sSup>
                        <m:ctrlPr>
                          <w:rPr>
                            <w:rFonts w:ascii="Cambria Math" w:hAnsi="Cambria Math"/>
                            <w:i/>
                          </w:rPr>
                        </m:ctrlPr>
                      </m:e>
                    </m:nary>
                    <m:ctrlPr>
                      <w:rPr>
                        <w:rFonts w:ascii="Cambria Math" w:hAnsi="Cambria Math"/>
                        <w:i/>
                      </w:rPr>
                    </m:ctrlPr>
                  </m:den>
                </m:f>
              </m:oMath>
            </m:oMathPara>
          </w:p>
        </w:tc>
        <w:tc>
          <w:tcPr>
            <w:tcW w:w="1508" w:type="dxa"/>
          </w:tcPr>
          <w:p w14:paraId="275FAE95" w14:textId="79E86649" w:rsidR="00A415AF" w:rsidRPr="00B95583" w:rsidRDefault="00A415AF" w:rsidP="00434C0D">
            <w:pPr>
              <w:pStyle w:val="Caption"/>
              <w:keepNext/>
              <w:spacing w:line="360" w:lineRule="auto"/>
              <w:rPr>
                <w:b w:val="0"/>
                <w:bCs w:val="0"/>
                <w:i/>
                <w:iCs/>
              </w:rPr>
            </w:pPr>
            <w:r w:rsidRPr="00B95583">
              <w:rPr>
                <w:b w:val="0"/>
                <w:bCs w:val="0"/>
                <w:i/>
                <w:iCs/>
              </w:rPr>
              <w:t>Eq</w:t>
            </w:r>
            <w:r>
              <w:rPr>
                <w:b w:val="0"/>
                <w:bCs w:val="0"/>
                <w:i/>
                <w:iCs/>
              </w:rPr>
              <w:t>.</w:t>
            </w:r>
            <w:r w:rsidRPr="00B95583">
              <w:rPr>
                <w:b w:val="0"/>
                <w:bCs w:val="0"/>
                <w:i/>
                <w:iCs/>
              </w:rPr>
              <w:t xml:space="preserve"> </w:t>
            </w:r>
            <w:r w:rsidRPr="00B95583">
              <w:rPr>
                <w:b w:val="0"/>
                <w:bCs w:val="0"/>
                <w:i/>
                <w:iCs/>
              </w:rPr>
              <w:fldChar w:fldCharType="begin"/>
            </w:r>
            <w:r w:rsidRPr="00B95583">
              <w:rPr>
                <w:b w:val="0"/>
                <w:bCs w:val="0"/>
                <w:i/>
                <w:iCs/>
              </w:rPr>
              <w:instrText xml:space="preserve"> SEQ Equation \* roman </w:instrText>
            </w:r>
            <w:r w:rsidRPr="00B95583">
              <w:rPr>
                <w:b w:val="0"/>
                <w:bCs w:val="0"/>
                <w:i/>
                <w:iCs/>
              </w:rPr>
              <w:fldChar w:fldCharType="separate"/>
            </w:r>
            <w:r>
              <w:rPr>
                <w:b w:val="0"/>
                <w:bCs w:val="0"/>
                <w:i/>
                <w:iCs/>
                <w:noProof/>
              </w:rPr>
              <w:t>v</w:t>
            </w:r>
            <w:r w:rsidRPr="00B95583">
              <w:rPr>
                <w:b w:val="0"/>
                <w:bCs w:val="0"/>
                <w:i/>
                <w:iCs/>
              </w:rPr>
              <w:fldChar w:fldCharType="end"/>
            </w:r>
          </w:p>
          <w:p w14:paraId="7609F020" w14:textId="77777777" w:rsidR="0036263A" w:rsidRPr="00B95583" w:rsidRDefault="0036263A" w:rsidP="00434C0D">
            <w:pPr>
              <w:pStyle w:val="Caption"/>
              <w:keepNext/>
              <w:spacing w:line="360" w:lineRule="auto"/>
              <w:rPr>
                <w:b w:val="0"/>
                <w:bCs w:val="0"/>
                <w:i/>
                <w:iCs/>
              </w:rPr>
            </w:pPr>
          </w:p>
        </w:tc>
      </w:tr>
      <w:tr w:rsidR="0036263A" w14:paraId="34AE352B" w14:textId="77777777" w:rsidTr="00610583">
        <w:tc>
          <w:tcPr>
            <w:tcW w:w="709" w:type="dxa"/>
          </w:tcPr>
          <w:p w14:paraId="2655E1B3" w14:textId="77777777" w:rsidR="0036263A" w:rsidRDefault="0036263A" w:rsidP="00434C0D">
            <w:pPr>
              <w:spacing w:line="360" w:lineRule="auto"/>
              <w:ind w:firstLine="0"/>
            </w:pPr>
          </w:p>
        </w:tc>
        <w:tc>
          <w:tcPr>
            <w:tcW w:w="6799" w:type="dxa"/>
          </w:tcPr>
          <w:p w14:paraId="47C051E4" w14:textId="247C9AE6" w:rsidR="0036263A" w:rsidRDefault="0036263A" w:rsidP="00434C0D">
            <w:pPr>
              <w:spacing w:line="360" w:lineRule="auto"/>
              <w:ind w:firstLine="0"/>
            </w:pPr>
            <m:oMathPara>
              <m:oMath>
                <m:r>
                  <m:rPr>
                    <m:nor/>
                  </m:rPr>
                  <w:rPr>
                    <w:rFonts w:ascii="Cambria Math" w:hAnsi="Cambria Math"/>
                  </w:rPr>
                  <m:t>COR</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r>
                  <w:rPr>
                    <w:rFonts w:ascii="Cambria Math" w:hAnsi="Cambria Math"/>
                  </w:rPr>
                  <m:t>=</m:t>
                </m:r>
                <m:f>
                  <m:fPr>
                    <m:ctrlPr>
                      <w:rPr>
                        <w:rFonts w:ascii="Cambria Math" w:hAnsi="Cambria Math"/>
                      </w:rPr>
                    </m:ctrlPr>
                  </m:fPr>
                  <m:num>
                    <m:r>
                      <w:rPr>
                        <w:rFonts w:ascii="Cambria Math" w:hAnsi="Cambria Math"/>
                      </w:rPr>
                      <m:t>COV</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ctrlPr>
                      <w:rPr>
                        <w:rFonts w:ascii="Cambria Math" w:hAnsi="Cambria Math"/>
                        <w:i/>
                      </w:rPr>
                    </m:ctrlPr>
                  </m:num>
                  <m:den>
                    <m:r>
                      <w:rPr>
                        <w:rFonts w:ascii="Cambria Math" w:hAnsi="Cambria Math"/>
                      </w:rPr>
                      <m:t>std</m:t>
                    </m:r>
                    <m:d>
                      <m:dPr>
                        <m:ctrlPr>
                          <w:rPr>
                            <w:rFonts w:ascii="Cambria Math" w:hAnsi="Cambria Math"/>
                            <w:i/>
                          </w:rPr>
                        </m:ctrlPr>
                      </m:dPr>
                      <m:e>
                        <m:r>
                          <w:rPr>
                            <w:rFonts w:ascii="Cambria Math" w:hAnsi="Cambria Math"/>
                          </w:rPr>
                          <m:t>y</m:t>
                        </m:r>
                      </m:e>
                    </m:d>
                    <m:r>
                      <w:rPr>
                        <w:rFonts w:ascii="Cambria Math" w:hAnsi="Cambria Math"/>
                      </w:rPr>
                      <m:t>*std</m:t>
                    </m:r>
                    <m:d>
                      <m:dPr>
                        <m:ctrlPr>
                          <w:rPr>
                            <w:rFonts w:ascii="Cambria Math" w:hAnsi="Cambria Math"/>
                            <w:i/>
                          </w:rPr>
                        </m:ctrlPr>
                      </m:dPr>
                      <m:e>
                        <m:acc>
                          <m:accPr>
                            <m:ctrlPr>
                              <w:rPr>
                                <w:rFonts w:ascii="Cambria Math" w:hAnsi="Cambria Math"/>
                              </w:rPr>
                            </m:ctrlPr>
                          </m:accPr>
                          <m:e>
                            <m:r>
                              <w:rPr>
                                <w:rFonts w:ascii="Cambria Math" w:hAnsi="Cambria Math"/>
                              </w:rPr>
                              <m:t>y</m:t>
                            </m:r>
                          </m:e>
                        </m:acc>
                      </m:e>
                    </m:d>
                    <m:ctrlPr>
                      <w:rPr>
                        <w:rFonts w:ascii="Cambria Math" w:hAnsi="Cambria Math"/>
                        <w:i/>
                      </w:rPr>
                    </m:ctrlPr>
                  </m:den>
                </m:f>
              </m:oMath>
            </m:oMathPara>
          </w:p>
        </w:tc>
        <w:tc>
          <w:tcPr>
            <w:tcW w:w="1508" w:type="dxa"/>
          </w:tcPr>
          <w:p w14:paraId="2B1C6C03" w14:textId="3DE8B2A7" w:rsidR="00A415AF" w:rsidRPr="00B95583" w:rsidRDefault="00A415AF" w:rsidP="00434C0D">
            <w:pPr>
              <w:pStyle w:val="Caption"/>
              <w:keepNext/>
              <w:spacing w:line="360" w:lineRule="auto"/>
              <w:rPr>
                <w:b w:val="0"/>
                <w:bCs w:val="0"/>
                <w:i/>
                <w:iCs/>
              </w:rPr>
            </w:pPr>
            <w:r w:rsidRPr="00B95583">
              <w:rPr>
                <w:b w:val="0"/>
                <w:bCs w:val="0"/>
                <w:i/>
                <w:iCs/>
              </w:rPr>
              <w:t>Eq</w:t>
            </w:r>
            <w:r>
              <w:rPr>
                <w:b w:val="0"/>
                <w:bCs w:val="0"/>
                <w:i/>
                <w:iCs/>
              </w:rPr>
              <w:t>.</w:t>
            </w:r>
            <w:r w:rsidRPr="00B95583">
              <w:rPr>
                <w:b w:val="0"/>
                <w:bCs w:val="0"/>
                <w:i/>
                <w:iCs/>
              </w:rPr>
              <w:t xml:space="preserve"> </w:t>
            </w:r>
            <w:r w:rsidRPr="00B95583">
              <w:rPr>
                <w:b w:val="0"/>
                <w:bCs w:val="0"/>
                <w:i/>
                <w:iCs/>
              </w:rPr>
              <w:fldChar w:fldCharType="begin"/>
            </w:r>
            <w:r w:rsidRPr="00B95583">
              <w:rPr>
                <w:b w:val="0"/>
                <w:bCs w:val="0"/>
                <w:i/>
                <w:iCs/>
              </w:rPr>
              <w:instrText xml:space="preserve"> SEQ Equation \* roman </w:instrText>
            </w:r>
            <w:r w:rsidRPr="00B95583">
              <w:rPr>
                <w:b w:val="0"/>
                <w:bCs w:val="0"/>
                <w:i/>
                <w:iCs/>
              </w:rPr>
              <w:fldChar w:fldCharType="separate"/>
            </w:r>
            <w:r>
              <w:rPr>
                <w:b w:val="0"/>
                <w:bCs w:val="0"/>
                <w:i/>
                <w:iCs/>
                <w:noProof/>
              </w:rPr>
              <w:t>vi</w:t>
            </w:r>
            <w:r w:rsidRPr="00B95583">
              <w:rPr>
                <w:b w:val="0"/>
                <w:bCs w:val="0"/>
                <w:i/>
                <w:iCs/>
              </w:rPr>
              <w:fldChar w:fldCharType="end"/>
            </w:r>
          </w:p>
          <w:p w14:paraId="381264B5" w14:textId="77777777" w:rsidR="0036263A" w:rsidRPr="00B95583" w:rsidRDefault="0036263A" w:rsidP="00434C0D">
            <w:pPr>
              <w:pStyle w:val="Caption"/>
              <w:keepNext/>
              <w:spacing w:line="360" w:lineRule="auto"/>
              <w:rPr>
                <w:b w:val="0"/>
                <w:bCs w:val="0"/>
                <w:i/>
                <w:iCs/>
              </w:rPr>
            </w:pPr>
          </w:p>
        </w:tc>
      </w:tr>
      <w:tr w:rsidR="0036263A" w14:paraId="12078D81" w14:textId="77777777" w:rsidTr="00610583">
        <w:tc>
          <w:tcPr>
            <w:tcW w:w="709" w:type="dxa"/>
          </w:tcPr>
          <w:p w14:paraId="1A3A7C0E" w14:textId="77777777" w:rsidR="0036263A" w:rsidRDefault="0036263A" w:rsidP="00434C0D">
            <w:pPr>
              <w:spacing w:line="360" w:lineRule="auto"/>
              <w:ind w:firstLine="0"/>
            </w:pPr>
          </w:p>
        </w:tc>
        <w:tc>
          <w:tcPr>
            <w:tcW w:w="6799" w:type="dxa"/>
          </w:tcPr>
          <w:p w14:paraId="50B5D8DC" w14:textId="2D3A69DC" w:rsidR="0036263A" w:rsidRDefault="0036263A" w:rsidP="00434C0D">
            <w:pPr>
              <w:spacing w:line="360" w:lineRule="auto"/>
              <w:ind w:firstLine="0"/>
            </w:pPr>
            <m:oMathPara>
              <m:oMath>
                <m:r>
                  <m:rPr>
                    <m:nor/>
                  </m:rPr>
                  <w:rPr>
                    <w:rFonts w:ascii="Cambria Math" w:hAnsi="Cambria Math"/>
                  </w:rPr>
                  <m:t>EC</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r>
                  <w:rPr>
                    <w:rFonts w:ascii="Cambria Math" w:hAnsi="Cambria Math"/>
                  </w:rPr>
                  <m:t>=1-</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e>
                            </m:d>
                          </m:e>
                          <m:sup>
                            <m:r>
                              <w:rPr>
                                <w:rFonts w:ascii="Cambria Math" w:hAnsi="Cambria Math"/>
                              </w:rPr>
                              <m:t>2</m:t>
                            </m:r>
                          </m:sup>
                        </m:sSup>
                        <m:ctrlPr>
                          <w:rPr>
                            <w:rFonts w:ascii="Cambria Math" w:hAnsi="Cambria Math"/>
                            <w:i/>
                          </w:rPr>
                        </m:ctrlPr>
                      </m:e>
                    </m:nary>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ean</m:t>
                                </m:r>
                                <m:d>
                                  <m:dPr>
                                    <m:ctrlPr>
                                      <w:rPr>
                                        <w:rFonts w:ascii="Cambria Math" w:hAnsi="Cambria Math"/>
                                        <w:i/>
                                      </w:rPr>
                                    </m:ctrlPr>
                                  </m:dPr>
                                  <m:e>
                                    <m:r>
                                      <w:rPr>
                                        <w:rFonts w:ascii="Cambria Math" w:hAnsi="Cambria Math"/>
                                      </w:rPr>
                                      <m:t>Y</m:t>
                                    </m:r>
                                  </m:e>
                                </m:d>
                              </m:e>
                            </m:d>
                          </m:e>
                          <m:sup>
                            <m:r>
                              <w:rPr>
                                <w:rFonts w:ascii="Cambria Math" w:hAnsi="Cambria Math"/>
                              </w:rPr>
                              <m:t>2</m:t>
                            </m:r>
                          </m:sup>
                        </m:sSup>
                        <m:ctrlPr>
                          <w:rPr>
                            <w:rFonts w:ascii="Cambria Math" w:hAnsi="Cambria Math"/>
                            <w:i/>
                          </w:rPr>
                        </m:ctrlPr>
                      </m:e>
                    </m:nary>
                    <m:ctrlPr>
                      <w:rPr>
                        <w:rFonts w:ascii="Cambria Math" w:hAnsi="Cambria Math"/>
                        <w:i/>
                      </w:rPr>
                    </m:ctrlPr>
                  </m:den>
                </m:f>
              </m:oMath>
            </m:oMathPara>
          </w:p>
        </w:tc>
        <w:tc>
          <w:tcPr>
            <w:tcW w:w="1508" w:type="dxa"/>
          </w:tcPr>
          <w:p w14:paraId="005AA640" w14:textId="1C7C2D8A" w:rsidR="00A415AF" w:rsidRPr="00A415AF" w:rsidRDefault="00A415AF" w:rsidP="00434C0D">
            <w:pPr>
              <w:pStyle w:val="Caption"/>
              <w:keepNext/>
              <w:spacing w:line="360" w:lineRule="auto"/>
              <w:rPr>
                <w:b w:val="0"/>
                <w:bCs w:val="0"/>
                <w:i/>
                <w:iCs/>
              </w:rPr>
            </w:pPr>
            <w:r w:rsidRPr="00A415AF">
              <w:rPr>
                <w:b w:val="0"/>
                <w:bCs w:val="0"/>
                <w:i/>
                <w:iCs/>
              </w:rPr>
              <w:t>Eq</w:t>
            </w:r>
            <w:r>
              <w:rPr>
                <w:b w:val="0"/>
                <w:bCs w:val="0"/>
                <w:i/>
                <w:iCs/>
              </w:rPr>
              <w:t>.</w:t>
            </w:r>
            <w:r w:rsidRPr="00A415AF">
              <w:rPr>
                <w:b w:val="0"/>
                <w:bCs w:val="0"/>
                <w:i/>
                <w:iCs/>
              </w:rPr>
              <w:t xml:space="preserve"> </w:t>
            </w:r>
            <w:r w:rsidRPr="00A415AF">
              <w:rPr>
                <w:b w:val="0"/>
                <w:bCs w:val="0"/>
                <w:i/>
                <w:iCs/>
              </w:rPr>
              <w:fldChar w:fldCharType="begin"/>
            </w:r>
            <w:r w:rsidRPr="00A415AF">
              <w:rPr>
                <w:b w:val="0"/>
                <w:bCs w:val="0"/>
                <w:i/>
                <w:iCs/>
              </w:rPr>
              <w:instrText xml:space="preserve"> SEQ Equation \* roman </w:instrText>
            </w:r>
            <w:r w:rsidRPr="00A415AF">
              <w:rPr>
                <w:b w:val="0"/>
                <w:bCs w:val="0"/>
                <w:i/>
                <w:iCs/>
              </w:rPr>
              <w:fldChar w:fldCharType="separate"/>
            </w:r>
            <w:r w:rsidRPr="00A415AF">
              <w:rPr>
                <w:b w:val="0"/>
                <w:bCs w:val="0"/>
                <w:i/>
                <w:iCs/>
                <w:noProof/>
              </w:rPr>
              <w:t>vii</w:t>
            </w:r>
            <w:r w:rsidRPr="00A415AF">
              <w:rPr>
                <w:b w:val="0"/>
                <w:bCs w:val="0"/>
                <w:i/>
                <w:iCs/>
              </w:rPr>
              <w:fldChar w:fldCharType="end"/>
            </w:r>
          </w:p>
          <w:p w14:paraId="6B4D5D77" w14:textId="77777777" w:rsidR="0036263A" w:rsidRPr="00B95583" w:rsidRDefault="0036263A" w:rsidP="00434C0D">
            <w:pPr>
              <w:pStyle w:val="Caption"/>
              <w:keepNext/>
              <w:spacing w:line="360" w:lineRule="auto"/>
              <w:rPr>
                <w:b w:val="0"/>
                <w:bCs w:val="0"/>
                <w:i/>
                <w:iCs/>
              </w:rPr>
            </w:pPr>
          </w:p>
        </w:tc>
      </w:tr>
    </w:tbl>
    <w:p w14:paraId="33682754" w14:textId="77777777" w:rsidR="00DE17AE" w:rsidRDefault="00DE17AE" w:rsidP="00434C0D">
      <w:pPr>
        <w:spacing w:line="360" w:lineRule="auto"/>
      </w:pPr>
    </w:p>
    <w:p w14:paraId="3F67569E" w14:textId="3F0D12FC" w:rsidR="00DE17AE" w:rsidRDefault="00DE17AE" w:rsidP="00434C0D">
      <w:pPr>
        <w:spacing w:line="360" w:lineRule="auto"/>
      </w:pPr>
    </w:p>
    <w:p w14:paraId="6D2D1B49" w14:textId="013BDA96" w:rsidR="00DE17AE" w:rsidRDefault="00C477FE" w:rsidP="00434C0D">
      <w:pPr>
        <w:spacing w:line="360" w:lineRule="auto"/>
      </w:pPr>
      <w:r>
        <w:lastRenderedPageBreak/>
        <w:t>Where:</w:t>
      </w:r>
    </w:p>
    <w:p w14:paraId="115A4FBC" w14:textId="351A8103" w:rsidR="00C477FE" w:rsidRDefault="00C477FE" w:rsidP="00434C0D">
      <w:pPr>
        <w:spacing w:line="360" w:lineRule="auto"/>
      </w:pPr>
      <w:r>
        <w:tab/>
      </w:r>
      <m:oMath>
        <m:r>
          <w:rPr>
            <w:rFonts w:ascii="Cambria Math" w:hAnsi="Cambria Math"/>
          </w:rPr>
          <m:t>y = measured</m:t>
        </m:r>
      </m:oMath>
    </w:p>
    <w:p w14:paraId="735E30A7" w14:textId="077F3B0C" w:rsidR="00D22264" w:rsidRDefault="00D22264" w:rsidP="00434C0D">
      <w:pPr>
        <w:spacing w:line="360" w:lineRule="auto"/>
      </w:pPr>
      <w:r>
        <w:tab/>
      </w:r>
      <m:oMath>
        <m:r>
          <w:rPr>
            <w:rFonts w:ascii="Cambria Math" w:hAnsi="Cambria Math"/>
          </w:rPr>
          <m:t>ŷ= modelled</m:t>
        </m:r>
      </m:oMath>
    </w:p>
    <w:p w14:paraId="2243EB2E" w14:textId="2108EAC8" w:rsidR="00D22264" w:rsidRDefault="00D22264" w:rsidP="00434C0D">
      <w:pPr>
        <w:spacing w:line="360" w:lineRule="auto"/>
      </w:pPr>
    </w:p>
    <w:p w14:paraId="3FE20BE6" w14:textId="4F1250B7" w:rsidR="00D84A1A" w:rsidRDefault="00D22264" w:rsidP="00434C0D">
      <w:pPr>
        <w:spacing w:line="360" w:lineRule="auto"/>
      </w:pPr>
      <w:r>
        <w:t>Each of the performance metric</w:t>
      </w:r>
      <w:r w:rsidR="00935CFA">
        <w:t>s</w:t>
      </w:r>
      <w:r>
        <w:t xml:space="preserve"> is an estimate of performance </w:t>
      </w:r>
      <w:r w:rsidR="00445F08">
        <w:t xml:space="preserve">typically used for regression problems and </w:t>
      </w:r>
      <w:r w:rsidR="00572E05">
        <w:t xml:space="preserve">forecasting of numerical values. </w:t>
      </w:r>
      <w:r w:rsidR="00D84A1A">
        <w:t xml:space="preserve">Multiple performance metrics are used </w:t>
      </w:r>
      <w:r w:rsidR="008572D8">
        <w:t>in an effort to more robustly assess performance</w:t>
      </w:r>
      <w:r w:rsidR="0042095A">
        <w:t xml:space="preserve">. </w:t>
      </w:r>
      <w:r w:rsidR="009A3075">
        <w:t xml:space="preserve">MBE (Bias) </w:t>
      </w:r>
      <w:r w:rsidR="00DD5574">
        <w:t>and RMSE (Root Mean Squared Error</w:t>
      </w:r>
      <w:r w:rsidR="000D1167">
        <w:t xml:space="preserve">) </w:t>
      </w:r>
      <w:r w:rsidR="00A03DA6">
        <w:t>are typically used to assess regression performance and return a value in the unit of the prediction</w:t>
      </w:r>
      <w:r w:rsidR="00DF6912">
        <w:t xml:space="preserve">, 0 is a perfect score for both metrics. </w:t>
      </w:r>
      <w:r w:rsidR="00A933D2">
        <w:t>SI (Scatter Index) is a normalised RMSE represented as a percentage</w:t>
      </w:r>
      <w:r w:rsidR="003960AC">
        <w:t>,</w:t>
      </w:r>
      <w:r w:rsidR="00A933D2">
        <w:t xml:space="preserve"> a perfect score is 0%</w:t>
      </w:r>
      <w:r w:rsidR="006E1B02">
        <w:t>.</w:t>
      </w:r>
      <w:r w:rsidR="006A1879">
        <w:t xml:space="preserve"> The</w:t>
      </w:r>
      <w:r w:rsidR="006E1B02">
        <w:t xml:space="preserve"> </w:t>
      </w:r>
      <w:r w:rsidR="00D13A9F">
        <w:t>R2 (</w:t>
      </w:r>
      <w:r w:rsidR="00C81E91">
        <w:t>Coefficient of Determination)</w:t>
      </w:r>
      <w:r w:rsidR="006A1879">
        <w:t>, NSE (Nash-Sutcliffe</w:t>
      </w:r>
      <w:r w:rsidR="00997683">
        <w:t>), COR (Correlation Coefficient) and</w:t>
      </w:r>
      <w:r w:rsidR="00C13A11">
        <w:t xml:space="preserve"> EC (</w:t>
      </w:r>
      <w:r w:rsidR="003E796D">
        <w:t>Efficiency Coefficient</w:t>
      </w:r>
      <w:r w:rsidR="00C13A11">
        <w:t>)</w:t>
      </w:r>
      <w:r w:rsidR="00997683">
        <w:t xml:space="preserve"> </w:t>
      </w:r>
      <w:r w:rsidR="00755C8A">
        <w:t xml:space="preserve">measures the performance of the variance and </w:t>
      </w:r>
      <w:r w:rsidR="00BF3815">
        <w:t xml:space="preserve">is measured between 0 and 1, with 1 a perfect score. </w:t>
      </w:r>
      <w:r w:rsidR="00D900B8">
        <w:t xml:space="preserve">It’s important to use a range of metrics as a single metric is unlikely to show a clear picture of performance, for example a model that both over and under predicts consistently </w:t>
      </w:r>
      <w:r w:rsidR="00C35227">
        <w:t>could have a low Bias</w:t>
      </w:r>
      <w:r w:rsidR="00170481">
        <w:t>.</w:t>
      </w:r>
      <w:r w:rsidR="00C35227">
        <w:t xml:space="preserve"> </w:t>
      </w:r>
    </w:p>
    <w:p w14:paraId="1203C8B9" w14:textId="38EBB8DF" w:rsidR="00D22264" w:rsidRDefault="00482072" w:rsidP="00434C0D">
      <w:pPr>
        <w:spacing w:line="360" w:lineRule="auto"/>
      </w:pPr>
      <w:r>
        <w:t>Though each</w:t>
      </w:r>
      <w:r w:rsidR="00A82B1C">
        <w:t xml:space="preserve"> metric</w:t>
      </w:r>
      <w:r>
        <w:t xml:space="preserve"> is typically used</w:t>
      </w:r>
      <w:r w:rsidR="00A82B1C">
        <w:t xml:space="preserve"> for these types of regression problems</w:t>
      </w:r>
      <w:r>
        <w:t xml:space="preserve"> it is important to note that all these performance metrics </w:t>
      </w:r>
      <w:r w:rsidR="00DF0E25">
        <w:t xml:space="preserve">are estimates of performance, and as described in </w:t>
      </w:r>
      <w:r w:rsidR="00DF0E25" w:rsidRPr="00AB4844">
        <w:rPr>
          <w:noProof/>
        </w:rPr>
        <w:t>Bryant et al</w:t>
      </w:r>
      <w:r w:rsidR="00C219AE">
        <w:rPr>
          <w:noProof/>
        </w:rPr>
        <w:t xml:space="preserve">., </w:t>
      </w:r>
      <w:r w:rsidR="00DF0E25">
        <w:rPr>
          <w:noProof/>
        </w:rPr>
        <w:t>(</w:t>
      </w:r>
      <w:r w:rsidR="00DF0E25" w:rsidRPr="00AB4844">
        <w:rPr>
          <w:noProof/>
        </w:rPr>
        <w:t>2016</w:t>
      </w:r>
      <w:r w:rsidR="00DF0E25">
        <w:rPr>
          <w:noProof/>
        </w:rPr>
        <w:t xml:space="preserve">) </w:t>
      </w:r>
      <w:r w:rsidR="00E87C2A">
        <w:rPr>
          <w:noProof/>
        </w:rPr>
        <w:t>can show particularly poor performance when forecasts are lagged in time</w:t>
      </w:r>
      <w:r w:rsidR="00163F83">
        <w:rPr>
          <w:noProof/>
        </w:rPr>
        <w:t xml:space="preserve">, even if the shape and magnitude of the results matches the observations. </w:t>
      </w:r>
      <w:r w:rsidR="00874D76">
        <w:rPr>
          <w:noProof/>
        </w:rPr>
        <w:t>This is why visualisations of model performance is also an important step in assessing the performance of any model.</w:t>
      </w:r>
    </w:p>
    <w:p w14:paraId="3AF20593" w14:textId="6B34147F" w:rsidR="00551B8F" w:rsidRPr="00727A1D" w:rsidRDefault="00551B8F" w:rsidP="00434C0D">
      <w:pPr>
        <w:pStyle w:val="Heading1"/>
        <w:spacing w:line="360" w:lineRule="auto"/>
      </w:pPr>
      <w:r w:rsidRPr="00727A1D">
        <w:t>Results</w:t>
      </w:r>
    </w:p>
    <w:p w14:paraId="27D32503" w14:textId="73D824F0" w:rsidR="00135086" w:rsidRDefault="003D3BB2" w:rsidP="00135086">
      <w:pPr>
        <w:spacing w:line="360" w:lineRule="auto"/>
      </w:pPr>
      <w:r>
        <w:t>The results</w:t>
      </w:r>
      <w:r w:rsidR="007142D0">
        <w:t xml:space="preserve"> for Hs</w:t>
      </w:r>
      <w:r>
        <w:t xml:space="preserve"> are presented graphically in </w:t>
      </w:r>
      <w:r>
        <w:fldChar w:fldCharType="begin"/>
      </w:r>
      <w:r>
        <w:instrText xml:space="preserve"> REF _Ref162881674 \h  \* MERGEFORMAT </w:instrText>
      </w:r>
      <w:r>
        <w:fldChar w:fldCharType="separate"/>
      </w:r>
      <w:r w:rsidR="009014FA">
        <w:t xml:space="preserve">Figure </w:t>
      </w:r>
      <w:r w:rsidR="009014FA">
        <w:rPr>
          <w:noProof/>
        </w:rPr>
        <w:t>7</w:t>
      </w:r>
      <w:r>
        <w:fldChar w:fldCharType="end"/>
      </w:r>
      <w:r>
        <w:t xml:space="preserve"> and</w:t>
      </w:r>
      <w:r w:rsidR="00E82255">
        <w:t xml:space="preserve"> all parameters</w:t>
      </w:r>
      <w:r>
        <w:t xml:space="preserve"> </w:t>
      </w:r>
      <w:r w:rsidR="009A2E1F">
        <w:t xml:space="preserve">through performance metrics in </w:t>
      </w:r>
      <w:r>
        <w:fldChar w:fldCharType="begin"/>
      </w:r>
      <w:r>
        <w:instrText xml:space="preserve"> REF _Ref162881701 \h  \* MERGEFORMAT </w:instrText>
      </w:r>
      <w:r>
        <w:fldChar w:fldCharType="separate"/>
      </w:r>
      <w:r w:rsidR="009A2E1F">
        <w:t xml:space="preserve">Table </w:t>
      </w:r>
      <w:r w:rsidR="009A2E1F" w:rsidRPr="5FC989DB">
        <w:rPr>
          <w:noProof/>
        </w:rPr>
        <w:t>3</w:t>
      </w:r>
      <w:r>
        <w:fldChar w:fldCharType="end"/>
      </w:r>
      <w:r w:rsidR="007A3B99">
        <w:t>,</w:t>
      </w:r>
      <w:r w:rsidR="007142D0">
        <w:t xml:space="preserve"> </w:t>
      </w:r>
      <w:r w:rsidR="007A3B99">
        <w:fldChar w:fldCharType="begin"/>
      </w:r>
      <w:r w:rsidR="007A3B99">
        <w:instrText xml:space="preserve"> REF _Ref167886395 \h </w:instrText>
      </w:r>
      <w:r w:rsidR="007A3B99">
        <w:fldChar w:fldCharType="separate"/>
      </w:r>
      <w:r w:rsidR="007A3B99">
        <w:rPr>
          <w:noProof/>
        </w:rPr>
        <w:t>4</w:t>
      </w:r>
      <w:r w:rsidR="007A3B99">
        <w:fldChar w:fldCharType="end"/>
      </w:r>
      <w:r w:rsidR="007E3FFD">
        <w:t xml:space="preserve"> and</w:t>
      </w:r>
      <w:r w:rsidR="007A3B99">
        <w:fldChar w:fldCharType="begin"/>
      </w:r>
      <w:r w:rsidR="007A3B99">
        <w:instrText xml:space="preserve"> REF _Ref168056253 \h </w:instrText>
      </w:r>
      <w:r w:rsidR="007A3B99">
        <w:fldChar w:fldCharType="separate"/>
      </w:r>
      <w:r w:rsidR="007A3B99">
        <w:t xml:space="preserve"> </w:t>
      </w:r>
      <w:r w:rsidR="007A3B99" w:rsidRPr="5FC989DB">
        <w:rPr>
          <w:noProof/>
        </w:rPr>
        <w:t>5</w:t>
      </w:r>
      <w:r w:rsidR="007A3B99">
        <w:fldChar w:fldCharType="end"/>
      </w:r>
      <w:r w:rsidR="00E55164">
        <w:t>. Overall</w:t>
      </w:r>
      <w:r w:rsidR="000F6769">
        <w:t>,</w:t>
      </w:r>
      <w:r w:rsidR="00E55164">
        <w:t xml:space="preserve"> all the predictions made using the LTSM approach showed improved performance over the MLP</w:t>
      </w:r>
      <w:r w:rsidR="003065F9">
        <w:t xml:space="preserve"> for all </w:t>
      </w:r>
      <w:r w:rsidR="00D325C8">
        <w:t>parameters</w:t>
      </w:r>
      <w:r w:rsidR="002D7D33">
        <w:t xml:space="preserve"> (though some metrics showed the MLP performed marginally better for </w:t>
      </w:r>
      <w:r w:rsidR="002D7D33" w:rsidRPr="00692210">
        <w:rPr>
          <w:i/>
          <w:iCs/>
        </w:rPr>
        <w:t>Dp</w:t>
      </w:r>
      <w:r w:rsidR="002D7D33">
        <w:t>)</w:t>
      </w:r>
      <w:r w:rsidR="00CC3BAC">
        <w:t>.</w:t>
      </w:r>
      <w:r w:rsidR="002D7D33">
        <w:t xml:space="preserve"> The</w:t>
      </w:r>
      <w:r w:rsidR="00CC3BAC">
        <w:t xml:space="preserve"> performing MLP used the partitioned wave parameters, whereas the best performing LTSM model used the</w:t>
      </w:r>
      <w:r w:rsidR="007142D0">
        <w:t xml:space="preserve"> 1D</w:t>
      </w:r>
      <w:r w:rsidR="00CC3BAC">
        <w:t xml:space="preserve"> wave spe</w:t>
      </w:r>
      <w:r w:rsidR="009B72F7">
        <w:t xml:space="preserve">ctrum. </w:t>
      </w:r>
    </w:p>
    <w:p w14:paraId="71FAE8CE" w14:textId="0168C022" w:rsidR="00246818" w:rsidRDefault="00246818" w:rsidP="00135086">
      <w:pPr>
        <w:spacing w:line="360" w:lineRule="auto"/>
      </w:pPr>
      <w:r>
        <w:t xml:space="preserve">Hs performance as expected was </w:t>
      </w:r>
      <w:r w:rsidR="005976D8">
        <w:t>generally much better than for other parameters</w:t>
      </w:r>
      <w:r w:rsidR="00380A3C">
        <w:t xml:space="preserve"> (</w:t>
      </w:r>
      <w:r w:rsidR="00380A3C">
        <w:fldChar w:fldCharType="begin"/>
      </w:r>
      <w:r w:rsidR="00380A3C">
        <w:instrText xml:space="preserve"> REF _Ref162881701 \h </w:instrText>
      </w:r>
      <w:r w:rsidR="00380A3C">
        <w:fldChar w:fldCharType="separate"/>
      </w:r>
      <w:r w:rsidR="00380A3C">
        <w:t xml:space="preserve">Table </w:t>
      </w:r>
      <w:r w:rsidR="00380A3C">
        <w:rPr>
          <w:noProof/>
        </w:rPr>
        <w:t>3</w:t>
      </w:r>
      <w:r w:rsidR="00380A3C">
        <w:fldChar w:fldCharType="end"/>
      </w:r>
      <w:r w:rsidR="00380A3C">
        <w:fldChar w:fldCharType="begin"/>
      </w:r>
      <w:r w:rsidR="00380A3C">
        <w:instrText xml:space="preserve"> REF _Ref167886395 \h </w:instrText>
      </w:r>
      <w:r w:rsidR="00380A3C">
        <w:fldChar w:fldCharType="separate"/>
      </w:r>
      <w:r w:rsidR="00380A3C">
        <w:t xml:space="preserve">, </w:t>
      </w:r>
      <w:r w:rsidR="00380A3C">
        <w:rPr>
          <w:noProof/>
        </w:rPr>
        <w:t>4</w:t>
      </w:r>
      <w:r w:rsidR="00380A3C">
        <w:fldChar w:fldCharType="end"/>
      </w:r>
      <w:r w:rsidR="00380A3C">
        <w:t xml:space="preserve"> </w:t>
      </w:r>
      <w:r w:rsidR="00380A3C">
        <w:fldChar w:fldCharType="begin"/>
      </w:r>
      <w:r w:rsidR="00380A3C">
        <w:instrText xml:space="preserve"> REF _Ref168056253 \h </w:instrText>
      </w:r>
      <w:r w:rsidR="00380A3C">
        <w:fldChar w:fldCharType="separate"/>
      </w:r>
      <w:r w:rsidR="00380A3C">
        <w:t xml:space="preserve">&amp; </w:t>
      </w:r>
      <w:r w:rsidR="00380A3C" w:rsidRPr="5FC989DB">
        <w:rPr>
          <w:noProof/>
        </w:rPr>
        <w:t>5</w:t>
      </w:r>
      <w:r w:rsidR="00380A3C">
        <w:fldChar w:fldCharType="end"/>
      </w:r>
      <w:r w:rsidR="00380A3C">
        <w:t>)</w:t>
      </w:r>
      <w:r w:rsidR="005976D8">
        <w:t xml:space="preserve">, with all performance metrics across both models showing </w:t>
      </w:r>
      <w:r w:rsidR="00916A11">
        <w:t>the best performance. This is consistent with</w:t>
      </w:r>
      <w:r w:rsidR="00FD620C">
        <w:t xml:space="preserve"> other findings</w:t>
      </w:r>
      <w:r w:rsidR="00916A11">
        <w:t xml:space="preserve">, which also tends to focus on this parameter due both it’s performance and </w:t>
      </w:r>
      <w:r w:rsidR="00FD620C">
        <w:t xml:space="preserve">significance to users. </w:t>
      </w:r>
    </w:p>
    <w:p w14:paraId="0F62B1D6" w14:textId="799358ED" w:rsidR="00615255" w:rsidRDefault="00E23E68" w:rsidP="00434C0D">
      <w:pPr>
        <w:spacing w:line="360" w:lineRule="auto"/>
      </w:pPr>
      <w:r>
        <w:t xml:space="preserve">The results for </w:t>
      </w:r>
      <w:r w:rsidRPr="00692210">
        <w:rPr>
          <w:i/>
          <w:iCs/>
        </w:rPr>
        <w:t>Tz</w:t>
      </w:r>
      <w:r>
        <w:t xml:space="preserve"> are presented in </w:t>
      </w:r>
      <w:r w:rsidR="00C71341">
        <w:fldChar w:fldCharType="begin"/>
      </w:r>
      <w:r w:rsidR="00C71341">
        <w:instrText xml:space="preserve"> REF _Ref167886395 \h </w:instrText>
      </w:r>
      <w:r w:rsidR="00ED0125">
        <w:instrText xml:space="preserve"> \* MERGEFORMAT </w:instrText>
      </w:r>
      <w:r w:rsidR="00C71341">
        <w:fldChar w:fldCharType="separate"/>
      </w:r>
      <w:r w:rsidR="00C71341">
        <w:t xml:space="preserve">Table </w:t>
      </w:r>
      <w:r w:rsidR="00C71341">
        <w:rPr>
          <w:noProof/>
        </w:rPr>
        <w:t>4</w:t>
      </w:r>
      <w:r w:rsidR="00C71341">
        <w:fldChar w:fldCharType="end"/>
      </w:r>
      <w:r w:rsidR="00C71341">
        <w:t xml:space="preserve">, </w:t>
      </w:r>
      <w:r w:rsidR="00140266">
        <w:t xml:space="preserve">LTSM overall performed better than the MLP, </w:t>
      </w:r>
      <w:r w:rsidR="00695649">
        <w:t xml:space="preserve">the best performing overall is the LTSM that uses the 1D spectrum. </w:t>
      </w:r>
      <w:r w:rsidR="00CD0A37">
        <w:t xml:space="preserve">Importantly the integrated parameter </w:t>
      </w:r>
      <w:r w:rsidR="00CD0A37" w:rsidRPr="00692210">
        <w:rPr>
          <w:i/>
          <w:iCs/>
        </w:rPr>
        <w:t>Tz</w:t>
      </w:r>
      <w:r w:rsidR="00CD0A37">
        <w:t xml:space="preserve"> </w:t>
      </w:r>
      <w:r w:rsidR="00AD306E">
        <w:t>appears</w:t>
      </w:r>
      <w:r w:rsidR="000F0146">
        <w:t xml:space="preserve"> to </w:t>
      </w:r>
      <w:r w:rsidR="00EC5F19">
        <w:t>outperform</w:t>
      </w:r>
      <w:r w:rsidR="000F0146">
        <w:t xml:space="preserve"> </w:t>
      </w:r>
      <w:r w:rsidR="00AD081E">
        <w:t xml:space="preserve">all the MLP models (though the difference between the MLP </w:t>
      </w:r>
      <w:r w:rsidR="00AD081E">
        <w:lastRenderedPageBreak/>
        <w:t xml:space="preserve">1D Spectrum and </w:t>
      </w:r>
      <w:r w:rsidR="00AD306E">
        <w:t>LTSM Integrated parameters is not particularly significant</w:t>
      </w:r>
      <w:r w:rsidR="00BE7C52">
        <w:t xml:space="preserve"> </w:t>
      </w:r>
      <w:r w:rsidR="00833263">
        <w:t>(</w:t>
      </w:r>
      <w:r w:rsidR="00BE7C52">
        <w:t xml:space="preserve">only </w:t>
      </w:r>
      <w:r w:rsidR="00833263">
        <w:t>around 2% different for RMSE</w:t>
      </w:r>
      <w:r w:rsidR="00AD306E">
        <w:t>).</w:t>
      </w:r>
    </w:p>
    <w:p w14:paraId="668846FC" w14:textId="10BB45B1" w:rsidR="00AD306E" w:rsidRPr="001A183F" w:rsidRDefault="009856B2" w:rsidP="00434C0D">
      <w:pPr>
        <w:spacing w:line="360" w:lineRule="auto"/>
      </w:pPr>
      <w:r>
        <w:t xml:space="preserve">The results for </w:t>
      </w:r>
      <w:r w:rsidRPr="00E26A83">
        <w:rPr>
          <w:i/>
          <w:iCs/>
        </w:rPr>
        <w:t>Dp</w:t>
      </w:r>
      <w:r>
        <w:t xml:space="preserve"> are different from</w:t>
      </w:r>
      <w:r w:rsidR="00495ECC">
        <w:t xml:space="preserve"> </w:t>
      </w:r>
      <w:r w:rsidR="00495ECC" w:rsidRPr="00E26A83">
        <w:rPr>
          <w:i/>
          <w:iCs/>
        </w:rPr>
        <w:t>Hs</w:t>
      </w:r>
      <w:r w:rsidR="00495ECC">
        <w:t xml:space="preserve"> and </w:t>
      </w:r>
      <w:r w:rsidR="00495ECC" w:rsidRPr="00E26A83">
        <w:rPr>
          <w:i/>
          <w:iCs/>
        </w:rPr>
        <w:t>Tz</w:t>
      </w:r>
      <w:r>
        <w:t xml:space="preserve">, as shown in </w:t>
      </w:r>
      <w:r w:rsidR="008F32D4">
        <w:fldChar w:fldCharType="begin"/>
      </w:r>
      <w:r w:rsidR="008F32D4">
        <w:instrText xml:space="preserve"> REF _Ref168056253 \h </w:instrText>
      </w:r>
      <w:r w:rsidR="00ED0125">
        <w:instrText xml:space="preserve"> \* MERGEFORMAT </w:instrText>
      </w:r>
      <w:r w:rsidR="008F32D4">
        <w:fldChar w:fldCharType="separate"/>
      </w:r>
      <w:r w:rsidR="008F32D4">
        <w:t xml:space="preserve">Table </w:t>
      </w:r>
      <w:r w:rsidR="008F32D4">
        <w:rPr>
          <w:noProof/>
        </w:rPr>
        <w:t>5</w:t>
      </w:r>
      <w:r w:rsidR="008F32D4">
        <w:fldChar w:fldCharType="end"/>
      </w:r>
      <w:r w:rsidR="008F32D4">
        <w:t xml:space="preserve">, the best performing overall are </w:t>
      </w:r>
      <w:r w:rsidR="00495ECC">
        <w:t>the LTSM</w:t>
      </w:r>
      <w:r w:rsidR="00493BA7">
        <w:t xml:space="preserve"> using partitioned parameters.</w:t>
      </w:r>
      <w:r w:rsidR="009F264C">
        <w:t xml:space="preserve"> Of note the MLP with partitioned parameters was the best performing MLP model.</w:t>
      </w:r>
      <w:r w:rsidR="00176ED8">
        <w:t xml:space="preserve"> </w:t>
      </w:r>
      <w:r w:rsidR="00145A73">
        <w:t>T</w:t>
      </w:r>
      <w:r w:rsidR="00B877C1">
        <w:t>o calculate performance metrics for wave</w:t>
      </w:r>
      <w:r w:rsidR="00A10C18">
        <w:t xml:space="preserve"> direction parameters due the cyclical nature of the data, in this case the direction range is narrow</w:t>
      </w:r>
      <w:r w:rsidR="0086372D">
        <w:t xml:space="preserve"> due to the easterly aspect of the coastline. </w:t>
      </w:r>
    </w:p>
    <w:p w14:paraId="692BBC8A" w14:textId="27F30002" w:rsidR="00863FD4" w:rsidRDefault="00F32D86" w:rsidP="00434C0D">
      <w:pPr>
        <w:spacing w:line="360" w:lineRule="auto"/>
        <w:ind w:firstLine="0"/>
      </w:pPr>
      <w:r>
        <w:rPr>
          <w:noProof/>
        </w:rPr>
        <w:lastRenderedPageBreak/>
        <mc:AlternateContent>
          <mc:Choice Requires="wpg">
            <w:drawing>
              <wp:anchor distT="0" distB="0" distL="114300" distR="114300" simplePos="0" relativeHeight="251655168" behindDoc="0" locked="0" layoutInCell="1" allowOverlap="1" wp14:anchorId="63DD513C" wp14:editId="792612C8">
                <wp:simplePos x="0" y="0"/>
                <wp:positionH relativeFrom="column">
                  <wp:posOffset>0</wp:posOffset>
                </wp:positionH>
                <wp:positionV relativeFrom="paragraph">
                  <wp:posOffset>293077</wp:posOffset>
                </wp:positionV>
                <wp:extent cx="5726430" cy="8122725"/>
                <wp:effectExtent l="0" t="0" r="7620" b="0"/>
                <wp:wrapTopAndBottom/>
                <wp:docPr id="1336063889" name="Group 16"/>
                <wp:cNvGraphicFramePr/>
                <a:graphic xmlns:a="http://schemas.openxmlformats.org/drawingml/2006/main">
                  <a:graphicData uri="http://schemas.microsoft.com/office/word/2010/wordprocessingGroup">
                    <wpg:wgp>
                      <wpg:cNvGrpSpPr/>
                      <wpg:grpSpPr>
                        <a:xfrm>
                          <a:off x="0" y="0"/>
                          <a:ext cx="5726430" cy="8122725"/>
                          <a:chOff x="0" y="0"/>
                          <a:chExt cx="5726430" cy="8122725"/>
                        </a:xfrm>
                      </wpg:grpSpPr>
                      <wps:wsp>
                        <wps:cNvPr id="1962443636" name="Text Box 1"/>
                        <wps:cNvSpPr txBox="1"/>
                        <wps:spPr>
                          <a:xfrm>
                            <a:off x="0" y="7983025"/>
                            <a:ext cx="5726430" cy="139700"/>
                          </a:xfrm>
                          <a:prstGeom prst="rect">
                            <a:avLst/>
                          </a:prstGeom>
                          <a:solidFill>
                            <a:prstClr val="white"/>
                          </a:solidFill>
                          <a:ln>
                            <a:noFill/>
                          </a:ln>
                        </wps:spPr>
                        <wps:txbx>
                          <w:txbxContent>
                            <w:p w14:paraId="02250201" w14:textId="20764CB9" w:rsidR="007C1C4B" w:rsidRPr="008C33A4" w:rsidRDefault="007C1C4B" w:rsidP="007C1C4B">
                              <w:pPr>
                                <w:pStyle w:val="Caption"/>
                                <w:rPr>
                                  <w:noProof/>
                                </w:rPr>
                              </w:pPr>
                              <w:bookmarkStart w:id="8" w:name="_Ref162881674"/>
                              <w:r>
                                <w:t xml:space="preserve">Figure </w:t>
                              </w:r>
                              <w:r>
                                <w:fldChar w:fldCharType="begin"/>
                              </w:r>
                              <w:r>
                                <w:instrText xml:space="preserve"> SEQ Figure \* ARABIC </w:instrText>
                              </w:r>
                              <w:r>
                                <w:fldChar w:fldCharType="separate"/>
                              </w:r>
                              <w:r w:rsidR="00130E22">
                                <w:rPr>
                                  <w:noProof/>
                                </w:rPr>
                                <w:t>7</w:t>
                              </w:r>
                              <w:r>
                                <w:fldChar w:fldCharType="end"/>
                              </w:r>
                              <w:bookmarkEnd w:id="8"/>
                              <w:r>
                                <w:t xml:space="preserve">: </w:t>
                              </w:r>
                              <w:r w:rsidR="008D3933">
                                <w:t>Forecast of independent data (Hs), compared with observ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863208680" name="Picture 1"/>
                          <pic:cNvPicPr>
                            <a:picLocks noChangeAspect="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1336431"/>
                            <a:ext cx="5726430" cy="1336675"/>
                          </a:xfrm>
                          <a:prstGeom prst="rect">
                            <a:avLst/>
                          </a:prstGeom>
                          <a:noFill/>
                          <a:ln>
                            <a:noFill/>
                          </a:ln>
                        </pic:spPr>
                      </pic:pic>
                      <pic:pic xmlns:pic="http://schemas.openxmlformats.org/drawingml/2006/picture">
                        <pic:nvPicPr>
                          <pic:cNvPr id="1998341764" name="Picture 7"/>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26430" cy="1336675"/>
                          </a:xfrm>
                          <a:prstGeom prst="rect">
                            <a:avLst/>
                          </a:prstGeom>
                          <a:noFill/>
                          <a:ln>
                            <a:noFill/>
                          </a:ln>
                        </pic:spPr>
                      </pic:pic>
                      <pic:pic xmlns:pic="http://schemas.openxmlformats.org/drawingml/2006/picture">
                        <pic:nvPicPr>
                          <pic:cNvPr id="1176327459" name="Picture 9"/>
                          <pic:cNvPicPr>
                            <a:picLocks noChangeAspect="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2672861"/>
                            <a:ext cx="5726430" cy="1336675"/>
                          </a:xfrm>
                          <a:prstGeom prst="rect">
                            <a:avLst/>
                          </a:prstGeom>
                          <a:noFill/>
                          <a:ln>
                            <a:noFill/>
                          </a:ln>
                        </pic:spPr>
                      </pic:pic>
                      <pic:pic xmlns:pic="http://schemas.openxmlformats.org/drawingml/2006/picture">
                        <pic:nvPicPr>
                          <pic:cNvPr id="1101192850" name="Picture 11" descr="A graph showing a graph&#10;&#10;Description automatically generated with medium confidence"/>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4009292"/>
                            <a:ext cx="5726430" cy="1336675"/>
                          </a:xfrm>
                          <a:prstGeom prst="rect">
                            <a:avLst/>
                          </a:prstGeom>
                          <a:noFill/>
                          <a:ln>
                            <a:noFill/>
                          </a:ln>
                        </pic:spPr>
                      </pic:pic>
                      <pic:pic xmlns:pic="http://schemas.openxmlformats.org/drawingml/2006/picture">
                        <pic:nvPicPr>
                          <pic:cNvPr id="1548489441" name="Picture 15"/>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6670431"/>
                            <a:ext cx="5726430" cy="1336675"/>
                          </a:xfrm>
                          <a:prstGeom prst="rect">
                            <a:avLst/>
                          </a:prstGeom>
                          <a:noFill/>
                          <a:ln>
                            <a:noFill/>
                          </a:ln>
                        </pic:spPr>
                      </pic:pic>
                      <pic:pic xmlns:pic="http://schemas.openxmlformats.org/drawingml/2006/picture">
                        <pic:nvPicPr>
                          <pic:cNvPr id="1984572148" name="Picture 14"/>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5334000"/>
                            <a:ext cx="5726430" cy="1336675"/>
                          </a:xfrm>
                          <a:prstGeom prst="rect">
                            <a:avLst/>
                          </a:prstGeom>
                          <a:noFill/>
                          <a:ln>
                            <a:noFill/>
                          </a:ln>
                        </pic:spPr>
                      </pic:pic>
                    </wpg:wgp>
                  </a:graphicData>
                </a:graphic>
              </wp:anchor>
            </w:drawing>
          </mc:Choice>
          <mc:Fallback>
            <w:pict>
              <v:group w14:anchorId="63DD513C" id="Group 16" o:spid="_x0000_s1054" style="position:absolute;margin-left:0;margin-top:23.1pt;width:450.9pt;height:639.6pt;z-index:251655168" coordsize="57264,812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">
                <v:shape id="_x0000_s1055" type="#_x0000_t202" style="position:absolute;top:79830;width:57264;height:13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" stroked="f">
                  <v:textbox style="mso-fit-shape-to-text:t" inset="0,0,0,0">
                    <w:txbxContent>
                      <w:p w14:paraId="02250201" w14:textId="20764CB9" w:rsidR="007C1C4B" w:rsidRPr="008C33A4" w:rsidRDefault="007C1C4B" w:rsidP="007C1C4B">
                        <w:pPr>
                          <w:pStyle w:val="Caption"/>
                          <w:rPr>
                            <w:noProof/>
                          </w:rPr>
                        </w:pPr>
                        <w:bookmarkStart w:id="9" w:name="_Ref162881674"/>
                        <w:r>
                          <w:t xml:space="preserve">Figure </w:t>
                        </w:r>
                        <w:r>
                          <w:fldChar w:fldCharType="begin"/>
                        </w:r>
                        <w:r>
                          <w:instrText xml:space="preserve"> SEQ Figure \* ARABIC </w:instrText>
                        </w:r>
                        <w:r>
                          <w:fldChar w:fldCharType="separate"/>
                        </w:r>
                        <w:r w:rsidR="00130E22">
                          <w:rPr>
                            <w:noProof/>
                          </w:rPr>
                          <w:t>7</w:t>
                        </w:r>
                        <w:r>
                          <w:fldChar w:fldCharType="end"/>
                        </w:r>
                        <w:bookmarkEnd w:id="9"/>
                        <w:r>
                          <w:t xml:space="preserve">: </w:t>
                        </w:r>
                        <w:r w:rsidR="008D3933">
                          <w:t>Forecast of independent data (Hs), compared with observations.</w:t>
                        </w:r>
                      </w:p>
                    </w:txbxContent>
                  </v:textbox>
                </v:shape>
                <v:shape id="Picture 1" o:spid="_x0000_s1056" type="#_x0000_t75" style="position:absolute;top:13364;width:57264;height:13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">
                  <v:imagedata r:id="rId27" o:title=""/>
                </v:shape>
                <v:shape id="Picture 7" o:spid="_x0000_s1057" type="#_x0000_t75" style="position:absolute;width:57264;height:133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">
                  <v:imagedata r:id="rId28" o:title=""/>
                </v:shape>
                <v:shape id="Picture 9" o:spid="_x0000_s1058" type="#_x0000_t75" style="position:absolute;top:26728;width:57264;height:13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">
                  <v:imagedata r:id="rId29" o:title=""/>
                </v:shape>
                <v:shape id="Picture 11" o:spid="_x0000_s1059" type="#_x0000_t75" alt="A graph showing a graph&#10;&#10;Description automatically generated with medium confidence" style="position:absolute;top:40092;width:57264;height:13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">
                  <v:imagedata r:id="rId30" o:title="A graph showing a graph&#10;&#10;Description automatically generated with medium confidence"/>
                </v:shape>
                <v:shape id="Picture 15" o:spid="_x0000_s1060" type="#_x0000_t75" style="position:absolute;top:66704;width:57264;height:133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">
                  <v:imagedata r:id="rId31" o:title=""/>
                </v:shape>
                <v:shape id="Picture 14" o:spid="_x0000_s1061" type="#_x0000_t75" style="position:absolute;top:53340;width:57264;height:133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">
                  <v:imagedata r:id="rId32" o:title=""/>
                </v:shape>
                <w10:wrap type="topAndBottom"/>
              </v:group>
            </w:pict>
          </mc:Fallback>
        </mc:AlternateContent>
      </w:r>
    </w:p>
    <w:p w14:paraId="14015CCE" w14:textId="3E09C9DA" w:rsidR="000F25F3" w:rsidRDefault="000F25F3" w:rsidP="00434C0D">
      <w:pPr>
        <w:spacing w:line="360" w:lineRule="auto"/>
        <w:ind w:firstLine="0"/>
      </w:pPr>
    </w:p>
    <w:p w14:paraId="55EAFC0A" w14:textId="2EBCF75E" w:rsidR="000F25F3" w:rsidRDefault="000F25F3" w:rsidP="00434C0D">
      <w:pPr>
        <w:spacing w:line="360" w:lineRule="auto"/>
        <w:ind w:firstLine="0"/>
      </w:pPr>
    </w:p>
    <w:p w14:paraId="3F166AD3" w14:textId="5396E7F6" w:rsidR="00335F88" w:rsidRDefault="00335F88" w:rsidP="00434C0D">
      <w:pPr>
        <w:spacing w:line="360" w:lineRule="auto"/>
      </w:pPr>
    </w:p>
    <w:p w14:paraId="21155BFF" w14:textId="0A9B9C4D" w:rsidR="00D22706" w:rsidRDefault="00D22706" w:rsidP="00434C0D">
      <w:pPr>
        <w:pStyle w:val="Caption"/>
        <w:keepNext/>
        <w:spacing w:line="360" w:lineRule="auto"/>
      </w:pPr>
      <w:bookmarkStart w:id="10" w:name="_Ref162881701"/>
      <w:r>
        <w:t xml:space="preserve">Table </w:t>
      </w:r>
      <w:r>
        <w:fldChar w:fldCharType="begin"/>
      </w:r>
      <w:r>
        <w:instrText xml:space="preserve"> SEQ Table \* ARABIC </w:instrText>
      </w:r>
      <w:r>
        <w:fldChar w:fldCharType="separate"/>
      </w:r>
      <w:r w:rsidR="00973FA5">
        <w:rPr>
          <w:noProof/>
        </w:rPr>
        <w:t>3</w:t>
      </w:r>
      <w:r>
        <w:fldChar w:fldCharType="end"/>
      </w:r>
      <w:bookmarkEnd w:id="10"/>
      <w:r>
        <w:t>: Performance Metrics Hs</w:t>
      </w:r>
    </w:p>
    <w:tbl>
      <w:tblPr>
        <w:tblStyle w:val="TableGrid"/>
        <w:tblW w:w="0" w:type="auto"/>
        <w:tblLook w:val="04A0" w:firstRow="1" w:lastRow="0" w:firstColumn="1" w:lastColumn="0" w:noHBand="0" w:noVBand="1"/>
      </w:tblPr>
      <w:tblGrid>
        <w:gridCol w:w="1078"/>
        <w:gridCol w:w="1058"/>
        <w:gridCol w:w="1132"/>
        <w:gridCol w:w="959"/>
        <w:gridCol w:w="1061"/>
        <w:gridCol w:w="1048"/>
        <w:gridCol w:w="941"/>
        <w:gridCol w:w="940"/>
      </w:tblGrid>
      <w:tr w:rsidR="00E55AA5" w14:paraId="03AA7D80" w14:textId="2D17E333" w:rsidTr="00D22706">
        <w:tc>
          <w:tcPr>
            <w:tcW w:w="1078" w:type="dxa"/>
          </w:tcPr>
          <w:p w14:paraId="5B6D6897" w14:textId="2762933D" w:rsidR="00E55AA5" w:rsidRPr="0089753A" w:rsidRDefault="00D037B1" w:rsidP="00434C0D">
            <w:pPr>
              <w:spacing w:line="360" w:lineRule="auto"/>
              <w:ind w:firstLine="0"/>
              <w:jc w:val="center"/>
              <w:rPr>
                <w:b/>
                <w:bCs/>
              </w:rPr>
            </w:pPr>
            <w:r w:rsidRPr="0089753A">
              <w:rPr>
                <w:b/>
                <w:bCs/>
              </w:rPr>
              <w:t>Model Name</w:t>
            </w:r>
          </w:p>
        </w:tc>
        <w:tc>
          <w:tcPr>
            <w:tcW w:w="1058" w:type="dxa"/>
          </w:tcPr>
          <w:p w14:paraId="61906731" w14:textId="1BCDCC50" w:rsidR="00E55AA5" w:rsidRPr="0089753A" w:rsidRDefault="0045501E" w:rsidP="00434C0D">
            <w:pPr>
              <w:spacing w:line="360" w:lineRule="auto"/>
              <w:ind w:firstLine="0"/>
              <w:jc w:val="center"/>
              <w:rPr>
                <w:b/>
                <w:bCs/>
              </w:rPr>
            </w:pPr>
            <w:r>
              <w:rPr>
                <w:b/>
                <w:bCs/>
              </w:rPr>
              <w:t>MBE</w:t>
            </w:r>
            <w:r w:rsidR="00572E05">
              <w:rPr>
                <w:b/>
                <w:bCs/>
              </w:rPr>
              <w:t xml:space="preserve"> (m)</w:t>
            </w:r>
          </w:p>
        </w:tc>
        <w:tc>
          <w:tcPr>
            <w:tcW w:w="1132" w:type="dxa"/>
          </w:tcPr>
          <w:p w14:paraId="7BD3B12B" w14:textId="68208990" w:rsidR="00E55AA5" w:rsidRPr="0089753A" w:rsidRDefault="00E55AA5" w:rsidP="00434C0D">
            <w:pPr>
              <w:spacing w:line="360" w:lineRule="auto"/>
              <w:ind w:firstLine="0"/>
              <w:jc w:val="center"/>
              <w:rPr>
                <w:b/>
                <w:bCs/>
              </w:rPr>
            </w:pPr>
            <w:r w:rsidRPr="0089753A">
              <w:rPr>
                <w:b/>
                <w:bCs/>
              </w:rPr>
              <w:t>RMSE</w:t>
            </w:r>
            <w:r w:rsidR="00572E05">
              <w:rPr>
                <w:b/>
                <w:bCs/>
              </w:rPr>
              <w:t xml:space="preserve"> (m)</w:t>
            </w:r>
          </w:p>
        </w:tc>
        <w:tc>
          <w:tcPr>
            <w:tcW w:w="959" w:type="dxa"/>
          </w:tcPr>
          <w:p w14:paraId="0340ADD2" w14:textId="60400633" w:rsidR="00E55AA5" w:rsidRPr="0089753A" w:rsidRDefault="00E55AA5" w:rsidP="00434C0D">
            <w:pPr>
              <w:spacing w:line="360" w:lineRule="auto"/>
              <w:ind w:firstLine="0"/>
              <w:jc w:val="center"/>
              <w:rPr>
                <w:b/>
                <w:bCs/>
              </w:rPr>
            </w:pPr>
            <w:r w:rsidRPr="0089753A">
              <w:rPr>
                <w:b/>
                <w:bCs/>
              </w:rPr>
              <w:t>SI</w:t>
            </w:r>
            <w:r w:rsidR="00C477FE">
              <w:rPr>
                <w:b/>
                <w:bCs/>
              </w:rPr>
              <w:t xml:space="preserve"> (%)</w:t>
            </w:r>
          </w:p>
        </w:tc>
        <w:tc>
          <w:tcPr>
            <w:tcW w:w="1061" w:type="dxa"/>
          </w:tcPr>
          <w:p w14:paraId="6358F3AE" w14:textId="602CD60A" w:rsidR="00E55AA5" w:rsidRPr="0089753A" w:rsidRDefault="001F253D" w:rsidP="00434C0D">
            <w:pPr>
              <w:spacing w:line="360" w:lineRule="auto"/>
              <w:ind w:firstLine="0"/>
              <w:jc w:val="center"/>
              <w:rPr>
                <w:b/>
                <w:bCs/>
              </w:rPr>
            </w:pPr>
            <w:r>
              <w:rPr>
                <w:b/>
                <w:bCs/>
              </w:rPr>
              <w:t>R2</w:t>
            </w:r>
          </w:p>
        </w:tc>
        <w:tc>
          <w:tcPr>
            <w:tcW w:w="1048" w:type="dxa"/>
          </w:tcPr>
          <w:p w14:paraId="6689425D" w14:textId="5B2E1FC7" w:rsidR="00E55AA5" w:rsidRPr="0089753A" w:rsidRDefault="0001412A" w:rsidP="00434C0D">
            <w:pPr>
              <w:spacing w:line="360" w:lineRule="auto"/>
              <w:ind w:firstLine="0"/>
              <w:jc w:val="center"/>
              <w:rPr>
                <w:b/>
                <w:bCs/>
              </w:rPr>
            </w:pPr>
            <w:r>
              <w:rPr>
                <w:b/>
                <w:bCs/>
              </w:rPr>
              <w:t>NSE</w:t>
            </w:r>
          </w:p>
        </w:tc>
        <w:tc>
          <w:tcPr>
            <w:tcW w:w="941" w:type="dxa"/>
          </w:tcPr>
          <w:p w14:paraId="3AC3C6B2" w14:textId="07647F9C" w:rsidR="00E55AA5" w:rsidRPr="0089753A" w:rsidRDefault="001F253D" w:rsidP="00434C0D">
            <w:pPr>
              <w:spacing w:line="360" w:lineRule="auto"/>
              <w:ind w:firstLine="0"/>
              <w:jc w:val="center"/>
              <w:rPr>
                <w:b/>
                <w:bCs/>
              </w:rPr>
            </w:pPr>
            <w:r>
              <w:rPr>
                <w:b/>
                <w:bCs/>
              </w:rPr>
              <w:t>COR</w:t>
            </w:r>
          </w:p>
        </w:tc>
        <w:tc>
          <w:tcPr>
            <w:tcW w:w="940" w:type="dxa"/>
          </w:tcPr>
          <w:p w14:paraId="0873DF7E" w14:textId="4B5263D5" w:rsidR="00E55AA5" w:rsidRPr="0089753A" w:rsidRDefault="00111A01" w:rsidP="00434C0D">
            <w:pPr>
              <w:spacing w:line="360" w:lineRule="auto"/>
              <w:ind w:firstLine="0"/>
              <w:jc w:val="center"/>
              <w:rPr>
                <w:b/>
                <w:bCs/>
              </w:rPr>
            </w:pPr>
            <w:r>
              <w:rPr>
                <w:b/>
                <w:bCs/>
              </w:rPr>
              <w:t>EC</w:t>
            </w:r>
          </w:p>
        </w:tc>
      </w:tr>
      <w:tr w:rsidR="00E55AA5" w14:paraId="59B899C2" w14:textId="4A02CAB1" w:rsidTr="00D22706">
        <w:tc>
          <w:tcPr>
            <w:tcW w:w="1078" w:type="dxa"/>
          </w:tcPr>
          <w:p w14:paraId="6F0AB49D" w14:textId="6D2A63B6" w:rsidR="005B7C09" w:rsidRDefault="005B7C09" w:rsidP="00434C0D">
            <w:pPr>
              <w:spacing w:line="360" w:lineRule="auto"/>
              <w:ind w:firstLine="0"/>
            </w:pPr>
            <w:r>
              <w:t xml:space="preserve">LTSM </w:t>
            </w:r>
            <w:r w:rsidR="00484043">
              <w:t>– 1D Spec</w:t>
            </w:r>
          </w:p>
        </w:tc>
        <w:tc>
          <w:tcPr>
            <w:tcW w:w="1058" w:type="dxa"/>
          </w:tcPr>
          <w:p w14:paraId="3E9D3B04" w14:textId="1A8DC827" w:rsidR="00E55AA5" w:rsidRDefault="005D0A6C" w:rsidP="00434C0D">
            <w:pPr>
              <w:spacing w:line="360" w:lineRule="auto"/>
              <w:ind w:firstLine="0"/>
            </w:pPr>
            <w:r>
              <w:t>0.00</w:t>
            </w:r>
          </w:p>
        </w:tc>
        <w:tc>
          <w:tcPr>
            <w:tcW w:w="1132" w:type="dxa"/>
          </w:tcPr>
          <w:p w14:paraId="30EDE60A" w14:textId="0CB67DED" w:rsidR="00E55AA5" w:rsidRDefault="00C11790" w:rsidP="00434C0D">
            <w:pPr>
              <w:spacing w:line="360" w:lineRule="auto"/>
              <w:ind w:firstLine="0"/>
            </w:pPr>
            <w:r>
              <w:t>0.19</w:t>
            </w:r>
          </w:p>
        </w:tc>
        <w:tc>
          <w:tcPr>
            <w:tcW w:w="959" w:type="dxa"/>
          </w:tcPr>
          <w:p w14:paraId="319EE274" w14:textId="62569B6B" w:rsidR="00E55AA5" w:rsidRDefault="00C11790" w:rsidP="00434C0D">
            <w:pPr>
              <w:spacing w:line="360" w:lineRule="auto"/>
              <w:ind w:firstLine="0"/>
            </w:pPr>
            <w:r>
              <w:t>14.6</w:t>
            </w:r>
          </w:p>
        </w:tc>
        <w:tc>
          <w:tcPr>
            <w:tcW w:w="1061" w:type="dxa"/>
          </w:tcPr>
          <w:p w14:paraId="3762474B" w14:textId="1161FE60" w:rsidR="00E55AA5" w:rsidRDefault="00C11790" w:rsidP="00434C0D">
            <w:pPr>
              <w:spacing w:line="360" w:lineRule="auto"/>
              <w:ind w:firstLine="0"/>
            </w:pPr>
            <w:r>
              <w:t>0.89</w:t>
            </w:r>
          </w:p>
        </w:tc>
        <w:tc>
          <w:tcPr>
            <w:tcW w:w="1048" w:type="dxa"/>
          </w:tcPr>
          <w:p w14:paraId="5055E934" w14:textId="29985C92" w:rsidR="00E55AA5" w:rsidRDefault="00C11790" w:rsidP="00434C0D">
            <w:pPr>
              <w:spacing w:line="360" w:lineRule="auto"/>
              <w:ind w:firstLine="0"/>
            </w:pPr>
            <w:r>
              <w:t>0.89</w:t>
            </w:r>
          </w:p>
        </w:tc>
        <w:tc>
          <w:tcPr>
            <w:tcW w:w="941" w:type="dxa"/>
          </w:tcPr>
          <w:p w14:paraId="0AE04B62" w14:textId="0304DEF6" w:rsidR="00E55AA5" w:rsidRDefault="00CE3025" w:rsidP="00434C0D">
            <w:pPr>
              <w:spacing w:line="360" w:lineRule="auto"/>
              <w:ind w:firstLine="0"/>
            </w:pPr>
            <w:r>
              <w:t>0.94</w:t>
            </w:r>
          </w:p>
        </w:tc>
        <w:tc>
          <w:tcPr>
            <w:tcW w:w="940" w:type="dxa"/>
          </w:tcPr>
          <w:p w14:paraId="6826D46C" w14:textId="26A73F19" w:rsidR="00BC2889" w:rsidRDefault="00BC2889" w:rsidP="00434C0D">
            <w:pPr>
              <w:spacing w:line="360" w:lineRule="auto"/>
              <w:ind w:firstLine="0"/>
            </w:pPr>
            <w:r>
              <w:t>0.97</w:t>
            </w:r>
          </w:p>
        </w:tc>
      </w:tr>
      <w:tr w:rsidR="000E6A4B" w14:paraId="50BEC2E0" w14:textId="77777777" w:rsidTr="00D22706">
        <w:tc>
          <w:tcPr>
            <w:tcW w:w="1078" w:type="dxa"/>
          </w:tcPr>
          <w:p w14:paraId="4E75CFBB" w14:textId="5AF1DA03" w:rsidR="000E6A4B" w:rsidRDefault="000E6A4B" w:rsidP="00434C0D">
            <w:pPr>
              <w:spacing w:line="360" w:lineRule="auto"/>
              <w:ind w:firstLine="0"/>
            </w:pPr>
            <w:r>
              <w:t>LTSM – Partitions</w:t>
            </w:r>
          </w:p>
        </w:tc>
        <w:tc>
          <w:tcPr>
            <w:tcW w:w="1058" w:type="dxa"/>
          </w:tcPr>
          <w:p w14:paraId="18AF09C9" w14:textId="5B20A253" w:rsidR="000E6A4B" w:rsidRDefault="000E6A4B" w:rsidP="00434C0D">
            <w:pPr>
              <w:spacing w:line="360" w:lineRule="auto"/>
              <w:ind w:firstLine="0"/>
            </w:pPr>
            <w:r>
              <w:t>0.01</w:t>
            </w:r>
          </w:p>
        </w:tc>
        <w:tc>
          <w:tcPr>
            <w:tcW w:w="1132" w:type="dxa"/>
          </w:tcPr>
          <w:p w14:paraId="0E171720" w14:textId="664950FF" w:rsidR="000E6A4B" w:rsidRDefault="000E6A4B" w:rsidP="00434C0D">
            <w:pPr>
              <w:spacing w:line="360" w:lineRule="auto"/>
              <w:ind w:firstLine="0"/>
            </w:pPr>
            <w:r>
              <w:t>0.19</w:t>
            </w:r>
          </w:p>
        </w:tc>
        <w:tc>
          <w:tcPr>
            <w:tcW w:w="959" w:type="dxa"/>
          </w:tcPr>
          <w:p w14:paraId="26DED575" w14:textId="6F529AA0" w:rsidR="000E6A4B" w:rsidRDefault="000E6A4B" w:rsidP="00434C0D">
            <w:pPr>
              <w:spacing w:line="360" w:lineRule="auto"/>
              <w:ind w:firstLine="0"/>
            </w:pPr>
            <w:r>
              <w:t>14.8</w:t>
            </w:r>
          </w:p>
        </w:tc>
        <w:tc>
          <w:tcPr>
            <w:tcW w:w="1061" w:type="dxa"/>
          </w:tcPr>
          <w:p w14:paraId="4DAFB123" w14:textId="613D3C3C" w:rsidR="000E6A4B" w:rsidRDefault="000E6A4B" w:rsidP="00434C0D">
            <w:pPr>
              <w:spacing w:line="360" w:lineRule="auto"/>
              <w:ind w:firstLine="0"/>
            </w:pPr>
            <w:r>
              <w:t>0.89</w:t>
            </w:r>
          </w:p>
        </w:tc>
        <w:tc>
          <w:tcPr>
            <w:tcW w:w="1048" w:type="dxa"/>
          </w:tcPr>
          <w:p w14:paraId="682B5811" w14:textId="5D1B4510" w:rsidR="000E6A4B" w:rsidRDefault="000E6A4B" w:rsidP="00434C0D">
            <w:pPr>
              <w:spacing w:line="360" w:lineRule="auto"/>
              <w:ind w:firstLine="0"/>
            </w:pPr>
            <w:r>
              <w:t>0.89</w:t>
            </w:r>
          </w:p>
        </w:tc>
        <w:tc>
          <w:tcPr>
            <w:tcW w:w="941" w:type="dxa"/>
          </w:tcPr>
          <w:p w14:paraId="61DE6189" w14:textId="0FDCE3A9" w:rsidR="000E6A4B" w:rsidRDefault="000E6A4B" w:rsidP="00434C0D">
            <w:pPr>
              <w:spacing w:line="360" w:lineRule="auto"/>
              <w:ind w:firstLine="0"/>
            </w:pPr>
            <w:r>
              <w:t>0.94</w:t>
            </w:r>
          </w:p>
        </w:tc>
        <w:tc>
          <w:tcPr>
            <w:tcW w:w="940" w:type="dxa"/>
          </w:tcPr>
          <w:p w14:paraId="2B50AB0C" w14:textId="55EF703D" w:rsidR="000E6A4B" w:rsidRDefault="000E6A4B" w:rsidP="00434C0D">
            <w:pPr>
              <w:spacing w:line="360" w:lineRule="auto"/>
              <w:ind w:firstLine="0"/>
            </w:pPr>
            <w:r>
              <w:t>0.97</w:t>
            </w:r>
          </w:p>
        </w:tc>
      </w:tr>
      <w:tr w:rsidR="0004182C" w14:paraId="003F4494" w14:textId="77777777" w:rsidTr="00D22706">
        <w:tc>
          <w:tcPr>
            <w:tcW w:w="1078" w:type="dxa"/>
          </w:tcPr>
          <w:p w14:paraId="31FF6B9A" w14:textId="295B1D7B" w:rsidR="0004182C" w:rsidRDefault="0004182C" w:rsidP="00434C0D">
            <w:pPr>
              <w:spacing w:line="360" w:lineRule="auto"/>
              <w:ind w:firstLine="0"/>
            </w:pPr>
            <w:r>
              <w:t>LTSM – Total</w:t>
            </w:r>
          </w:p>
        </w:tc>
        <w:tc>
          <w:tcPr>
            <w:tcW w:w="1058" w:type="dxa"/>
          </w:tcPr>
          <w:p w14:paraId="2ECFD062" w14:textId="024362D6" w:rsidR="0004182C" w:rsidRDefault="00277211" w:rsidP="00434C0D">
            <w:pPr>
              <w:spacing w:line="360" w:lineRule="auto"/>
              <w:ind w:firstLine="0"/>
            </w:pPr>
            <w:r>
              <w:t>0.09</w:t>
            </w:r>
          </w:p>
        </w:tc>
        <w:tc>
          <w:tcPr>
            <w:tcW w:w="1132" w:type="dxa"/>
          </w:tcPr>
          <w:p w14:paraId="757A067B" w14:textId="6B205A77" w:rsidR="0004182C" w:rsidRDefault="00277211" w:rsidP="00434C0D">
            <w:pPr>
              <w:spacing w:line="360" w:lineRule="auto"/>
              <w:ind w:firstLine="0"/>
            </w:pPr>
            <w:r>
              <w:t>0.22</w:t>
            </w:r>
          </w:p>
        </w:tc>
        <w:tc>
          <w:tcPr>
            <w:tcW w:w="959" w:type="dxa"/>
          </w:tcPr>
          <w:p w14:paraId="65579671" w14:textId="3972CEC2" w:rsidR="0004182C" w:rsidRDefault="00277211" w:rsidP="00434C0D">
            <w:pPr>
              <w:spacing w:line="360" w:lineRule="auto"/>
              <w:ind w:firstLine="0"/>
            </w:pPr>
            <w:r>
              <w:t>15.0</w:t>
            </w:r>
          </w:p>
        </w:tc>
        <w:tc>
          <w:tcPr>
            <w:tcW w:w="1061" w:type="dxa"/>
          </w:tcPr>
          <w:p w14:paraId="6C334D55" w14:textId="4C0CDED5" w:rsidR="0004182C" w:rsidRDefault="00277211" w:rsidP="00434C0D">
            <w:pPr>
              <w:spacing w:line="360" w:lineRule="auto"/>
              <w:ind w:firstLine="0"/>
            </w:pPr>
            <w:r>
              <w:t>0.88</w:t>
            </w:r>
          </w:p>
        </w:tc>
        <w:tc>
          <w:tcPr>
            <w:tcW w:w="1048" w:type="dxa"/>
          </w:tcPr>
          <w:p w14:paraId="072A9F62" w14:textId="483D01BB" w:rsidR="0004182C" w:rsidRDefault="00420333" w:rsidP="00434C0D">
            <w:pPr>
              <w:spacing w:line="360" w:lineRule="auto"/>
              <w:ind w:firstLine="0"/>
            </w:pPr>
            <w:r>
              <w:t>0.86</w:t>
            </w:r>
          </w:p>
        </w:tc>
        <w:tc>
          <w:tcPr>
            <w:tcW w:w="941" w:type="dxa"/>
          </w:tcPr>
          <w:p w14:paraId="09311C7D" w14:textId="58EAEB59" w:rsidR="0004182C" w:rsidRDefault="00420333" w:rsidP="00434C0D">
            <w:pPr>
              <w:spacing w:line="360" w:lineRule="auto"/>
              <w:ind w:firstLine="0"/>
            </w:pPr>
            <w:r>
              <w:t>0.94</w:t>
            </w:r>
          </w:p>
        </w:tc>
        <w:tc>
          <w:tcPr>
            <w:tcW w:w="940" w:type="dxa"/>
          </w:tcPr>
          <w:p w14:paraId="3C1EAF7E" w14:textId="098A3F52" w:rsidR="0004182C" w:rsidRDefault="00420333" w:rsidP="00434C0D">
            <w:pPr>
              <w:spacing w:line="360" w:lineRule="auto"/>
              <w:ind w:firstLine="0"/>
            </w:pPr>
            <w:r>
              <w:t>0.96</w:t>
            </w:r>
          </w:p>
        </w:tc>
      </w:tr>
      <w:tr w:rsidR="00824835" w14:paraId="697B9244" w14:textId="77777777" w:rsidTr="00D22706">
        <w:tc>
          <w:tcPr>
            <w:tcW w:w="1078" w:type="dxa"/>
          </w:tcPr>
          <w:p w14:paraId="5BAB7F60" w14:textId="5B7C4AB6" w:rsidR="00824835" w:rsidRDefault="00824835" w:rsidP="00434C0D">
            <w:pPr>
              <w:spacing w:line="360" w:lineRule="auto"/>
              <w:ind w:firstLine="0"/>
            </w:pPr>
            <w:r>
              <w:t>MLP – 1D Spec</w:t>
            </w:r>
          </w:p>
        </w:tc>
        <w:tc>
          <w:tcPr>
            <w:tcW w:w="1058" w:type="dxa"/>
          </w:tcPr>
          <w:p w14:paraId="5D426E79" w14:textId="43177CFF" w:rsidR="00824835" w:rsidRDefault="00D43EC9" w:rsidP="00434C0D">
            <w:pPr>
              <w:spacing w:line="360" w:lineRule="auto"/>
              <w:ind w:firstLine="0"/>
            </w:pPr>
            <w:r>
              <w:t>0.02</w:t>
            </w:r>
          </w:p>
        </w:tc>
        <w:tc>
          <w:tcPr>
            <w:tcW w:w="1132" w:type="dxa"/>
          </w:tcPr>
          <w:p w14:paraId="589507AD" w14:textId="70439C28" w:rsidR="00824835" w:rsidRDefault="00D43EC9" w:rsidP="00434C0D">
            <w:pPr>
              <w:spacing w:line="360" w:lineRule="auto"/>
              <w:ind w:firstLine="0"/>
            </w:pPr>
            <w:r>
              <w:t>0.26</w:t>
            </w:r>
          </w:p>
        </w:tc>
        <w:tc>
          <w:tcPr>
            <w:tcW w:w="959" w:type="dxa"/>
          </w:tcPr>
          <w:p w14:paraId="68544B04" w14:textId="406D1411" w:rsidR="00824835" w:rsidRDefault="00D43EC9" w:rsidP="00434C0D">
            <w:pPr>
              <w:spacing w:line="360" w:lineRule="auto"/>
              <w:ind w:firstLine="0"/>
            </w:pPr>
            <w:r>
              <w:t>19.4</w:t>
            </w:r>
          </w:p>
        </w:tc>
        <w:tc>
          <w:tcPr>
            <w:tcW w:w="1061" w:type="dxa"/>
          </w:tcPr>
          <w:p w14:paraId="04CECA20" w14:textId="6F4CCACD" w:rsidR="00824835" w:rsidRDefault="00D43EC9" w:rsidP="00434C0D">
            <w:pPr>
              <w:spacing w:line="360" w:lineRule="auto"/>
              <w:ind w:firstLine="0"/>
            </w:pPr>
            <w:r>
              <w:t>0.81</w:t>
            </w:r>
          </w:p>
        </w:tc>
        <w:tc>
          <w:tcPr>
            <w:tcW w:w="1048" w:type="dxa"/>
          </w:tcPr>
          <w:p w14:paraId="0C2CCFCC" w14:textId="4A140944" w:rsidR="00824835" w:rsidRDefault="00D43EC9" w:rsidP="00434C0D">
            <w:pPr>
              <w:spacing w:line="360" w:lineRule="auto"/>
              <w:ind w:firstLine="0"/>
            </w:pPr>
            <w:r>
              <w:t>0.81</w:t>
            </w:r>
          </w:p>
        </w:tc>
        <w:tc>
          <w:tcPr>
            <w:tcW w:w="941" w:type="dxa"/>
          </w:tcPr>
          <w:p w14:paraId="2E2C71FE" w14:textId="03ED1939" w:rsidR="00824835" w:rsidRDefault="00D43EC9" w:rsidP="00434C0D">
            <w:pPr>
              <w:spacing w:line="360" w:lineRule="auto"/>
              <w:ind w:firstLine="0"/>
            </w:pPr>
            <w:r>
              <w:t>0.9</w:t>
            </w:r>
          </w:p>
        </w:tc>
        <w:tc>
          <w:tcPr>
            <w:tcW w:w="940" w:type="dxa"/>
          </w:tcPr>
          <w:p w14:paraId="7A1DEF8B" w14:textId="16E35377" w:rsidR="00824835" w:rsidRDefault="00D43EC9" w:rsidP="00434C0D">
            <w:pPr>
              <w:spacing w:line="360" w:lineRule="auto"/>
              <w:ind w:firstLine="0"/>
            </w:pPr>
            <w:r>
              <w:t>0.95</w:t>
            </w:r>
          </w:p>
        </w:tc>
      </w:tr>
      <w:tr w:rsidR="00E55AA5" w14:paraId="62508A73" w14:textId="47E29020" w:rsidTr="00D22706">
        <w:tc>
          <w:tcPr>
            <w:tcW w:w="1078" w:type="dxa"/>
          </w:tcPr>
          <w:p w14:paraId="54322197" w14:textId="51A6D069" w:rsidR="00E55AA5" w:rsidRDefault="003E3D2A" w:rsidP="00434C0D">
            <w:pPr>
              <w:spacing w:line="360" w:lineRule="auto"/>
              <w:ind w:firstLine="0"/>
            </w:pPr>
            <w:r>
              <w:t xml:space="preserve">MLP </w:t>
            </w:r>
            <w:r w:rsidR="00D037B1">
              <w:t>Partitions</w:t>
            </w:r>
          </w:p>
        </w:tc>
        <w:tc>
          <w:tcPr>
            <w:tcW w:w="1058" w:type="dxa"/>
          </w:tcPr>
          <w:p w14:paraId="19EF994C" w14:textId="52503BE6" w:rsidR="00E55AA5" w:rsidRDefault="00C27761" w:rsidP="00434C0D">
            <w:pPr>
              <w:spacing w:line="360" w:lineRule="auto"/>
              <w:ind w:firstLine="0"/>
            </w:pPr>
            <w:r>
              <w:t>0.0</w:t>
            </w:r>
            <w:r w:rsidR="008A2331">
              <w:t>2</w:t>
            </w:r>
          </w:p>
        </w:tc>
        <w:tc>
          <w:tcPr>
            <w:tcW w:w="1132" w:type="dxa"/>
          </w:tcPr>
          <w:p w14:paraId="17D8A8B7" w14:textId="46C241A1" w:rsidR="00E55AA5" w:rsidRDefault="004A5D8D" w:rsidP="00434C0D">
            <w:pPr>
              <w:spacing w:line="360" w:lineRule="auto"/>
              <w:ind w:firstLine="0"/>
            </w:pPr>
            <w:r>
              <w:t>0.25</w:t>
            </w:r>
          </w:p>
        </w:tc>
        <w:tc>
          <w:tcPr>
            <w:tcW w:w="959" w:type="dxa"/>
          </w:tcPr>
          <w:p w14:paraId="6DCD3F7B" w14:textId="0DAD2503" w:rsidR="00E55AA5" w:rsidRDefault="008A2331" w:rsidP="00434C0D">
            <w:pPr>
              <w:spacing w:line="360" w:lineRule="auto"/>
              <w:ind w:firstLine="0"/>
            </w:pPr>
            <w:r>
              <w:t>18.9</w:t>
            </w:r>
          </w:p>
        </w:tc>
        <w:tc>
          <w:tcPr>
            <w:tcW w:w="1061" w:type="dxa"/>
          </w:tcPr>
          <w:p w14:paraId="76094B10" w14:textId="55E076F6" w:rsidR="00E55AA5" w:rsidRDefault="003E2F49" w:rsidP="00434C0D">
            <w:pPr>
              <w:spacing w:line="360" w:lineRule="auto"/>
              <w:ind w:firstLine="0"/>
            </w:pPr>
            <w:r>
              <w:t>0.82</w:t>
            </w:r>
          </w:p>
        </w:tc>
        <w:tc>
          <w:tcPr>
            <w:tcW w:w="1048" w:type="dxa"/>
          </w:tcPr>
          <w:p w14:paraId="5D91AEE7" w14:textId="7BF9DF65" w:rsidR="00E55AA5" w:rsidRDefault="003E2F49" w:rsidP="00434C0D">
            <w:pPr>
              <w:spacing w:line="360" w:lineRule="auto"/>
              <w:ind w:firstLine="0"/>
            </w:pPr>
            <w:r>
              <w:t>0.82</w:t>
            </w:r>
          </w:p>
        </w:tc>
        <w:tc>
          <w:tcPr>
            <w:tcW w:w="941" w:type="dxa"/>
          </w:tcPr>
          <w:p w14:paraId="38EFCB21" w14:textId="01695532" w:rsidR="00E55AA5" w:rsidRDefault="004A5D8D" w:rsidP="00434C0D">
            <w:pPr>
              <w:spacing w:line="360" w:lineRule="auto"/>
              <w:ind w:firstLine="0"/>
            </w:pPr>
            <w:r>
              <w:t>0.9</w:t>
            </w:r>
          </w:p>
        </w:tc>
        <w:tc>
          <w:tcPr>
            <w:tcW w:w="940" w:type="dxa"/>
          </w:tcPr>
          <w:p w14:paraId="59BFE594" w14:textId="5B614CE5" w:rsidR="004A5D8D" w:rsidRDefault="003E2F49" w:rsidP="00434C0D">
            <w:pPr>
              <w:spacing w:line="360" w:lineRule="auto"/>
              <w:ind w:firstLine="0"/>
            </w:pPr>
            <w:r>
              <w:t>0.95</w:t>
            </w:r>
          </w:p>
        </w:tc>
      </w:tr>
      <w:tr w:rsidR="00E55AA5" w14:paraId="08A16FF7" w14:textId="36FC3BA0" w:rsidTr="00D22706">
        <w:tc>
          <w:tcPr>
            <w:tcW w:w="1078" w:type="dxa"/>
          </w:tcPr>
          <w:p w14:paraId="7C412087" w14:textId="615E546C" w:rsidR="00E55AA5" w:rsidRDefault="003E3D2A" w:rsidP="00434C0D">
            <w:pPr>
              <w:spacing w:line="360" w:lineRule="auto"/>
              <w:ind w:firstLine="0"/>
            </w:pPr>
            <w:r>
              <w:t xml:space="preserve">MLP </w:t>
            </w:r>
            <w:r w:rsidR="00D037B1">
              <w:t>Total</w:t>
            </w:r>
          </w:p>
        </w:tc>
        <w:tc>
          <w:tcPr>
            <w:tcW w:w="1058" w:type="dxa"/>
          </w:tcPr>
          <w:p w14:paraId="46DC5956" w14:textId="29B00398" w:rsidR="00E55AA5" w:rsidRDefault="00677716" w:rsidP="00434C0D">
            <w:pPr>
              <w:spacing w:line="360" w:lineRule="auto"/>
              <w:ind w:firstLine="0"/>
            </w:pPr>
            <w:r>
              <w:t>0.02</w:t>
            </w:r>
          </w:p>
        </w:tc>
        <w:tc>
          <w:tcPr>
            <w:tcW w:w="1132" w:type="dxa"/>
          </w:tcPr>
          <w:p w14:paraId="0E5BFFE1" w14:textId="596532BB" w:rsidR="00E55AA5" w:rsidRDefault="00677716" w:rsidP="00434C0D">
            <w:pPr>
              <w:spacing w:line="360" w:lineRule="auto"/>
              <w:ind w:firstLine="0"/>
            </w:pPr>
            <w:r>
              <w:t>0.2</w:t>
            </w:r>
            <w:r w:rsidR="00F2259E">
              <w:t>5</w:t>
            </w:r>
          </w:p>
        </w:tc>
        <w:tc>
          <w:tcPr>
            <w:tcW w:w="959" w:type="dxa"/>
          </w:tcPr>
          <w:p w14:paraId="7A7400B9" w14:textId="083E9EAB" w:rsidR="00E55AA5" w:rsidRDefault="00F2259E" w:rsidP="00434C0D">
            <w:pPr>
              <w:spacing w:line="360" w:lineRule="auto"/>
              <w:ind w:firstLine="0"/>
            </w:pPr>
            <w:r>
              <w:t>19.1</w:t>
            </w:r>
          </w:p>
        </w:tc>
        <w:tc>
          <w:tcPr>
            <w:tcW w:w="1061" w:type="dxa"/>
          </w:tcPr>
          <w:p w14:paraId="4F4CBCEE" w14:textId="06875727" w:rsidR="00E55AA5" w:rsidRDefault="00F2259E" w:rsidP="00434C0D">
            <w:pPr>
              <w:spacing w:line="360" w:lineRule="auto"/>
              <w:ind w:firstLine="0"/>
            </w:pPr>
            <w:r>
              <w:t>0.81</w:t>
            </w:r>
          </w:p>
        </w:tc>
        <w:tc>
          <w:tcPr>
            <w:tcW w:w="1048" w:type="dxa"/>
          </w:tcPr>
          <w:p w14:paraId="4DF8DCE3" w14:textId="09D61A5B" w:rsidR="00E55AA5" w:rsidRDefault="00F2259E" w:rsidP="00434C0D">
            <w:pPr>
              <w:spacing w:line="360" w:lineRule="auto"/>
              <w:ind w:firstLine="0"/>
            </w:pPr>
            <w:r>
              <w:t>0.81</w:t>
            </w:r>
          </w:p>
        </w:tc>
        <w:tc>
          <w:tcPr>
            <w:tcW w:w="941" w:type="dxa"/>
          </w:tcPr>
          <w:p w14:paraId="5F3ED5EB" w14:textId="55A198BF" w:rsidR="00E55AA5" w:rsidRDefault="00F2259E" w:rsidP="00434C0D">
            <w:pPr>
              <w:spacing w:line="360" w:lineRule="auto"/>
              <w:ind w:firstLine="0"/>
            </w:pPr>
            <w:r>
              <w:t>0.9</w:t>
            </w:r>
          </w:p>
        </w:tc>
        <w:tc>
          <w:tcPr>
            <w:tcW w:w="940" w:type="dxa"/>
          </w:tcPr>
          <w:p w14:paraId="2680F69A" w14:textId="77777777" w:rsidR="00677716" w:rsidRDefault="00F2259E" w:rsidP="00434C0D">
            <w:pPr>
              <w:spacing w:line="360" w:lineRule="auto"/>
              <w:ind w:firstLine="0"/>
            </w:pPr>
            <w:r>
              <w:t>0.95</w:t>
            </w:r>
          </w:p>
          <w:p w14:paraId="05883003" w14:textId="662EA64F" w:rsidR="00F2259E" w:rsidRDefault="00F2259E" w:rsidP="00434C0D">
            <w:pPr>
              <w:spacing w:line="360" w:lineRule="auto"/>
              <w:ind w:firstLine="0"/>
            </w:pPr>
          </w:p>
        </w:tc>
      </w:tr>
    </w:tbl>
    <w:p w14:paraId="05C2063D" w14:textId="268AE8B6" w:rsidR="00551B8F" w:rsidRDefault="00551B8F" w:rsidP="00434C0D">
      <w:pPr>
        <w:spacing w:line="360" w:lineRule="auto"/>
      </w:pPr>
    </w:p>
    <w:p w14:paraId="395FBB41" w14:textId="77777777" w:rsidR="00BB26AD" w:rsidRDefault="00BB26AD" w:rsidP="00434C0D">
      <w:pPr>
        <w:spacing w:line="360" w:lineRule="auto"/>
      </w:pPr>
    </w:p>
    <w:p w14:paraId="46C5CA3E" w14:textId="11BA7A55" w:rsidR="00544262" w:rsidRDefault="00544262" w:rsidP="00434C0D">
      <w:pPr>
        <w:pStyle w:val="Caption"/>
        <w:keepNext/>
        <w:spacing w:line="360" w:lineRule="auto"/>
      </w:pPr>
      <w:bookmarkStart w:id="11" w:name="_Ref167886395"/>
      <w:bookmarkStart w:id="12" w:name="_Ref167886387"/>
      <w:r>
        <w:t xml:space="preserve">Table </w:t>
      </w:r>
      <w:r>
        <w:fldChar w:fldCharType="begin"/>
      </w:r>
      <w:r>
        <w:instrText xml:space="preserve"> SEQ Table \* ARABIC </w:instrText>
      </w:r>
      <w:r>
        <w:fldChar w:fldCharType="separate"/>
      </w:r>
      <w:r w:rsidR="00973FA5">
        <w:rPr>
          <w:noProof/>
        </w:rPr>
        <w:t>4</w:t>
      </w:r>
      <w:r>
        <w:fldChar w:fldCharType="end"/>
      </w:r>
      <w:bookmarkEnd w:id="11"/>
      <w:r>
        <w:t>: Performance Metrics Tz</w:t>
      </w:r>
      <w:bookmarkEnd w:id="12"/>
    </w:p>
    <w:tbl>
      <w:tblPr>
        <w:tblStyle w:val="TableGrid"/>
        <w:tblW w:w="0" w:type="auto"/>
        <w:tblLook w:val="04A0" w:firstRow="1" w:lastRow="0" w:firstColumn="1" w:lastColumn="0" w:noHBand="0" w:noVBand="1"/>
      </w:tblPr>
      <w:tblGrid>
        <w:gridCol w:w="1078"/>
        <w:gridCol w:w="1058"/>
        <w:gridCol w:w="1132"/>
        <w:gridCol w:w="959"/>
        <w:gridCol w:w="1061"/>
        <w:gridCol w:w="1048"/>
        <w:gridCol w:w="941"/>
        <w:gridCol w:w="940"/>
      </w:tblGrid>
      <w:tr w:rsidR="00613423" w14:paraId="5C2A8594" w14:textId="77777777" w:rsidTr="003D591E">
        <w:tc>
          <w:tcPr>
            <w:tcW w:w="1078" w:type="dxa"/>
          </w:tcPr>
          <w:p w14:paraId="59FD6BE3" w14:textId="77777777" w:rsidR="00613423" w:rsidRPr="0089753A" w:rsidRDefault="00613423" w:rsidP="00434C0D">
            <w:pPr>
              <w:spacing w:line="360" w:lineRule="auto"/>
              <w:ind w:firstLine="0"/>
              <w:jc w:val="center"/>
              <w:rPr>
                <w:b/>
                <w:bCs/>
              </w:rPr>
            </w:pPr>
            <w:bookmarkStart w:id="13" w:name="_Hlk168046226"/>
            <w:r w:rsidRPr="0089753A">
              <w:rPr>
                <w:b/>
                <w:bCs/>
              </w:rPr>
              <w:t>Model Name</w:t>
            </w:r>
          </w:p>
        </w:tc>
        <w:tc>
          <w:tcPr>
            <w:tcW w:w="1058" w:type="dxa"/>
          </w:tcPr>
          <w:p w14:paraId="6A20CC23" w14:textId="53F1F6C9" w:rsidR="00613423" w:rsidRPr="0089753A" w:rsidRDefault="00613423" w:rsidP="00434C0D">
            <w:pPr>
              <w:spacing w:line="360" w:lineRule="auto"/>
              <w:ind w:firstLine="0"/>
              <w:jc w:val="center"/>
              <w:rPr>
                <w:b/>
                <w:bCs/>
              </w:rPr>
            </w:pPr>
            <w:r>
              <w:rPr>
                <w:b/>
                <w:bCs/>
              </w:rPr>
              <w:t>MBE (</w:t>
            </w:r>
            <w:r w:rsidR="00B969B9">
              <w:rPr>
                <w:b/>
                <w:bCs/>
              </w:rPr>
              <w:t>s</w:t>
            </w:r>
            <w:r>
              <w:rPr>
                <w:b/>
                <w:bCs/>
              </w:rPr>
              <w:t>)</w:t>
            </w:r>
          </w:p>
        </w:tc>
        <w:tc>
          <w:tcPr>
            <w:tcW w:w="1132" w:type="dxa"/>
          </w:tcPr>
          <w:p w14:paraId="07445168" w14:textId="00AAAA8E" w:rsidR="00613423" w:rsidRPr="0089753A" w:rsidRDefault="00613423" w:rsidP="00434C0D">
            <w:pPr>
              <w:spacing w:line="360" w:lineRule="auto"/>
              <w:ind w:firstLine="0"/>
              <w:jc w:val="center"/>
              <w:rPr>
                <w:b/>
                <w:bCs/>
              </w:rPr>
            </w:pPr>
            <w:r w:rsidRPr="0089753A">
              <w:rPr>
                <w:b/>
                <w:bCs/>
              </w:rPr>
              <w:t>RMSE</w:t>
            </w:r>
            <w:r>
              <w:rPr>
                <w:b/>
                <w:bCs/>
              </w:rPr>
              <w:t xml:space="preserve"> </w:t>
            </w:r>
            <w:r w:rsidR="00B969B9">
              <w:rPr>
                <w:b/>
                <w:bCs/>
              </w:rPr>
              <w:t>(s</w:t>
            </w:r>
            <w:r>
              <w:rPr>
                <w:b/>
                <w:bCs/>
              </w:rPr>
              <w:t>)</w:t>
            </w:r>
          </w:p>
        </w:tc>
        <w:tc>
          <w:tcPr>
            <w:tcW w:w="959" w:type="dxa"/>
          </w:tcPr>
          <w:p w14:paraId="62F3AB77" w14:textId="77777777" w:rsidR="00613423" w:rsidRPr="0089753A" w:rsidRDefault="00613423" w:rsidP="00434C0D">
            <w:pPr>
              <w:spacing w:line="360" w:lineRule="auto"/>
              <w:ind w:firstLine="0"/>
              <w:jc w:val="center"/>
              <w:rPr>
                <w:b/>
                <w:bCs/>
              </w:rPr>
            </w:pPr>
            <w:r w:rsidRPr="0089753A">
              <w:rPr>
                <w:b/>
                <w:bCs/>
              </w:rPr>
              <w:t>SI</w:t>
            </w:r>
            <w:r>
              <w:rPr>
                <w:b/>
                <w:bCs/>
              </w:rPr>
              <w:t xml:space="preserve"> (%)</w:t>
            </w:r>
          </w:p>
        </w:tc>
        <w:tc>
          <w:tcPr>
            <w:tcW w:w="1061" w:type="dxa"/>
          </w:tcPr>
          <w:p w14:paraId="3905E646" w14:textId="77777777" w:rsidR="00613423" w:rsidRPr="0089753A" w:rsidRDefault="00613423" w:rsidP="00434C0D">
            <w:pPr>
              <w:spacing w:line="360" w:lineRule="auto"/>
              <w:ind w:firstLine="0"/>
              <w:jc w:val="center"/>
              <w:rPr>
                <w:b/>
                <w:bCs/>
              </w:rPr>
            </w:pPr>
            <w:r>
              <w:rPr>
                <w:b/>
                <w:bCs/>
              </w:rPr>
              <w:t>R2</w:t>
            </w:r>
          </w:p>
        </w:tc>
        <w:tc>
          <w:tcPr>
            <w:tcW w:w="1048" w:type="dxa"/>
          </w:tcPr>
          <w:p w14:paraId="325FD071" w14:textId="77777777" w:rsidR="00613423" w:rsidRPr="0089753A" w:rsidRDefault="00613423" w:rsidP="00434C0D">
            <w:pPr>
              <w:spacing w:line="360" w:lineRule="auto"/>
              <w:ind w:firstLine="0"/>
              <w:jc w:val="center"/>
              <w:rPr>
                <w:b/>
                <w:bCs/>
              </w:rPr>
            </w:pPr>
            <w:r>
              <w:rPr>
                <w:b/>
                <w:bCs/>
              </w:rPr>
              <w:t>NSE</w:t>
            </w:r>
          </w:p>
        </w:tc>
        <w:tc>
          <w:tcPr>
            <w:tcW w:w="941" w:type="dxa"/>
          </w:tcPr>
          <w:p w14:paraId="20CC3DB1" w14:textId="77777777" w:rsidR="00613423" w:rsidRPr="0089753A" w:rsidRDefault="00613423" w:rsidP="00434C0D">
            <w:pPr>
              <w:spacing w:line="360" w:lineRule="auto"/>
              <w:ind w:firstLine="0"/>
              <w:jc w:val="center"/>
              <w:rPr>
                <w:b/>
                <w:bCs/>
              </w:rPr>
            </w:pPr>
            <w:r>
              <w:rPr>
                <w:b/>
                <w:bCs/>
              </w:rPr>
              <w:t>COR</w:t>
            </w:r>
          </w:p>
        </w:tc>
        <w:tc>
          <w:tcPr>
            <w:tcW w:w="940" w:type="dxa"/>
          </w:tcPr>
          <w:p w14:paraId="56678372" w14:textId="77777777" w:rsidR="00613423" w:rsidRPr="0089753A" w:rsidRDefault="00613423" w:rsidP="00434C0D">
            <w:pPr>
              <w:spacing w:line="360" w:lineRule="auto"/>
              <w:ind w:firstLine="0"/>
              <w:jc w:val="center"/>
              <w:rPr>
                <w:b/>
                <w:bCs/>
              </w:rPr>
            </w:pPr>
            <w:r>
              <w:rPr>
                <w:b/>
                <w:bCs/>
              </w:rPr>
              <w:t>EC</w:t>
            </w:r>
          </w:p>
        </w:tc>
      </w:tr>
      <w:tr w:rsidR="00613423" w14:paraId="27ADD8BF" w14:textId="77777777" w:rsidTr="003D591E">
        <w:tc>
          <w:tcPr>
            <w:tcW w:w="1078" w:type="dxa"/>
          </w:tcPr>
          <w:p w14:paraId="66535E72" w14:textId="77777777" w:rsidR="00613423" w:rsidRDefault="00613423" w:rsidP="00434C0D">
            <w:pPr>
              <w:spacing w:line="360" w:lineRule="auto"/>
              <w:ind w:firstLine="0"/>
            </w:pPr>
            <w:r>
              <w:t>LTSM – 1D Spec</w:t>
            </w:r>
          </w:p>
        </w:tc>
        <w:tc>
          <w:tcPr>
            <w:tcW w:w="1058" w:type="dxa"/>
          </w:tcPr>
          <w:p w14:paraId="275B39E5" w14:textId="00D5B60D" w:rsidR="00613423" w:rsidRDefault="00AB053F" w:rsidP="00434C0D">
            <w:pPr>
              <w:spacing w:line="360" w:lineRule="auto"/>
              <w:ind w:firstLine="0"/>
            </w:pPr>
            <w:r>
              <w:t>-0.06</w:t>
            </w:r>
          </w:p>
        </w:tc>
        <w:tc>
          <w:tcPr>
            <w:tcW w:w="1132" w:type="dxa"/>
          </w:tcPr>
          <w:p w14:paraId="71C8D10B" w14:textId="58CBFA01" w:rsidR="00613423" w:rsidRDefault="00F1760E" w:rsidP="00434C0D">
            <w:pPr>
              <w:spacing w:line="360" w:lineRule="auto"/>
              <w:ind w:firstLine="0"/>
            </w:pPr>
            <w:r>
              <w:t>0.73</w:t>
            </w:r>
          </w:p>
        </w:tc>
        <w:tc>
          <w:tcPr>
            <w:tcW w:w="959" w:type="dxa"/>
          </w:tcPr>
          <w:p w14:paraId="40087E72" w14:textId="7DD3FADD" w:rsidR="00613423" w:rsidRDefault="00F1760E" w:rsidP="00434C0D">
            <w:pPr>
              <w:spacing w:line="360" w:lineRule="auto"/>
              <w:ind w:firstLine="0"/>
            </w:pPr>
            <w:r>
              <w:t>11.5</w:t>
            </w:r>
          </w:p>
        </w:tc>
        <w:tc>
          <w:tcPr>
            <w:tcW w:w="1061" w:type="dxa"/>
          </w:tcPr>
          <w:p w14:paraId="20E7A12D" w14:textId="3ABB2C8C" w:rsidR="00F1760E" w:rsidRDefault="00F1760E" w:rsidP="00434C0D">
            <w:pPr>
              <w:spacing w:line="360" w:lineRule="auto"/>
              <w:ind w:firstLine="0"/>
            </w:pPr>
            <w:r>
              <w:t>0.64</w:t>
            </w:r>
          </w:p>
        </w:tc>
        <w:tc>
          <w:tcPr>
            <w:tcW w:w="1048" w:type="dxa"/>
          </w:tcPr>
          <w:p w14:paraId="711EF2F1" w14:textId="10066B50" w:rsidR="00613423" w:rsidRDefault="00F1760E" w:rsidP="00434C0D">
            <w:pPr>
              <w:spacing w:line="360" w:lineRule="auto"/>
              <w:ind w:firstLine="0"/>
            </w:pPr>
            <w:r>
              <w:t>0.63</w:t>
            </w:r>
          </w:p>
        </w:tc>
        <w:tc>
          <w:tcPr>
            <w:tcW w:w="941" w:type="dxa"/>
          </w:tcPr>
          <w:p w14:paraId="4B5AFF36" w14:textId="5353B58E" w:rsidR="00613423" w:rsidRDefault="00F1760E" w:rsidP="00434C0D">
            <w:pPr>
              <w:spacing w:line="360" w:lineRule="auto"/>
              <w:ind w:firstLine="0"/>
            </w:pPr>
            <w:r>
              <w:t>0.8</w:t>
            </w:r>
          </w:p>
        </w:tc>
        <w:tc>
          <w:tcPr>
            <w:tcW w:w="940" w:type="dxa"/>
          </w:tcPr>
          <w:p w14:paraId="7CFD979A" w14:textId="2AB9D17E" w:rsidR="00613423" w:rsidRDefault="00F1760E" w:rsidP="00434C0D">
            <w:pPr>
              <w:spacing w:line="360" w:lineRule="auto"/>
              <w:ind w:firstLine="0"/>
            </w:pPr>
            <w:r>
              <w:t>0.89</w:t>
            </w:r>
          </w:p>
        </w:tc>
      </w:tr>
      <w:tr w:rsidR="00613423" w14:paraId="6801ABDD" w14:textId="77777777" w:rsidTr="003D591E">
        <w:tc>
          <w:tcPr>
            <w:tcW w:w="1078" w:type="dxa"/>
          </w:tcPr>
          <w:p w14:paraId="5360DD25" w14:textId="77777777" w:rsidR="00613423" w:rsidRDefault="00613423" w:rsidP="00434C0D">
            <w:pPr>
              <w:spacing w:line="360" w:lineRule="auto"/>
              <w:ind w:firstLine="0"/>
            </w:pPr>
            <w:r>
              <w:t>LTSM – Partitions</w:t>
            </w:r>
          </w:p>
        </w:tc>
        <w:tc>
          <w:tcPr>
            <w:tcW w:w="1058" w:type="dxa"/>
          </w:tcPr>
          <w:p w14:paraId="4610B267" w14:textId="146CA4E7" w:rsidR="00613423" w:rsidRDefault="00B969B9" w:rsidP="00434C0D">
            <w:pPr>
              <w:spacing w:line="360" w:lineRule="auto"/>
              <w:ind w:firstLine="0"/>
            </w:pPr>
            <w:r>
              <w:t>0.0</w:t>
            </w:r>
          </w:p>
        </w:tc>
        <w:tc>
          <w:tcPr>
            <w:tcW w:w="1132" w:type="dxa"/>
          </w:tcPr>
          <w:p w14:paraId="0998EAB8" w14:textId="25BB94EC" w:rsidR="00613423" w:rsidRDefault="00B969B9" w:rsidP="00434C0D">
            <w:pPr>
              <w:spacing w:line="360" w:lineRule="auto"/>
              <w:ind w:firstLine="0"/>
            </w:pPr>
            <w:r>
              <w:t>0.79</w:t>
            </w:r>
          </w:p>
        </w:tc>
        <w:tc>
          <w:tcPr>
            <w:tcW w:w="959" w:type="dxa"/>
          </w:tcPr>
          <w:p w14:paraId="4A714B64" w14:textId="2A313823" w:rsidR="00613423" w:rsidRDefault="00B969B9" w:rsidP="00434C0D">
            <w:pPr>
              <w:spacing w:line="360" w:lineRule="auto"/>
              <w:ind w:firstLine="0"/>
            </w:pPr>
            <w:r>
              <w:t>12.4</w:t>
            </w:r>
          </w:p>
        </w:tc>
        <w:tc>
          <w:tcPr>
            <w:tcW w:w="1061" w:type="dxa"/>
          </w:tcPr>
          <w:p w14:paraId="77661E28" w14:textId="3DC6FE65" w:rsidR="00613423" w:rsidRDefault="00AB053F" w:rsidP="00434C0D">
            <w:pPr>
              <w:spacing w:line="360" w:lineRule="auto"/>
              <w:ind w:firstLine="0"/>
            </w:pPr>
            <w:r>
              <w:t>0.59</w:t>
            </w:r>
          </w:p>
        </w:tc>
        <w:tc>
          <w:tcPr>
            <w:tcW w:w="1048" w:type="dxa"/>
          </w:tcPr>
          <w:p w14:paraId="239FD4C7" w14:textId="3D42A2E4" w:rsidR="00613423" w:rsidRDefault="00AB053F" w:rsidP="00434C0D">
            <w:pPr>
              <w:spacing w:line="360" w:lineRule="auto"/>
              <w:ind w:firstLine="0"/>
            </w:pPr>
            <w:r>
              <w:t>0.58</w:t>
            </w:r>
          </w:p>
        </w:tc>
        <w:tc>
          <w:tcPr>
            <w:tcW w:w="941" w:type="dxa"/>
          </w:tcPr>
          <w:p w14:paraId="45B28DAA" w14:textId="30B86618" w:rsidR="00613423" w:rsidRDefault="00AB053F" w:rsidP="00434C0D">
            <w:pPr>
              <w:spacing w:line="360" w:lineRule="auto"/>
              <w:ind w:firstLine="0"/>
            </w:pPr>
            <w:r>
              <w:t>0.77</w:t>
            </w:r>
          </w:p>
        </w:tc>
        <w:tc>
          <w:tcPr>
            <w:tcW w:w="940" w:type="dxa"/>
          </w:tcPr>
          <w:p w14:paraId="6DF19583" w14:textId="4C347874" w:rsidR="00613423" w:rsidRDefault="00AB053F" w:rsidP="00434C0D">
            <w:pPr>
              <w:spacing w:line="360" w:lineRule="auto"/>
              <w:ind w:firstLine="0"/>
            </w:pPr>
            <w:r>
              <w:t>0.87</w:t>
            </w:r>
          </w:p>
        </w:tc>
      </w:tr>
      <w:tr w:rsidR="00613423" w14:paraId="683E761E" w14:textId="77777777" w:rsidTr="003D591E">
        <w:tc>
          <w:tcPr>
            <w:tcW w:w="1078" w:type="dxa"/>
          </w:tcPr>
          <w:p w14:paraId="232B1F12" w14:textId="77777777" w:rsidR="00613423" w:rsidRDefault="00613423" w:rsidP="00434C0D">
            <w:pPr>
              <w:spacing w:line="360" w:lineRule="auto"/>
              <w:ind w:firstLine="0"/>
            </w:pPr>
            <w:r>
              <w:t>LTSM – Total</w:t>
            </w:r>
          </w:p>
        </w:tc>
        <w:tc>
          <w:tcPr>
            <w:tcW w:w="1058" w:type="dxa"/>
          </w:tcPr>
          <w:p w14:paraId="4853AA97" w14:textId="1D88BF0F" w:rsidR="00613423" w:rsidRDefault="00FA5740" w:rsidP="00434C0D">
            <w:pPr>
              <w:spacing w:line="360" w:lineRule="auto"/>
              <w:ind w:firstLine="0"/>
            </w:pPr>
            <w:r>
              <w:t>0.</w:t>
            </w:r>
            <w:r w:rsidR="00007530">
              <w:t>03</w:t>
            </w:r>
          </w:p>
        </w:tc>
        <w:tc>
          <w:tcPr>
            <w:tcW w:w="1132" w:type="dxa"/>
          </w:tcPr>
          <w:p w14:paraId="4CC42D69" w14:textId="6BFB28CC" w:rsidR="00613423" w:rsidRDefault="00007530" w:rsidP="00434C0D">
            <w:pPr>
              <w:spacing w:line="360" w:lineRule="auto"/>
              <w:ind w:firstLine="0"/>
            </w:pPr>
            <w:r>
              <w:t>0.83</w:t>
            </w:r>
          </w:p>
        </w:tc>
        <w:tc>
          <w:tcPr>
            <w:tcW w:w="959" w:type="dxa"/>
          </w:tcPr>
          <w:p w14:paraId="1D0EE4B9" w14:textId="13EB0C0E" w:rsidR="00613423" w:rsidRDefault="00007530" w:rsidP="00434C0D">
            <w:pPr>
              <w:spacing w:line="360" w:lineRule="auto"/>
              <w:ind w:firstLine="0"/>
            </w:pPr>
            <w:r>
              <w:t>13.1</w:t>
            </w:r>
          </w:p>
        </w:tc>
        <w:tc>
          <w:tcPr>
            <w:tcW w:w="1061" w:type="dxa"/>
          </w:tcPr>
          <w:p w14:paraId="5F693CEF" w14:textId="35D3B53A" w:rsidR="00613423" w:rsidRDefault="00007530" w:rsidP="00434C0D">
            <w:pPr>
              <w:spacing w:line="360" w:lineRule="auto"/>
              <w:ind w:firstLine="0"/>
            </w:pPr>
            <w:r>
              <w:t>0.54</w:t>
            </w:r>
          </w:p>
        </w:tc>
        <w:tc>
          <w:tcPr>
            <w:tcW w:w="1048" w:type="dxa"/>
          </w:tcPr>
          <w:p w14:paraId="635391B6" w14:textId="09C44EF8" w:rsidR="00613423" w:rsidRDefault="00007530" w:rsidP="00434C0D">
            <w:pPr>
              <w:spacing w:line="360" w:lineRule="auto"/>
              <w:ind w:firstLine="0"/>
            </w:pPr>
            <w:r>
              <w:t>0.53</w:t>
            </w:r>
          </w:p>
        </w:tc>
        <w:tc>
          <w:tcPr>
            <w:tcW w:w="941" w:type="dxa"/>
          </w:tcPr>
          <w:p w14:paraId="1809DABF" w14:textId="60EB7528" w:rsidR="00613423" w:rsidRDefault="00007530" w:rsidP="00434C0D">
            <w:pPr>
              <w:spacing w:line="360" w:lineRule="auto"/>
              <w:ind w:firstLine="0"/>
            </w:pPr>
            <w:r>
              <w:t>0.73</w:t>
            </w:r>
          </w:p>
        </w:tc>
        <w:tc>
          <w:tcPr>
            <w:tcW w:w="940" w:type="dxa"/>
          </w:tcPr>
          <w:p w14:paraId="4D198CE1" w14:textId="71EF26A4" w:rsidR="00613423" w:rsidRDefault="00007530" w:rsidP="00434C0D">
            <w:pPr>
              <w:spacing w:line="360" w:lineRule="auto"/>
              <w:ind w:firstLine="0"/>
            </w:pPr>
            <w:r>
              <w:t>0.85</w:t>
            </w:r>
          </w:p>
        </w:tc>
      </w:tr>
      <w:tr w:rsidR="00613423" w14:paraId="75E6C423" w14:textId="77777777" w:rsidTr="003D591E">
        <w:tc>
          <w:tcPr>
            <w:tcW w:w="1078" w:type="dxa"/>
          </w:tcPr>
          <w:p w14:paraId="3F4649B2" w14:textId="77777777" w:rsidR="00613423" w:rsidRDefault="00613423" w:rsidP="00434C0D">
            <w:pPr>
              <w:spacing w:line="360" w:lineRule="auto"/>
              <w:ind w:firstLine="0"/>
            </w:pPr>
            <w:r>
              <w:t>MLP – 1D Spec</w:t>
            </w:r>
          </w:p>
        </w:tc>
        <w:tc>
          <w:tcPr>
            <w:tcW w:w="1058" w:type="dxa"/>
          </w:tcPr>
          <w:p w14:paraId="0686019E" w14:textId="4C45DE02" w:rsidR="00613423" w:rsidRDefault="006D376C" w:rsidP="00434C0D">
            <w:pPr>
              <w:spacing w:line="360" w:lineRule="auto"/>
              <w:ind w:firstLine="0"/>
            </w:pPr>
            <w:r>
              <w:t>-0.02</w:t>
            </w:r>
          </w:p>
        </w:tc>
        <w:tc>
          <w:tcPr>
            <w:tcW w:w="1132" w:type="dxa"/>
          </w:tcPr>
          <w:p w14:paraId="5DF8B69B" w14:textId="1C8A1520" w:rsidR="00613423" w:rsidRDefault="006D376C" w:rsidP="00434C0D">
            <w:pPr>
              <w:spacing w:line="360" w:lineRule="auto"/>
              <w:ind w:firstLine="0"/>
            </w:pPr>
            <w:r>
              <w:t>0.85</w:t>
            </w:r>
          </w:p>
        </w:tc>
        <w:tc>
          <w:tcPr>
            <w:tcW w:w="959" w:type="dxa"/>
          </w:tcPr>
          <w:p w14:paraId="29823898" w14:textId="248DA040" w:rsidR="00613423" w:rsidRDefault="00544262" w:rsidP="00434C0D">
            <w:pPr>
              <w:spacing w:line="360" w:lineRule="auto"/>
              <w:ind w:firstLine="0"/>
            </w:pPr>
            <w:r>
              <w:t>13.4</w:t>
            </w:r>
          </w:p>
        </w:tc>
        <w:tc>
          <w:tcPr>
            <w:tcW w:w="1061" w:type="dxa"/>
          </w:tcPr>
          <w:p w14:paraId="03C1E25C" w14:textId="054174D9" w:rsidR="00613423" w:rsidRDefault="00544262" w:rsidP="00434C0D">
            <w:pPr>
              <w:spacing w:line="360" w:lineRule="auto"/>
              <w:ind w:firstLine="0"/>
            </w:pPr>
            <w:r>
              <w:t>0.51</w:t>
            </w:r>
          </w:p>
        </w:tc>
        <w:tc>
          <w:tcPr>
            <w:tcW w:w="1048" w:type="dxa"/>
          </w:tcPr>
          <w:p w14:paraId="40158D4F" w14:textId="7228333D" w:rsidR="00613423" w:rsidRDefault="00544262" w:rsidP="00434C0D">
            <w:pPr>
              <w:spacing w:line="360" w:lineRule="auto"/>
              <w:ind w:firstLine="0"/>
            </w:pPr>
            <w:r>
              <w:t>0.51</w:t>
            </w:r>
          </w:p>
        </w:tc>
        <w:tc>
          <w:tcPr>
            <w:tcW w:w="941" w:type="dxa"/>
          </w:tcPr>
          <w:p w14:paraId="15DAD7C8" w14:textId="1172A172" w:rsidR="00613423" w:rsidRDefault="00544262" w:rsidP="00434C0D">
            <w:pPr>
              <w:spacing w:line="360" w:lineRule="auto"/>
              <w:ind w:firstLine="0"/>
            </w:pPr>
            <w:r>
              <w:t>0.72</w:t>
            </w:r>
          </w:p>
        </w:tc>
        <w:tc>
          <w:tcPr>
            <w:tcW w:w="940" w:type="dxa"/>
          </w:tcPr>
          <w:p w14:paraId="0794E375" w14:textId="1A0B5045" w:rsidR="00613423" w:rsidRDefault="00544262" w:rsidP="00434C0D">
            <w:pPr>
              <w:spacing w:line="360" w:lineRule="auto"/>
              <w:ind w:firstLine="0"/>
            </w:pPr>
            <w:r>
              <w:t>0.82</w:t>
            </w:r>
          </w:p>
        </w:tc>
      </w:tr>
      <w:tr w:rsidR="00613423" w14:paraId="68BF5706" w14:textId="77777777" w:rsidTr="003D591E">
        <w:tc>
          <w:tcPr>
            <w:tcW w:w="1078" w:type="dxa"/>
          </w:tcPr>
          <w:p w14:paraId="30FF5B3E" w14:textId="77777777" w:rsidR="00613423" w:rsidRDefault="00613423" w:rsidP="00434C0D">
            <w:pPr>
              <w:spacing w:line="360" w:lineRule="auto"/>
              <w:ind w:firstLine="0"/>
            </w:pPr>
            <w:r>
              <w:t>MLP Partitions</w:t>
            </w:r>
          </w:p>
        </w:tc>
        <w:tc>
          <w:tcPr>
            <w:tcW w:w="1058" w:type="dxa"/>
          </w:tcPr>
          <w:p w14:paraId="4F5C1BFC" w14:textId="7571EE8B" w:rsidR="00613423" w:rsidRDefault="003A36FF" w:rsidP="00434C0D">
            <w:pPr>
              <w:spacing w:line="360" w:lineRule="auto"/>
              <w:ind w:firstLine="0"/>
            </w:pPr>
            <w:r>
              <w:t>0.02</w:t>
            </w:r>
          </w:p>
        </w:tc>
        <w:tc>
          <w:tcPr>
            <w:tcW w:w="1132" w:type="dxa"/>
          </w:tcPr>
          <w:p w14:paraId="1BAA70CF" w14:textId="57E1ABE4" w:rsidR="00613423" w:rsidRDefault="003A36FF" w:rsidP="00434C0D">
            <w:pPr>
              <w:spacing w:line="360" w:lineRule="auto"/>
              <w:ind w:firstLine="0"/>
            </w:pPr>
            <w:r>
              <w:t>0.89</w:t>
            </w:r>
          </w:p>
        </w:tc>
        <w:tc>
          <w:tcPr>
            <w:tcW w:w="959" w:type="dxa"/>
          </w:tcPr>
          <w:p w14:paraId="74B67C01" w14:textId="788BF6C1" w:rsidR="00613423" w:rsidRDefault="00AB42AE" w:rsidP="00434C0D">
            <w:pPr>
              <w:spacing w:line="360" w:lineRule="auto"/>
              <w:ind w:firstLine="0"/>
            </w:pPr>
            <w:r>
              <w:t>14.1</w:t>
            </w:r>
          </w:p>
        </w:tc>
        <w:tc>
          <w:tcPr>
            <w:tcW w:w="1061" w:type="dxa"/>
          </w:tcPr>
          <w:p w14:paraId="17C02528" w14:textId="6A4BBB6C" w:rsidR="00613423" w:rsidRDefault="00AB42AE" w:rsidP="00434C0D">
            <w:pPr>
              <w:spacing w:line="360" w:lineRule="auto"/>
              <w:ind w:firstLine="0"/>
            </w:pPr>
            <w:r>
              <w:t>0.46</w:t>
            </w:r>
          </w:p>
        </w:tc>
        <w:tc>
          <w:tcPr>
            <w:tcW w:w="1048" w:type="dxa"/>
          </w:tcPr>
          <w:p w14:paraId="415E2D7F" w14:textId="3A5B7678" w:rsidR="00613423" w:rsidRDefault="00AB42AE" w:rsidP="00434C0D">
            <w:pPr>
              <w:spacing w:line="360" w:lineRule="auto"/>
              <w:ind w:firstLine="0"/>
            </w:pPr>
            <w:r>
              <w:t>0.46</w:t>
            </w:r>
          </w:p>
        </w:tc>
        <w:tc>
          <w:tcPr>
            <w:tcW w:w="941" w:type="dxa"/>
          </w:tcPr>
          <w:p w14:paraId="5504434B" w14:textId="0AB78250" w:rsidR="00613423" w:rsidRDefault="00AB42AE" w:rsidP="00434C0D">
            <w:pPr>
              <w:spacing w:line="360" w:lineRule="auto"/>
              <w:ind w:firstLine="0"/>
            </w:pPr>
            <w:r>
              <w:t>0.68</w:t>
            </w:r>
          </w:p>
        </w:tc>
        <w:tc>
          <w:tcPr>
            <w:tcW w:w="940" w:type="dxa"/>
          </w:tcPr>
          <w:p w14:paraId="1F966C24" w14:textId="7C78FF68" w:rsidR="00AB42AE" w:rsidRDefault="00AB42AE" w:rsidP="00434C0D">
            <w:pPr>
              <w:spacing w:line="360" w:lineRule="auto"/>
              <w:ind w:firstLine="0"/>
            </w:pPr>
            <w:r>
              <w:t>0.8</w:t>
            </w:r>
          </w:p>
        </w:tc>
      </w:tr>
      <w:tr w:rsidR="00613423" w14:paraId="344E3C5B" w14:textId="77777777" w:rsidTr="003D591E">
        <w:tc>
          <w:tcPr>
            <w:tcW w:w="1078" w:type="dxa"/>
          </w:tcPr>
          <w:p w14:paraId="0F7A78FE" w14:textId="77777777" w:rsidR="00613423" w:rsidRDefault="00613423" w:rsidP="00434C0D">
            <w:pPr>
              <w:spacing w:line="360" w:lineRule="auto"/>
              <w:ind w:firstLine="0"/>
            </w:pPr>
            <w:r>
              <w:t>MLP Total</w:t>
            </w:r>
          </w:p>
        </w:tc>
        <w:tc>
          <w:tcPr>
            <w:tcW w:w="1058" w:type="dxa"/>
          </w:tcPr>
          <w:p w14:paraId="68806CC1" w14:textId="6C783C4E" w:rsidR="00613423" w:rsidRDefault="000B5B95" w:rsidP="00434C0D">
            <w:pPr>
              <w:spacing w:line="360" w:lineRule="auto"/>
              <w:ind w:firstLine="0"/>
            </w:pPr>
            <w:r>
              <w:t>-0.03</w:t>
            </w:r>
          </w:p>
        </w:tc>
        <w:tc>
          <w:tcPr>
            <w:tcW w:w="1132" w:type="dxa"/>
          </w:tcPr>
          <w:p w14:paraId="21D92911" w14:textId="11F5C3C8" w:rsidR="00613423" w:rsidRDefault="000B5B95" w:rsidP="00434C0D">
            <w:pPr>
              <w:spacing w:line="360" w:lineRule="auto"/>
              <w:ind w:firstLine="0"/>
            </w:pPr>
            <w:r>
              <w:t>0.91</w:t>
            </w:r>
          </w:p>
        </w:tc>
        <w:tc>
          <w:tcPr>
            <w:tcW w:w="959" w:type="dxa"/>
          </w:tcPr>
          <w:p w14:paraId="23093BCE" w14:textId="6BE7B439" w:rsidR="00613423" w:rsidRDefault="00742CCD" w:rsidP="00434C0D">
            <w:pPr>
              <w:spacing w:line="360" w:lineRule="auto"/>
              <w:ind w:firstLine="0"/>
            </w:pPr>
            <w:r>
              <w:t>14.4</w:t>
            </w:r>
          </w:p>
        </w:tc>
        <w:tc>
          <w:tcPr>
            <w:tcW w:w="1061" w:type="dxa"/>
          </w:tcPr>
          <w:p w14:paraId="34482461" w14:textId="11750E7F" w:rsidR="00613423" w:rsidRDefault="00742CCD" w:rsidP="00434C0D">
            <w:pPr>
              <w:spacing w:line="360" w:lineRule="auto"/>
              <w:ind w:firstLine="0"/>
            </w:pPr>
            <w:r>
              <w:t>0.44</w:t>
            </w:r>
          </w:p>
        </w:tc>
        <w:tc>
          <w:tcPr>
            <w:tcW w:w="1048" w:type="dxa"/>
          </w:tcPr>
          <w:p w14:paraId="4EA86F36" w14:textId="74651230" w:rsidR="00613423" w:rsidRDefault="00742CCD" w:rsidP="00434C0D">
            <w:pPr>
              <w:spacing w:line="360" w:lineRule="auto"/>
              <w:ind w:firstLine="0"/>
            </w:pPr>
            <w:r>
              <w:t>0.43</w:t>
            </w:r>
          </w:p>
        </w:tc>
        <w:tc>
          <w:tcPr>
            <w:tcW w:w="941" w:type="dxa"/>
          </w:tcPr>
          <w:p w14:paraId="2EBF3985" w14:textId="39EBB877" w:rsidR="00613423" w:rsidRDefault="00742CCD" w:rsidP="00434C0D">
            <w:pPr>
              <w:spacing w:line="360" w:lineRule="auto"/>
              <w:ind w:firstLine="0"/>
            </w:pPr>
            <w:r>
              <w:t>0.66</w:t>
            </w:r>
          </w:p>
        </w:tc>
        <w:tc>
          <w:tcPr>
            <w:tcW w:w="940" w:type="dxa"/>
          </w:tcPr>
          <w:p w14:paraId="37AE49B3" w14:textId="359C5570" w:rsidR="00613423" w:rsidRDefault="00742CCD" w:rsidP="00434C0D">
            <w:pPr>
              <w:spacing w:line="360" w:lineRule="auto"/>
              <w:ind w:firstLine="0"/>
            </w:pPr>
            <w:r>
              <w:t>0.78</w:t>
            </w:r>
          </w:p>
        </w:tc>
      </w:tr>
      <w:bookmarkEnd w:id="13"/>
    </w:tbl>
    <w:p w14:paraId="74C95074" w14:textId="77777777" w:rsidR="00BB26AD" w:rsidRDefault="00BB26AD" w:rsidP="00434C0D">
      <w:pPr>
        <w:spacing w:line="360" w:lineRule="auto"/>
      </w:pPr>
    </w:p>
    <w:p w14:paraId="785BF21A" w14:textId="77777777" w:rsidR="00973FA5" w:rsidRDefault="00973FA5" w:rsidP="00434C0D">
      <w:pPr>
        <w:spacing w:line="360" w:lineRule="auto"/>
      </w:pPr>
    </w:p>
    <w:p w14:paraId="29C623D9" w14:textId="154E7212" w:rsidR="00973FA5" w:rsidRDefault="00973FA5" w:rsidP="00434C0D">
      <w:pPr>
        <w:pStyle w:val="Caption"/>
        <w:keepNext/>
        <w:spacing w:line="360" w:lineRule="auto"/>
      </w:pPr>
      <w:bookmarkStart w:id="14" w:name="_Ref168056253"/>
      <w:r>
        <w:t xml:space="preserve">Table </w:t>
      </w:r>
      <w:r>
        <w:fldChar w:fldCharType="begin"/>
      </w:r>
      <w:r>
        <w:instrText xml:space="preserve"> SEQ Table \* ARABIC </w:instrText>
      </w:r>
      <w:r>
        <w:fldChar w:fldCharType="separate"/>
      </w:r>
      <w:r w:rsidRPr="5FC989DB">
        <w:rPr>
          <w:noProof/>
        </w:rPr>
        <w:t>5</w:t>
      </w:r>
      <w:r>
        <w:fldChar w:fldCharType="end"/>
      </w:r>
      <w:bookmarkEnd w:id="14"/>
      <w:r>
        <w:t>: Performance Metrics Dp</w:t>
      </w:r>
    </w:p>
    <w:tbl>
      <w:tblPr>
        <w:tblStyle w:val="TableGrid"/>
        <w:tblW w:w="0" w:type="auto"/>
        <w:tblLook w:val="04A0" w:firstRow="1" w:lastRow="0" w:firstColumn="1" w:lastColumn="0" w:noHBand="0" w:noVBand="1"/>
      </w:tblPr>
      <w:tblGrid>
        <w:gridCol w:w="1078"/>
        <w:gridCol w:w="1058"/>
        <w:gridCol w:w="1132"/>
        <w:gridCol w:w="959"/>
        <w:gridCol w:w="1061"/>
        <w:gridCol w:w="1048"/>
        <w:gridCol w:w="941"/>
        <w:gridCol w:w="940"/>
      </w:tblGrid>
      <w:tr w:rsidR="00973FA5" w14:paraId="65D540E2" w14:textId="77777777" w:rsidTr="003D591E">
        <w:tc>
          <w:tcPr>
            <w:tcW w:w="1078" w:type="dxa"/>
          </w:tcPr>
          <w:p w14:paraId="2BE429EC" w14:textId="77777777" w:rsidR="00973FA5" w:rsidRPr="0089753A" w:rsidRDefault="00973FA5" w:rsidP="00434C0D">
            <w:pPr>
              <w:spacing w:line="360" w:lineRule="auto"/>
              <w:ind w:firstLine="0"/>
              <w:jc w:val="center"/>
              <w:rPr>
                <w:b/>
                <w:bCs/>
              </w:rPr>
            </w:pPr>
            <w:r w:rsidRPr="0089753A">
              <w:rPr>
                <w:b/>
                <w:bCs/>
              </w:rPr>
              <w:t>Model Name</w:t>
            </w:r>
          </w:p>
        </w:tc>
        <w:tc>
          <w:tcPr>
            <w:tcW w:w="1058" w:type="dxa"/>
          </w:tcPr>
          <w:p w14:paraId="6B290498" w14:textId="200BD672" w:rsidR="00973FA5" w:rsidRPr="0089753A" w:rsidRDefault="00973FA5" w:rsidP="00434C0D">
            <w:pPr>
              <w:spacing w:line="360" w:lineRule="auto"/>
              <w:ind w:firstLine="0"/>
              <w:jc w:val="center"/>
              <w:rPr>
                <w:b/>
                <w:bCs/>
              </w:rPr>
            </w:pPr>
            <w:r>
              <w:rPr>
                <w:b/>
                <w:bCs/>
              </w:rPr>
              <w:t>MBE (</w:t>
            </w:r>
            <w:r w:rsidR="006A0301">
              <w:rPr>
                <w:b/>
                <w:bCs/>
              </w:rPr>
              <w:t>°</w:t>
            </w:r>
            <w:r>
              <w:rPr>
                <w:b/>
                <w:bCs/>
              </w:rPr>
              <w:t>)</w:t>
            </w:r>
          </w:p>
        </w:tc>
        <w:tc>
          <w:tcPr>
            <w:tcW w:w="1132" w:type="dxa"/>
          </w:tcPr>
          <w:p w14:paraId="1FA22E76" w14:textId="093CECCA" w:rsidR="00973FA5" w:rsidRPr="0089753A" w:rsidRDefault="00973FA5" w:rsidP="00434C0D">
            <w:pPr>
              <w:spacing w:line="360" w:lineRule="auto"/>
              <w:ind w:firstLine="0"/>
              <w:jc w:val="center"/>
              <w:rPr>
                <w:b/>
                <w:bCs/>
              </w:rPr>
            </w:pPr>
            <w:r w:rsidRPr="0089753A">
              <w:rPr>
                <w:b/>
                <w:bCs/>
              </w:rPr>
              <w:t>RMSE</w:t>
            </w:r>
            <w:r>
              <w:rPr>
                <w:b/>
                <w:bCs/>
              </w:rPr>
              <w:t xml:space="preserve"> (</w:t>
            </w:r>
            <w:r w:rsidR="006A0301">
              <w:rPr>
                <w:b/>
                <w:bCs/>
              </w:rPr>
              <w:t>°</w:t>
            </w:r>
            <w:r>
              <w:rPr>
                <w:b/>
                <w:bCs/>
              </w:rPr>
              <w:t>)</w:t>
            </w:r>
          </w:p>
        </w:tc>
        <w:tc>
          <w:tcPr>
            <w:tcW w:w="959" w:type="dxa"/>
          </w:tcPr>
          <w:p w14:paraId="2BDD266E" w14:textId="77777777" w:rsidR="00973FA5" w:rsidRPr="0089753A" w:rsidRDefault="00973FA5" w:rsidP="00434C0D">
            <w:pPr>
              <w:spacing w:line="360" w:lineRule="auto"/>
              <w:ind w:firstLine="0"/>
              <w:jc w:val="center"/>
              <w:rPr>
                <w:b/>
                <w:bCs/>
              </w:rPr>
            </w:pPr>
            <w:r w:rsidRPr="0089753A">
              <w:rPr>
                <w:b/>
                <w:bCs/>
              </w:rPr>
              <w:t>SI</w:t>
            </w:r>
            <w:r>
              <w:rPr>
                <w:b/>
                <w:bCs/>
              </w:rPr>
              <w:t xml:space="preserve"> (%)</w:t>
            </w:r>
          </w:p>
        </w:tc>
        <w:tc>
          <w:tcPr>
            <w:tcW w:w="1061" w:type="dxa"/>
          </w:tcPr>
          <w:p w14:paraId="5E182153" w14:textId="77777777" w:rsidR="00973FA5" w:rsidRPr="0089753A" w:rsidRDefault="00973FA5" w:rsidP="00434C0D">
            <w:pPr>
              <w:spacing w:line="360" w:lineRule="auto"/>
              <w:ind w:firstLine="0"/>
              <w:jc w:val="center"/>
              <w:rPr>
                <w:b/>
                <w:bCs/>
              </w:rPr>
            </w:pPr>
            <w:r>
              <w:rPr>
                <w:b/>
                <w:bCs/>
              </w:rPr>
              <w:t>R2</w:t>
            </w:r>
          </w:p>
        </w:tc>
        <w:tc>
          <w:tcPr>
            <w:tcW w:w="1048" w:type="dxa"/>
          </w:tcPr>
          <w:p w14:paraId="5EC36569" w14:textId="77777777" w:rsidR="00973FA5" w:rsidRPr="0089753A" w:rsidRDefault="00973FA5" w:rsidP="00434C0D">
            <w:pPr>
              <w:spacing w:line="360" w:lineRule="auto"/>
              <w:ind w:firstLine="0"/>
              <w:jc w:val="center"/>
              <w:rPr>
                <w:b/>
                <w:bCs/>
              </w:rPr>
            </w:pPr>
            <w:r>
              <w:rPr>
                <w:b/>
                <w:bCs/>
              </w:rPr>
              <w:t>NSE</w:t>
            </w:r>
          </w:p>
        </w:tc>
        <w:tc>
          <w:tcPr>
            <w:tcW w:w="941" w:type="dxa"/>
          </w:tcPr>
          <w:p w14:paraId="09165B71" w14:textId="77777777" w:rsidR="00973FA5" w:rsidRPr="0089753A" w:rsidRDefault="00973FA5" w:rsidP="00434C0D">
            <w:pPr>
              <w:spacing w:line="360" w:lineRule="auto"/>
              <w:ind w:firstLine="0"/>
              <w:jc w:val="center"/>
              <w:rPr>
                <w:b/>
                <w:bCs/>
              </w:rPr>
            </w:pPr>
            <w:r>
              <w:rPr>
                <w:b/>
                <w:bCs/>
              </w:rPr>
              <w:t>COR</w:t>
            </w:r>
          </w:p>
        </w:tc>
        <w:tc>
          <w:tcPr>
            <w:tcW w:w="940" w:type="dxa"/>
          </w:tcPr>
          <w:p w14:paraId="39BEBFEA" w14:textId="77777777" w:rsidR="00973FA5" w:rsidRPr="0089753A" w:rsidRDefault="00973FA5" w:rsidP="00434C0D">
            <w:pPr>
              <w:spacing w:line="360" w:lineRule="auto"/>
              <w:ind w:firstLine="0"/>
              <w:jc w:val="center"/>
              <w:rPr>
                <w:b/>
                <w:bCs/>
              </w:rPr>
            </w:pPr>
            <w:r>
              <w:rPr>
                <w:b/>
                <w:bCs/>
              </w:rPr>
              <w:t>EC</w:t>
            </w:r>
          </w:p>
        </w:tc>
      </w:tr>
      <w:tr w:rsidR="00973FA5" w14:paraId="5E080189" w14:textId="77777777" w:rsidTr="003D591E">
        <w:tc>
          <w:tcPr>
            <w:tcW w:w="1078" w:type="dxa"/>
          </w:tcPr>
          <w:p w14:paraId="412705E1" w14:textId="77777777" w:rsidR="00973FA5" w:rsidRDefault="00973FA5" w:rsidP="00434C0D">
            <w:pPr>
              <w:spacing w:line="360" w:lineRule="auto"/>
              <w:ind w:firstLine="0"/>
            </w:pPr>
            <w:r>
              <w:t>LTSM – 1D Spec</w:t>
            </w:r>
          </w:p>
        </w:tc>
        <w:tc>
          <w:tcPr>
            <w:tcW w:w="1058" w:type="dxa"/>
          </w:tcPr>
          <w:p w14:paraId="1119522C" w14:textId="4EAE3EAF" w:rsidR="00973FA5" w:rsidRDefault="00EB3C47" w:rsidP="00434C0D">
            <w:pPr>
              <w:spacing w:line="360" w:lineRule="auto"/>
              <w:ind w:firstLine="0"/>
            </w:pPr>
            <w:r>
              <w:t>1.22</w:t>
            </w:r>
          </w:p>
        </w:tc>
        <w:tc>
          <w:tcPr>
            <w:tcW w:w="1132" w:type="dxa"/>
          </w:tcPr>
          <w:p w14:paraId="137215C3" w14:textId="79295FD0" w:rsidR="00973FA5" w:rsidRDefault="0031039D" w:rsidP="00434C0D">
            <w:pPr>
              <w:spacing w:line="360" w:lineRule="auto"/>
              <w:ind w:firstLine="0"/>
            </w:pPr>
            <w:r>
              <w:t>9.29</w:t>
            </w:r>
          </w:p>
        </w:tc>
        <w:tc>
          <w:tcPr>
            <w:tcW w:w="959" w:type="dxa"/>
          </w:tcPr>
          <w:p w14:paraId="1AB9A106" w14:textId="4776C81C" w:rsidR="00973FA5" w:rsidRDefault="0031039D" w:rsidP="00434C0D">
            <w:pPr>
              <w:spacing w:line="360" w:lineRule="auto"/>
              <w:ind w:firstLine="0"/>
            </w:pPr>
            <w:r>
              <w:t>9.6</w:t>
            </w:r>
          </w:p>
        </w:tc>
        <w:tc>
          <w:tcPr>
            <w:tcW w:w="1061" w:type="dxa"/>
          </w:tcPr>
          <w:p w14:paraId="5E632C15" w14:textId="6C72BF44" w:rsidR="00973FA5" w:rsidRDefault="0031039D" w:rsidP="00434C0D">
            <w:pPr>
              <w:spacing w:line="360" w:lineRule="auto"/>
              <w:ind w:firstLine="0"/>
            </w:pPr>
            <w:r>
              <w:t>0.58</w:t>
            </w:r>
          </w:p>
        </w:tc>
        <w:tc>
          <w:tcPr>
            <w:tcW w:w="1048" w:type="dxa"/>
          </w:tcPr>
          <w:p w14:paraId="1D9F17B8" w14:textId="6D31286A" w:rsidR="00973FA5" w:rsidRDefault="0031039D" w:rsidP="00434C0D">
            <w:pPr>
              <w:spacing w:line="360" w:lineRule="auto"/>
              <w:ind w:firstLine="0"/>
            </w:pPr>
            <w:r>
              <w:t>0.4</w:t>
            </w:r>
          </w:p>
        </w:tc>
        <w:tc>
          <w:tcPr>
            <w:tcW w:w="941" w:type="dxa"/>
          </w:tcPr>
          <w:p w14:paraId="7B5DAB82" w14:textId="780C95DB" w:rsidR="00973FA5" w:rsidRDefault="005272C4" w:rsidP="00434C0D">
            <w:pPr>
              <w:spacing w:line="360" w:lineRule="auto"/>
              <w:ind w:firstLine="0"/>
            </w:pPr>
            <w:r>
              <w:t>0.7</w:t>
            </w:r>
            <w:r w:rsidR="00DF4931">
              <w:t>6</w:t>
            </w:r>
          </w:p>
        </w:tc>
        <w:tc>
          <w:tcPr>
            <w:tcW w:w="940" w:type="dxa"/>
          </w:tcPr>
          <w:p w14:paraId="538986DF" w14:textId="12D4254D" w:rsidR="00973FA5" w:rsidRDefault="005272C4" w:rsidP="00434C0D">
            <w:pPr>
              <w:spacing w:line="360" w:lineRule="auto"/>
              <w:ind w:firstLine="0"/>
            </w:pPr>
            <w:r>
              <w:t>0.8</w:t>
            </w:r>
            <w:r w:rsidR="00DF4931">
              <w:t>6</w:t>
            </w:r>
          </w:p>
        </w:tc>
      </w:tr>
      <w:tr w:rsidR="00973FA5" w14:paraId="5C6F8653" w14:textId="77777777" w:rsidTr="003D591E">
        <w:tc>
          <w:tcPr>
            <w:tcW w:w="1078" w:type="dxa"/>
          </w:tcPr>
          <w:p w14:paraId="742FCD84" w14:textId="77777777" w:rsidR="00973FA5" w:rsidRDefault="00973FA5" w:rsidP="00434C0D">
            <w:pPr>
              <w:spacing w:line="360" w:lineRule="auto"/>
              <w:ind w:firstLine="0"/>
            </w:pPr>
            <w:r>
              <w:t>LTSM – Partitions</w:t>
            </w:r>
          </w:p>
        </w:tc>
        <w:tc>
          <w:tcPr>
            <w:tcW w:w="1058" w:type="dxa"/>
          </w:tcPr>
          <w:p w14:paraId="68EC3E9B" w14:textId="3ACE254D" w:rsidR="00973FA5" w:rsidRDefault="009F587B" w:rsidP="00434C0D">
            <w:pPr>
              <w:spacing w:line="360" w:lineRule="auto"/>
              <w:ind w:firstLine="0"/>
            </w:pPr>
            <w:r>
              <w:t>-0.43</w:t>
            </w:r>
          </w:p>
        </w:tc>
        <w:tc>
          <w:tcPr>
            <w:tcW w:w="1132" w:type="dxa"/>
          </w:tcPr>
          <w:p w14:paraId="4A2AB1AD" w14:textId="546EBD1B" w:rsidR="00973FA5" w:rsidRDefault="009F587B" w:rsidP="00434C0D">
            <w:pPr>
              <w:spacing w:line="360" w:lineRule="auto"/>
              <w:ind w:firstLine="0"/>
            </w:pPr>
            <w:r>
              <w:t>8.61</w:t>
            </w:r>
          </w:p>
        </w:tc>
        <w:tc>
          <w:tcPr>
            <w:tcW w:w="959" w:type="dxa"/>
          </w:tcPr>
          <w:p w14:paraId="62EF0CDE" w14:textId="5B9292A9" w:rsidR="00973FA5" w:rsidRDefault="00C27FA3" w:rsidP="00434C0D">
            <w:pPr>
              <w:spacing w:line="360" w:lineRule="auto"/>
              <w:ind w:firstLine="0"/>
            </w:pPr>
            <w:r>
              <w:t>8.8</w:t>
            </w:r>
          </w:p>
        </w:tc>
        <w:tc>
          <w:tcPr>
            <w:tcW w:w="1061" w:type="dxa"/>
          </w:tcPr>
          <w:p w14:paraId="07CD8462" w14:textId="35A84A41" w:rsidR="00973FA5" w:rsidRDefault="00C27FA3" w:rsidP="00434C0D">
            <w:pPr>
              <w:spacing w:line="360" w:lineRule="auto"/>
              <w:ind w:firstLine="0"/>
            </w:pPr>
            <w:r>
              <w:t>0.62</w:t>
            </w:r>
          </w:p>
        </w:tc>
        <w:tc>
          <w:tcPr>
            <w:tcW w:w="1048" w:type="dxa"/>
          </w:tcPr>
          <w:p w14:paraId="725C4E02" w14:textId="3F1E6277" w:rsidR="00973FA5" w:rsidRDefault="00C27FA3" w:rsidP="00434C0D">
            <w:pPr>
              <w:spacing w:line="360" w:lineRule="auto"/>
              <w:ind w:firstLine="0"/>
            </w:pPr>
            <w:r>
              <w:t>0.62</w:t>
            </w:r>
          </w:p>
        </w:tc>
        <w:tc>
          <w:tcPr>
            <w:tcW w:w="941" w:type="dxa"/>
          </w:tcPr>
          <w:p w14:paraId="5A299B96" w14:textId="1EB0E3A0" w:rsidR="00973FA5" w:rsidRDefault="00C27FA3" w:rsidP="00434C0D">
            <w:pPr>
              <w:spacing w:line="360" w:lineRule="auto"/>
              <w:ind w:firstLine="0"/>
            </w:pPr>
            <w:r>
              <w:t>0.79</w:t>
            </w:r>
          </w:p>
        </w:tc>
        <w:tc>
          <w:tcPr>
            <w:tcW w:w="940" w:type="dxa"/>
          </w:tcPr>
          <w:p w14:paraId="0942A2E3" w14:textId="7B5202C2" w:rsidR="00973FA5" w:rsidRDefault="00C27FA3" w:rsidP="00434C0D">
            <w:pPr>
              <w:spacing w:line="360" w:lineRule="auto"/>
              <w:ind w:firstLine="0"/>
            </w:pPr>
            <w:r>
              <w:t>0.87</w:t>
            </w:r>
          </w:p>
        </w:tc>
      </w:tr>
      <w:tr w:rsidR="00F04F49" w14:paraId="18D2B599" w14:textId="77777777" w:rsidTr="003D591E">
        <w:tc>
          <w:tcPr>
            <w:tcW w:w="1078" w:type="dxa"/>
          </w:tcPr>
          <w:p w14:paraId="3D811045" w14:textId="77777777" w:rsidR="00F04F49" w:rsidRDefault="00F04F49" w:rsidP="00434C0D">
            <w:pPr>
              <w:spacing w:line="360" w:lineRule="auto"/>
              <w:ind w:firstLine="0"/>
            </w:pPr>
            <w:r>
              <w:t>LTSM – Total</w:t>
            </w:r>
          </w:p>
        </w:tc>
        <w:tc>
          <w:tcPr>
            <w:tcW w:w="1058" w:type="dxa"/>
          </w:tcPr>
          <w:p w14:paraId="1B59F30C" w14:textId="49B8DD9A" w:rsidR="00F04F49" w:rsidRDefault="00F04F49" w:rsidP="00434C0D">
            <w:pPr>
              <w:spacing w:line="360" w:lineRule="auto"/>
              <w:ind w:firstLine="0"/>
            </w:pPr>
            <w:r>
              <w:t>-0.23</w:t>
            </w:r>
          </w:p>
        </w:tc>
        <w:tc>
          <w:tcPr>
            <w:tcW w:w="1132" w:type="dxa"/>
          </w:tcPr>
          <w:p w14:paraId="64CDCDE0" w14:textId="541A3549" w:rsidR="00F04F49" w:rsidRDefault="00F04F49" w:rsidP="00434C0D">
            <w:pPr>
              <w:spacing w:line="360" w:lineRule="auto"/>
              <w:ind w:firstLine="0"/>
            </w:pPr>
            <w:r>
              <w:t>8.78</w:t>
            </w:r>
          </w:p>
        </w:tc>
        <w:tc>
          <w:tcPr>
            <w:tcW w:w="959" w:type="dxa"/>
          </w:tcPr>
          <w:p w14:paraId="46600542" w14:textId="0C7B1148" w:rsidR="00F04F49" w:rsidRDefault="00F04F49" w:rsidP="00434C0D">
            <w:pPr>
              <w:spacing w:line="360" w:lineRule="auto"/>
              <w:ind w:firstLine="0"/>
            </w:pPr>
            <w:r>
              <w:t>9.0</w:t>
            </w:r>
          </w:p>
        </w:tc>
        <w:tc>
          <w:tcPr>
            <w:tcW w:w="1061" w:type="dxa"/>
          </w:tcPr>
          <w:p w14:paraId="6CB68A9E" w14:textId="6852AFE0" w:rsidR="00F04F49" w:rsidRDefault="00F04F49" w:rsidP="00434C0D">
            <w:pPr>
              <w:spacing w:line="360" w:lineRule="auto"/>
              <w:ind w:firstLine="0"/>
            </w:pPr>
            <w:r>
              <w:t>0.61</w:t>
            </w:r>
          </w:p>
        </w:tc>
        <w:tc>
          <w:tcPr>
            <w:tcW w:w="1048" w:type="dxa"/>
          </w:tcPr>
          <w:p w14:paraId="31F0C0D7" w14:textId="47321178" w:rsidR="00F04F49" w:rsidRDefault="00F04F49" w:rsidP="00434C0D">
            <w:pPr>
              <w:spacing w:line="360" w:lineRule="auto"/>
              <w:ind w:firstLine="0"/>
            </w:pPr>
            <w:r>
              <w:t>0.61</w:t>
            </w:r>
          </w:p>
        </w:tc>
        <w:tc>
          <w:tcPr>
            <w:tcW w:w="941" w:type="dxa"/>
          </w:tcPr>
          <w:p w14:paraId="7C22D23E" w14:textId="66D5146A" w:rsidR="00F04F49" w:rsidRDefault="00F04F49" w:rsidP="00434C0D">
            <w:pPr>
              <w:spacing w:line="360" w:lineRule="auto"/>
              <w:ind w:firstLine="0"/>
            </w:pPr>
            <w:r>
              <w:t>0.78</w:t>
            </w:r>
          </w:p>
        </w:tc>
        <w:tc>
          <w:tcPr>
            <w:tcW w:w="940" w:type="dxa"/>
          </w:tcPr>
          <w:p w14:paraId="5EE88211" w14:textId="177D0EF6" w:rsidR="00F04F49" w:rsidRDefault="00F04F49" w:rsidP="00434C0D">
            <w:pPr>
              <w:spacing w:line="360" w:lineRule="auto"/>
              <w:ind w:firstLine="0"/>
            </w:pPr>
            <w:r>
              <w:t>0.87</w:t>
            </w:r>
          </w:p>
        </w:tc>
      </w:tr>
      <w:tr w:rsidR="00F04F49" w14:paraId="01038008" w14:textId="77777777" w:rsidTr="003D591E">
        <w:tc>
          <w:tcPr>
            <w:tcW w:w="1078" w:type="dxa"/>
          </w:tcPr>
          <w:p w14:paraId="668D65E1" w14:textId="77777777" w:rsidR="00F04F49" w:rsidRDefault="00F04F49" w:rsidP="00434C0D">
            <w:pPr>
              <w:spacing w:line="360" w:lineRule="auto"/>
              <w:ind w:firstLine="0"/>
            </w:pPr>
            <w:r>
              <w:t>MLP – 1D Spec</w:t>
            </w:r>
          </w:p>
        </w:tc>
        <w:tc>
          <w:tcPr>
            <w:tcW w:w="1058" w:type="dxa"/>
          </w:tcPr>
          <w:p w14:paraId="598A4486" w14:textId="742E2A98" w:rsidR="00F04F49" w:rsidRDefault="00B0439E" w:rsidP="00434C0D">
            <w:pPr>
              <w:spacing w:line="360" w:lineRule="auto"/>
              <w:ind w:firstLine="0"/>
            </w:pPr>
            <w:r>
              <w:t>-0.72</w:t>
            </w:r>
          </w:p>
        </w:tc>
        <w:tc>
          <w:tcPr>
            <w:tcW w:w="1132" w:type="dxa"/>
          </w:tcPr>
          <w:p w14:paraId="2873B614" w14:textId="2264B1DD" w:rsidR="00F04F49" w:rsidRDefault="00B0439E" w:rsidP="00434C0D">
            <w:pPr>
              <w:spacing w:line="360" w:lineRule="auto"/>
              <w:ind w:firstLine="0"/>
            </w:pPr>
            <w:r>
              <w:t>11.02</w:t>
            </w:r>
          </w:p>
        </w:tc>
        <w:tc>
          <w:tcPr>
            <w:tcW w:w="959" w:type="dxa"/>
          </w:tcPr>
          <w:p w14:paraId="7A1CD83B" w14:textId="15E4B18A" w:rsidR="00F04F49" w:rsidRDefault="00B0439E" w:rsidP="00434C0D">
            <w:pPr>
              <w:spacing w:line="360" w:lineRule="auto"/>
              <w:ind w:firstLine="0"/>
            </w:pPr>
            <w:r>
              <w:t>11.3</w:t>
            </w:r>
          </w:p>
        </w:tc>
        <w:tc>
          <w:tcPr>
            <w:tcW w:w="1061" w:type="dxa"/>
          </w:tcPr>
          <w:p w14:paraId="3FA04DC3" w14:textId="0E4F6BA1" w:rsidR="00F04F49" w:rsidRDefault="00660CE5" w:rsidP="00434C0D">
            <w:pPr>
              <w:spacing w:line="360" w:lineRule="auto"/>
              <w:ind w:firstLine="0"/>
            </w:pPr>
            <w:r>
              <w:t>0.38</w:t>
            </w:r>
          </w:p>
        </w:tc>
        <w:tc>
          <w:tcPr>
            <w:tcW w:w="1048" w:type="dxa"/>
          </w:tcPr>
          <w:p w14:paraId="03D41546" w14:textId="2247645B" w:rsidR="00F04F49" w:rsidRDefault="00660CE5" w:rsidP="00434C0D">
            <w:pPr>
              <w:spacing w:line="360" w:lineRule="auto"/>
              <w:ind w:firstLine="0"/>
            </w:pPr>
            <w:r>
              <w:t>0.37</w:t>
            </w:r>
          </w:p>
        </w:tc>
        <w:tc>
          <w:tcPr>
            <w:tcW w:w="941" w:type="dxa"/>
          </w:tcPr>
          <w:p w14:paraId="7A40D353" w14:textId="74A240B6" w:rsidR="00F04F49" w:rsidRDefault="00660CE5" w:rsidP="00434C0D">
            <w:pPr>
              <w:spacing w:line="360" w:lineRule="auto"/>
              <w:ind w:firstLine="0"/>
            </w:pPr>
            <w:r>
              <w:t>0.62</w:t>
            </w:r>
          </w:p>
        </w:tc>
        <w:tc>
          <w:tcPr>
            <w:tcW w:w="940" w:type="dxa"/>
          </w:tcPr>
          <w:p w14:paraId="23F8207F" w14:textId="782721F3" w:rsidR="00F04F49" w:rsidRDefault="00660CE5" w:rsidP="00434C0D">
            <w:pPr>
              <w:spacing w:line="360" w:lineRule="auto"/>
              <w:ind w:firstLine="0"/>
            </w:pPr>
            <w:r>
              <w:t>0.76</w:t>
            </w:r>
          </w:p>
        </w:tc>
      </w:tr>
      <w:tr w:rsidR="00F04F49" w14:paraId="5E7CCF53" w14:textId="77777777" w:rsidTr="003D591E">
        <w:tc>
          <w:tcPr>
            <w:tcW w:w="1078" w:type="dxa"/>
          </w:tcPr>
          <w:p w14:paraId="7E5368DA" w14:textId="77777777" w:rsidR="00F04F49" w:rsidRDefault="00F04F49" w:rsidP="00434C0D">
            <w:pPr>
              <w:spacing w:line="360" w:lineRule="auto"/>
              <w:ind w:firstLine="0"/>
            </w:pPr>
            <w:r>
              <w:t>MLP Partitions</w:t>
            </w:r>
          </w:p>
        </w:tc>
        <w:tc>
          <w:tcPr>
            <w:tcW w:w="1058" w:type="dxa"/>
          </w:tcPr>
          <w:p w14:paraId="60EA6B01" w14:textId="7062025C" w:rsidR="00F04F49" w:rsidRDefault="003656F4" w:rsidP="00434C0D">
            <w:pPr>
              <w:spacing w:line="360" w:lineRule="auto"/>
              <w:ind w:firstLine="0"/>
            </w:pPr>
            <w:r>
              <w:t>-1.6</w:t>
            </w:r>
          </w:p>
        </w:tc>
        <w:tc>
          <w:tcPr>
            <w:tcW w:w="1132" w:type="dxa"/>
          </w:tcPr>
          <w:p w14:paraId="1C17FBD4" w14:textId="316B1771" w:rsidR="00F04F49" w:rsidRDefault="003656F4" w:rsidP="00434C0D">
            <w:pPr>
              <w:spacing w:line="360" w:lineRule="auto"/>
              <w:ind w:firstLine="0"/>
            </w:pPr>
            <w:r>
              <w:t>10.96</w:t>
            </w:r>
          </w:p>
        </w:tc>
        <w:tc>
          <w:tcPr>
            <w:tcW w:w="959" w:type="dxa"/>
          </w:tcPr>
          <w:p w14:paraId="5F24AE29" w14:textId="6547AF0D" w:rsidR="00F04F49" w:rsidRDefault="003656F4" w:rsidP="00434C0D">
            <w:pPr>
              <w:spacing w:line="360" w:lineRule="auto"/>
              <w:ind w:firstLine="0"/>
            </w:pPr>
            <w:r>
              <w:t>11.1</w:t>
            </w:r>
          </w:p>
        </w:tc>
        <w:tc>
          <w:tcPr>
            <w:tcW w:w="1061" w:type="dxa"/>
          </w:tcPr>
          <w:p w14:paraId="1D3A32F0" w14:textId="43B057BC" w:rsidR="00F04F49" w:rsidRDefault="002269C8" w:rsidP="00434C0D">
            <w:pPr>
              <w:spacing w:line="360" w:lineRule="auto"/>
              <w:ind w:firstLine="0"/>
            </w:pPr>
            <w:r>
              <w:t>0.39</w:t>
            </w:r>
          </w:p>
        </w:tc>
        <w:tc>
          <w:tcPr>
            <w:tcW w:w="1048" w:type="dxa"/>
          </w:tcPr>
          <w:p w14:paraId="5CC0E512" w14:textId="02FC9D3F" w:rsidR="00F04F49" w:rsidRDefault="002269C8" w:rsidP="00434C0D">
            <w:pPr>
              <w:spacing w:line="360" w:lineRule="auto"/>
              <w:ind w:firstLine="0"/>
            </w:pPr>
            <w:r>
              <w:t>0.38</w:t>
            </w:r>
          </w:p>
        </w:tc>
        <w:tc>
          <w:tcPr>
            <w:tcW w:w="941" w:type="dxa"/>
          </w:tcPr>
          <w:p w14:paraId="6F20D31B" w14:textId="2C8A269A" w:rsidR="00F04F49" w:rsidRDefault="002269C8" w:rsidP="00434C0D">
            <w:pPr>
              <w:spacing w:line="360" w:lineRule="auto"/>
              <w:ind w:firstLine="0"/>
            </w:pPr>
            <w:r>
              <w:t>0.63</w:t>
            </w:r>
          </w:p>
        </w:tc>
        <w:tc>
          <w:tcPr>
            <w:tcW w:w="940" w:type="dxa"/>
          </w:tcPr>
          <w:p w14:paraId="594F9E68" w14:textId="201FD99F" w:rsidR="00F04F49" w:rsidRDefault="002269C8" w:rsidP="00434C0D">
            <w:pPr>
              <w:spacing w:line="360" w:lineRule="auto"/>
              <w:ind w:firstLine="0"/>
            </w:pPr>
            <w:r>
              <w:t>0.75</w:t>
            </w:r>
          </w:p>
        </w:tc>
      </w:tr>
      <w:tr w:rsidR="00F04F49" w14:paraId="3B59F671" w14:textId="77777777" w:rsidTr="003D591E">
        <w:tc>
          <w:tcPr>
            <w:tcW w:w="1078" w:type="dxa"/>
          </w:tcPr>
          <w:p w14:paraId="752A914B" w14:textId="77777777" w:rsidR="00F04F49" w:rsidRDefault="00F04F49" w:rsidP="00434C0D">
            <w:pPr>
              <w:spacing w:line="360" w:lineRule="auto"/>
              <w:ind w:firstLine="0"/>
            </w:pPr>
            <w:r>
              <w:t>MLP Total</w:t>
            </w:r>
          </w:p>
        </w:tc>
        <w:tc>
          <w:tcPr>
            <w:tcW w:w="1058" w:type="dxa"/>
          </w:tcPr>
          <w:p w14:paraId="7D14EAE5" w14:textId="2548727F" w:rsidR="00F04F49" w:rsidRDefault="000358D7" w:rsidP="00434C0D">
            <w:pPr>
              <w:spacing w:line="360" w:lineRule="auto"/>
              <w:ind w:firstLine="0"/>
            </w:pPr>
            <w:r>
              <w:t>-2.01</w:t>
            </w:r>
          </w:p>
        </w:tc>
        <w:tc>
          <w:tcPr>
            <w:tcW w:w="1132" w:type="dxa"/>
          </w:tcPr>
          <w:p w14:paraId="26844EC0" w14:textId="4E72528C" w:rsidR="00F04F49" w:rsidRDefault="000358D7" w:rsidP="00434C0D">
            <w:pPr>
              <w:spacing w:line="360" w:lineRule="auto"/>
              <w:ind w:firstLine="0"/>
            </w:pPr>
            <w:r>
              <w:t>11.5</w:t>
            </w:r>
          </w:p>
        </w:tc>
        <w:tc>
          <w:tcPr>
            <w:tcW w:w="959" w:type="dxa"/>
          </w:tcPr>
          <w:p w14:paraId="3CCDE375" w14:textId="4A678F64" w:rsidR="00F04F49" w:rsidRDefault="00DF477C" w:rsidP="00434C0D">
            <w:pPr>
              <w:spacing w:line="360" w:lineRule="auto"/>
              <w:ind w:firstLine="0"/>
            </w:pPr>
            <w:r>
              <w:t>11.6</w:t>
            </w:r>
          </w:p>
        </w:tc>
        <w:tc>
          <w:tcPr>
            <w:tcW w:w="1061" w:type="dxa"/>
          </w:tcPr>
          <w:p w14:paraId="419BD2D3" w14:textId="582B58B8" w:rsidR="00F04F49" w:rsidRDefault="00DF477C" w:rsidP="00434C0D">
            <w:pPr>
              <w:spacing w:line="360" w:lineRule="auto"/>
              <w:ind w:firstLine="0"/>
            </w:pPr>
            <w:r>
              <w:t>0.35</w:t>
            </w:r>
          </w:p>
        </w:tc>
        <w:tc>
          <w:tcPr>
            <w:tcW w:w="1048" w:type="dxa"/>
          </w:tcPr>
          <w:p w14:paraId="11F3C1E5" w14:textId="743F4131" w:rsidR="00F04F49" w:rsidRDefault="00DF477C" w:rsidP="00434C0D">
            <w:pPr>
              <w:spacing w:line="360" w:lineRule="auto"/>
              <w:ind w:firstLine="0"/>
            </w:pPr>
            <w:r>
              <w:t>0.32</w:t>
            </w:r>
          </w:p>
        </w:tc>
        <w:tc>
          <w:tcPr>
            <w:tcW w:w="941" w:type="dxa"/>
          </w:tcPr>
          <w:p w14:paraId="4F622E7B" w14:textId="69C2D604" w:rsidR="00F04F49" w:rsidRDefault="00DF477C" w:rsidP="00434C0D">
            <w:pPr>
              <w:spacing w:line="360" w:lineRule="auto"/>
              <w:ind w:firstLine="0"/>
            </w:pPr>
            <w:r>
              <w:t>0.59</w:t>
            </w:r>
          </w:p>
        </w:tc>
        <w:tc>
          <w:tcPr>
            <w:tcW w:w="940" w:type="dxa"/>
          </w:tcPr>
          <w:p w14:paraId="049DF8AF" w14:textId="21A108C3" w:rsidR="00F04F49" w:rsidRDefault="00DF477C" w:rsidP="00434C0D">
            <w:pPr>
              <w:spacing w:line="360" w:lineRule="auto"/>
              <w:ind w:firstLine="0"/>
            </w:pPr>
            <w:r>
              <w:t>0.74</w:t>
            </w:r>
          </w:p>
        </w:tc>
      </w:tr>
    </w:tbl>
    <w:p w14:paraId="61E53580" w14:textId="0CB8DE0E" w:rsidR="00973FA5" w:rsidRDefault="00973FA5" w:rsidP="00256600">
      <w:pPr>
        <w:ind w:firstLine="0"/>
      </w:pPr>
    </w:p>
    <w:p w14:paraId="7B4339C4" w14:textId="77777777" w:rsidR="00EA0A5C" w:rsidRDefault="00EA0A5C" w:rsidP="009014FA">
      <w:pPr>
        <w:spacing w:line="360" w:lineRule="auto"/>
        <w:ind w:firstLine="0"/>
      </w:pPr>
    </w:p>
    <w:p w14:paraId="578D83B7" w14:textId="1CE9557C" w:rsidR="00A74F2E" w:rsidRDefault="00AC252B" w:rsidP="009014FA">
      <w:pPr>
        <w:spacing w:line="360" w:lineRule="auto"/>
        <w:ind w:firstLine="0"/>
      </w:pPr>
      <w:r>
        <w:t>O</w:t>
      </w:r>
      <w:r w:rsidR="00A74F2E">
        <w:t xml:space="preserve">ne area of difference which is often of keen interest to users of downscaled wave information </w:t>
      </w:r>
      <w:r w:rsidR="0064174D">
        <w:t xml:space="preserve">is at the </w:t>
      </w:r>
      <w:r w:rsidR="00A74F2E">
        <w:t xml:space="preserve">extremes. </w:t>
      </w:r>
      <w:r w:rsidR="00C86D21">
        <w:t xml:space="preserve">The Q-Q plot in </w:t>
      </w:r>
      <w:r w:rsidR="00197DD7">
        <w:fldChar w:fldCharType="begin"/>
      </w:r>
      <w:r w:rsidR="00197DD7">
        <w:instrText xml:space="preserve"> REF _Ref168916998 \h </w:instrText>
      </w:r>
      <w:r w:rsidR="009014FA">
        <w:instrText xml:space="preserve"> \* MERGEFORMAT </w:instrText>
      </w:r>
      <w:r w:rsidR="00197DD7">
        <w:fldChar w:fldCharType="separate"/>
      </w:r>
      <w:r w:rsidR="009014FA">
        <w:t>Figure 8</w:t>
      </w:r>
      <w:r w:rsidR="00197DD7">
        <w:fldChar w:fldCharType="end"/>
      </w:r>
      <w:r w:rsidR="00C86D21">
        <w:t xml:space="preserve"> and scatter plots in </w:t>
      </w:r>
      <w:r w:rsidR="00C86D21">
        <w:fldChar w:fldCharType="begin"/>
      </w:r>
      <w:r w:rsidR="00C86D21">
        <w:instrText xml:space="preserve"> REF _Ref162881674 \h </w:instrText>
      </w:r>
      <w:r w:rsidR="009014FA">
        <w:instrText xml:space="preserve"> \* MERGEFORMAT </w:instrText>
      </w:r>
      <w:r w:rsidR="00C86D21">
        <w:fldChar w:fldCharType="separate"/>
      </w:r>
      <w:r w:rsidR="009014FA">
        <w:t>Figure 7</w:t>
      </w:r>
      <w:r w:rsidR="00C86D21">
        <w:fldChar w:fldCharType="end"/>
      </w:r>
      <w:r w:rsidR="00C86D21">
        <w:t xml:space="preserve"> </w:t>
      </w:r>
      <w:r w:rsidR="004D4FC8">
        <w:t>suggest that the LTSM is able to perform better for extreme</w:t>
      </w:r>
      <w:r w:rsidR="00370F89">
        <w:t xml:space="preserve"> values</w:t>
      </w:r>
      <w:r w:rsidR="00500FC6">
        <w:t xml:space="preserve">. In </w:t>
      </w:r>
      <w:r w:rsidR="00500FC6">
        <w:fldChar w:fldCharType="begin"/>
      </w:r>
      <w:r w:rsidR="00500FC6">
        <w:instrText xml:space="preserve"> REF _Ref168916998 \h  \* MERGEFORMAT </w:instrText>
      </w:r>
      <w:r w:rsidR="00500FC6">
        <w:fldChar w:fldCharType="separate"/>
      </w:r>
      <w:r w:rsidR="00500FC6">
        <w:t>Figure 8</w:t>
      </w:r>
      <w:r w:rsidR="00500FC6">
        <w:fldChar w:fldCharType="end"/>
      </w:r>
      <w:r w:rsidR="00500FC6">
        <w:t xml:space="preserve"> we selected the best performing models </w:t>
      </w:r>
      <w:r w:rsidR="00CE3DCD">
        <w:t xml:space="preserve">for LTSM and MLP respectively for </w:t>
      </w:r>
      <w:r w:rsidR="007F6B44">
        <w:t>easier</w:t>
      </w:r>
      <w:r w:rsidR="00CE3DCD">
        <w:t xml:space="preserve"> interpretation,</w:t>
      </w:r>
      <w:r w:rsidR="007F6B44">
        <w:t xml:space="preserve"> the LTSM</w:t>
      </w:r>
      <w:r w:rsidR="0091208C">
        <w:t xml:space="preserve"> (Spectral Predictions)</w:t>
      </w:r>
      <w:r w:rsidR="007F6B44">
        <w:t xml:space="preserve"> </w:t>
      </w:r>
      <w:r w:rsidR="0091208C">
        <w:t>model outperforms</w:t>
      </w:r>
      <w:r w:rsidR="00ED1E0C">
        <w:t xml:space="preserve"> the MLP using partitioned wave parameters at both the lower and upper quantiles. </w:t>
      </w:r>
    </w:p>
    <w:p w14:paraId="4807152D" w14:textId="77777777" w:rsidR="00E8144E" w:rsidRDefault="00E8144E" w:rsidP="007524AB"/>
    <w:p w14:paraId="3CA9C8B7" w14:textId="77777777" w:rsidR="00F63116" w:rsidRDefault="00E8144E" w:rsidP="00434C0D">
      <w:pPr>
        <w:keepNext/>
        <w:jc w:val="center"/>
      </w:pPr>
      <w:r>
        <w:rPr>
          <w:noProof/>
        </w:rPr>
        <w:lastRenderedPageBreak/>
        <w:drawing>
          <wp:inline distT="0" distB="0" distL="0" distR="0" wp14:anchorId="2E8862A5" wp14:editId="614BF161">
            <wp:extent cx="3231604" cy="3113119"/>
            <wp:effectExtent l="0" t="0" r="6985" b="0"/>
            <wp:docPr id="4941585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158577" name="Picture 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231604" cy="3113119"/>
                    </a:xfrm>
                    <a:prstGeom prst="rect">
                      <a:avLst/>
                    </a:prstGeom>
                  </pic:spPr>
                </pic:pic>
              </a:graphicData>
            </a:graphic>
          </wp:inline>
        </w:drawing>
      </w:r>
    </w:p>
    <w:p w14:paraId="611E0449" w14:textId="02BE2850" w:rsidR="00E8144E" w:rsidRDefault="00F63116" w:rsidP="00434C0D">
      <w:pPr>
        <w:pStyle w:val="Caption"/>
        <w:jc w:val="center"/>
      </w:pPr>
      <w:bookmarkStart w:id="15" w:name="_Ref168916998"/>
      <w:r>
        <w:t xml:space="preserve">Figure </w:t>
      </w:r>
      <w:r>
        <w:fldChar w:fldCharType="begin"/>
      </w:r>
      <w:r>
        <w:instrText xml:space="preserve"> SEQ Figure \* ARABIC </w:instrText>
      </w:r>
      <w:r>
        <w:fldChar w:fldCharType="separate"/>
      </w:r>
      <w:r w:rsidR="00130E22">
        <w:rPr>
          <w:noProof/>
        </w:rPr>
        <w:t>8</w:t>
      </w:r>
      <w:r>
        <w:fldChar w:fldCharType="end"/>
      </w:r>
      <w:bookmarkEnd w:id="15"/>
      <w:r>
        <w:t xml:space="preserve">: Q-Q plot </w:t>
      </w:r>
      <w:r>
        <w:rPr>
          <w:noProof/>
        </w:rPr>
        <w:t>of Hs (m) comparing the overall betwen performing MLP and LTSM models.</w:t>
      </w:r>
    </w:p>
    <w:p w14:paraId="01B1276F" w14:textId="5717C5DA" w:rsidR="00370F89" w:rsidRPr="007524AB" w:rsidRDefault="00370F89" w:rsidP="00434C0D">
      <w:pPr>
        <w:ind w:firstLine="0"/>
      </w:pPr>
    </w:p>
    <w:p w14:paraId="689D0ABD" w14:textId="5D3FB7C2" w:rsidR="00551B8F" w:rsidRPr="00E25081" w:rsidRDefault="00551B8F" w:rsidP="00434C0D">
      <w:pPr>
        <w:pStyle w:val="Heading1"/>
        <w:spacing w:line="360" w:lineRule="auto"/>
      </w:pPr>
      <w:r>
        <w:t>Discussion</w:t>
      </w:r>
    </w:p>
    <w:p w14:paraId="7E3177D4" w14:textId="118CCE8A" w:rsidR="00E33F14" w:rsidRDefault="00EC1E0D" w:rsidP="3E74016C">
      <w:pPr>
        <w:spacing w:line="360" w:lineRule="auto"/>
        <w:ind w:firstLine="0"/>
        <w:rPr>
          <w:rStyle w:val="CommentReference"/>
        </w:rPr>
      </w:pPr>
      <w:r>
        <w:t xml:space="preserve">The results suggest that </w:t>
      </w:r>
      <w:r w:rsidR="00A71445">
        <w:t>both the</w:t>
      </w:r>
      <w:r w:rsidR="00DB668D">
        <w:t xml:space="preserve"> </w:t>
      </w:r>
      <w:r w:rsidR="0053528C">
        <w:t xml:space="preserve">choice of </w:t>
      </w:r>
      <w:r w:rsidR="001952AC">
        <w:t>machine</w:t>
      </w:r>
      <w:r w:rsidR="00DB668D">
        <w:t xml:space="preserve"> </w:t>
      </w:r>
      <w:r w:rsidR="001952AC">
        <w:t>learning</w:t>
      </w:r>
      <w:r w:rsidR="00DB668D">
        <w:t xml:space="preserve"> approach and selected dataset</w:t>
      </w:r>
      <w:r w:rsidR="007479BF">
        <w:t>s</w:t>
      </w:r>
      <w:r w:rsidR="00DB668D">
        <w:t xml:space="preserve"> play important role</w:t>
      </w:r>
      <w:r w:rsidR="00A71445">
        <w:t>s</w:t>
      </w:r>
      <w:r w:rsidR="00DB668D">
        <w:t xml:space="preserve"> in determining performance</w:t>
      </w:r>
      <w:r w:rsidR="00A71445">
        <w:t xml:space="preserve"> of the downscaling approach</w:t>
      </w:r>
      <w:r w:rsidR="00DB668D">
        <w:t xml:space="preserve">. </w:t>
      </w:r>
      <w:r w:rsidR="00FF156E">
        <w:t xml:space="preserve">In this case the LTSM </w:t>
      </w:r>
      <w:r w:rsidR="001F3105">
        <w:t>overall offered statistically significant improvement</w:t>
      </w:r>
      <w:r w:rsidR="00451ABF">
        <w:t xml:space="preserve"> (between </w:t>
      </w:r>
      <w:r w:rsidR="006417CD">
        <w:t xml:space="preserve">12% and 27% for </w:t>
      </w:r>
      <w:r w:rsidR="007F0C7E">
        <w:t xml:space="preserve">the RMSE for </w:t>
      </w:r>
      <w:r w:rsidR="006417CD">
        <w:t>Hs)</w:t>
      </w:r>
      <w:r w:rsidR="005F2F8A">
        <w:t xml:space="preserve"> for the prediction of some parameters</w:t>
      </w:r>
      <w:r w:rsidR="00F776AC">
        <w:t xml:space="preserve"> (</w:t>
      </w:r>
      <w:r>
        <w:fldChar w:fldCharType="begin"/>
      </w:r>
      <w:r>
        <w:instrText xml:space="preserve"> REF _Ref162881701 \h </w:instrText>
      </w:r>
      <w:r>
        <w:fldChar w:fldCharType="separate"/>
      </w:r>
      <w:r w:rsidR="00F776AC">
        <w:t xml:space="preserve">Table </w:t>
      </w:r>
      <w:r w:rsidR="00F776AC" w:rsidRPr="3E74016C">
        <w:rPr>
          <w:noProof/>
        </w:rPr>
        <w:t>3</w:t>
      </w:r>
      <w:r>
        <w:fldChar w:fldCharType="end"/>
      </w:r>
      <w:r>
        <w:fldChar w:fldCharType="begin"/>
      </w:r>
      <w:r>
        <w:instrText xml:space="preserve"> REF _Ref167886395 \h </w:instrText>
      </w:r>
      <w:r>
        <w:fldChar w:fldCharType="separate"/>
      </w:r>
      <w:r w:rsidR="00F9778F">
        <w:t xml:space="preserve"> &amp;</w:t>
      </w:r>
      <w:r w:rsidR="00F776AC">
        <w:t xml:space="preserve"> </w:t>
      </w:r>
      <w:r w:rsidR="00F776AC" w:rsidRPr="3E74016C">
        <w:rPr>
          <w:noProof/>
        </w:rPr>
        <w:t>4</w:t>
      </w:r>
      <w:r>
        <w:fldChar w:fldCharType="end"/>
      </w:r>
      <w:r w:rsidR="00F776AC">
        <w:t>)</w:t>
      </w:r>
      <w:r w:rsidR="005F2F8A">
        <w:t xml:space="preserve">, even with </w:t>
      </w:r>
      <w:r w:rsidR="009A162A">
        <w:t>less available input data</w:t>
      </w:r>
      <w:r w:rsidR="004B32E1">
        <w:t xml:space="preserve"> (due to gaps causing a reduced number of sequences)</w:t>
      </w:r>
      <w:r w:rsidR="009A162A">
        <w:t>.</w:t>
      </w:r>
      <w:r w:rsidR="001D3E99">
        <w:t xml:space="preserve"> </w:t>
      </w:r>
      <w:r w:rsidR="004B32E1">
        <w:t>The improvement</w:t>
      </w:r>
      <w:r w:rsidR="001D3E99">
        <w:t xml:space="preserve"> may be because the LTSM is </w:t>
      </w:r>
      <w:r w:rsidR="004B32E1">
        <w:t>able</w:t>
      </w:r>
      <w:r w:rsidR="001D3E99">
        <w:t xml:space="preserve"> account </w:t>
      </w:r>
      <w:r w:rsidR="007D2F59">
        <w:t>for</w:t>
      </w:r>
      <w:r w:rsidR="001D3E99">
        <w:t xml:space="preserve"> longer</w:t>
      </w:r>
      <w:r w:rsidR="00337A44">
        <w:t xml:space="preserve"> </w:t>
      </w:r>
      <w:r w:rsidR="004B32E1">
        <w:t>term trends</w:t>
      </w:r>
      <w:r w:rsidR="00337A44">
        <w:t xml:space="preserve"> (such as seasonality)</w:t>
      </w:r>
      <w:r w:rsidR="001D3E99">
        <w:t xml:space="preserve"> and short</w:t>
      </w:r>
      <w:r w:rsidR="00355BDA">
        <w:t>-</w:t>
      </w:r>
      <w:r w:rsidR="001D3E99">
        <w:t>term biases in the data</w:t>
      </w:r>
      <w:r w:rsidR="00337A44">
        <w:t xml:space="preserve">, </w:t>
      </w:r>
      <w:r w:rsidR="00E33F14">
        <w:t xml:space="preserve">where the MLP is not able to separate out the two as easily (even with </w:t>
      </w:r>
      <w:r w:rsidR="00F563A0">
        <w:t>time-based</w:t>
      </w:r>
      <w:r w:rsidR="00355BDA">
        <w:t xml:space="preserve"> features being encoded</w:t>
      </w:r>
      <w:r w:rsidR="00E33F14">
        <w:t xml:space="preserve">). </w:t>
      </w:r>
      <w:r w:rsidR="001A6515">
        <w:t xml:space="preserve">Performance for </w:t>
      </w:r>
      <w:r w:rsidR="001A6515" w:rsidRPr="00E26A83">
        <w:rPr>
          <w:i/>
          <w:iCs/>
        </w:rPr>
        <w:t>Hs</w:t>
      </w:r>
      <w:r w:rsidR="001A6515">
        <w:t xml:space="preserve"> and </w:t>
      </w:r>
      <w:r w:rsidR="001A6515" w:rsidRPr="00E26A83">
        <w:rPr>
          <w:i/>
          <w:iCs/>
        </w:rPr>
        <w:t>T</w:t>
      </w:r>
      <w:r w:rsidR="00260BC4" w:rsidRPr="00E26A83">
        <w:rPr>
          <w:i/>
          <w:iCs/>
        </w:rPr>
        <w:t>z</w:t>
      </w:r>
      <w:r w:rsidR="001A6515">
        <w:t xml:space="preserve"> are </w:t>
      </w:r>
      <w:r w:rsidR="00CA5DAA">
        <w:t>broadly aligned with the literature</w:t>
      </w:r>
      <w:r w:rsidR="00AD2E2A">
        <w:t xml:space="preserve">, with recent efforts using deep-learning </w:t>
      </w:r>
      <w:r w:rsidR="00BB0AF0">
        <w:t>achieving</w:t>
      </w:r>
      <w:r w:rsidR="00AD2E2A">
        <w:t xml:space="preserve"> similar results for </w:t>
      </w:r>
      <w:r w:rsidR="00BB0AF0">
        <w:t>short</w:t>
      </w:r>
      <w:r w:rsidR="00B673AF">
        <w:t>-</w:t>
      </w:r>
      <w:r w:rsidR="00BB0AF0">
        <w:t>term forecasting</w:t>
      </w:r>
      <w:r w:rsidR="0028549A">
        <w:t xml:space="preserve"> </w:t>
      </w:r>
      <w:r w:rsidR="00FD3B8C">
        <w:t>by</w:t>
      </w:r>
      <w:r w:rsidR="00BB0AF0">
        <w:t xml:space="preserve"> </w:t>
      </w:r>
      <w:r>
        <w:fldChar w:fldCharType="begin" w:fldLock="1"/>
      </w:r>
      <w:r>
        <w:instrText>ADDIN CSL_CITATION {"citationItems":[{"id":"ITEM-1","itemData":{"DOI":"10.1016/j.asoc.2023.111003","ISSN":"15684946","abstract":"Waves are emerging as a renewable energy resource, but the harnessing of such energy remains among the least developed in terms of renewable energy technologies on a regional or a global basis. To generate usable energy, wave heights must be predicted in near-real-time, which is the driving force for wave energy converters. This study develops a hybrid Convolutional Neural Network-Long Short-Term Memory-Bidirectional Gated Recurrent Unit forecast system (CLSTM-BiGRU) trained to accurately predict significant wave height (Hsig) at multiple forecasting horizons (30 min, 0.5H; 2 h, 02H; 3 h, 03H and 6 h, 06H. In this model, convolutional neural networks (CNNs), long-short-term memories (LSTMs), and bidirectional gated recurrent units (BiGRUs) are employed to predict Hsig. To construct the proposed CLSTM-BiGRU model, historical wave properties, including maximum wave height, zero-up crossing wave period, peak energy wave period, sea surface temperature, and significant wave heights are analysed. Several wave energy generation sites in Queensland, Australia were tested using the hybrid deep learning CLSTM-BiGRU model. Based on statistical score metrics, scatterplots, and error evaluations, the hybrid CLSTM-BiGRU model generates more accurate forecasts than the benchmark models. This study established the practical utility of the hybrid CLSTM-BiGRU model for modelling Hsig and therefore shows the model could have significant implications for wave and ocean energy generation systems, tidal or wave height monitoring as well as sustainable wave energy resource evaluation where a prediction of wave heights is required.","author":[{"dropping-particle":"","family":"Ahmed","given":"Abul Abrar Masrur","non-dropping-particle":"","parse-names":false,"suffix":""},{"dropping-particle":"","family":"Jui","given":"S. Janifer Jabin","non-dropping-particle":"","parse-names":false,"suffix":""},{"dropping-particle":"","family":"AL-Musaylh","given":"Mohanad S.","non-dropping-particle":"","parse-names":false,"suffix":""},{"dropping-particle":"","family":"Raj","given":"Nawin","non-dropping-particle":"","parse-names":false,"suffix":""},{"dropping-particle":"","family":"Saha","given":"Reepa","non-dropping-particle":"","parse-names":false,"suffix":""},{"dropping-particle":"","family":"Deo","given":"Ravinesh C.","non-dropping-particle":"","parse-names":false,"suffix":""},{"dropping-particle":"","family":"Saha","given":"Sanjoy Kumar","non-dropping-particle":"","parse-names":false,"suffix":""}],"container-title":"Applied Soft Computing","id":"ITEM-1","issue":"October 2023","issued":{"date-parts":[["2024"]]},"page":"111003","publisher":"Elsevier B.V.","title":"Hybrid deep learning model for wave height prediction in Australia's wave energy region","type":"article-journal","volume":"150"},"uris":["http://www.mendeley.com/documents/?uuid=d21dd47b-e8f5-417b-bf7d-7bae30965e73"]}],"mendeley":{"formattedCitation":"(Ahmed et al., 2024)","manualFormatting":"Ahmed et al., (2024)","plainTextFormattedCitation":"(Ahmed et al., 2024)","previouslyFormattedCitation":"(Ahmed et al., 2024)"},"properties":{"noteIndex":0},"schema":"https://github.com/citation-style-language/schema/raw/master/csl-citation.json"}</w:instrText>
      </w:r>
      <w:r>
        <w:fldChar w:fldCharType="separate"/>
      </w:r>
      <w:r w:rsidR="00BB0AF0" w:rsidRPr="3E74016C">
        <w:rPr>
          <w:noProof/>
        </w:rPr>
        <w:t xml:space="preserve">Ahmed et al., </w:t>
      </w:r>
      <w:r w:rsidR="0028549A" w:rsidRPr="3E74016C">
        <w:rPr>
          <w:noProof/>
        </w:rPr>
        <w:t>(</w:t>
      </w:r>
      <w:r w:rsidR="00BB0AF0" w:rsidRPr="3E74016C">
        <w:rPr>
          <w:noProof/>
        </w:rPr>
        <w:t>2024)</w:t>
      </w:r>
      <w:r>
        <w:fldChar w:fldCharType="end"/>
      </w:r>
      <w:r w:rsidR="00B673AF">
        <w:t xml:space="preserve"> </w:t>
      </w:r>
      <w:r w:rsidR="00C87417">
        <w:t xml:space="preserve">who were </w:t>
      </w:r>
      <w:r w:rsidR="00B673AF">
        <w:t>using observational data only</w:t>
      </w:r>
      <w:r w:rsidR="00110E1A">
        <w:t xml:space="preserve"> and predicting for the same </w:t>
      </w:r>
      <w:r w:rsidR="0028549A">
        <w:t>location</w:t>
      </w:r>
      <w:r w:rsidR="00110E1A">
        <w:t xml:space="preserve">. </w:t>
      </w:r>
      <w:r w:rsidR="00156681">
        <w:t xml:space="preserve">The </w:t>
      </w:r>
      <w:r w:rsidR="0065568B">
        <w:t xml:space="preserve">results for Dp </w:t>
      </w:r>
      <w:r w:rsidR="00886E57">
        <w:t xml:space="preserve">are generally </w:t>
      </w:r>
      <w:r w:rsidR="00156681">
        <w:t>worse than</w:t>
      </w:r>
      <w:r w:rsidR="0065568B">
        <w:t xml:space="preserve"> other parameters (</w:t>
      </w:r>
      <w:r w:rsidR="0065568B" w:rsidRPr="00E26A83">
        <w:rPr>
          <w:i/>
          <w:iCs/>
        </w:rPr>
        <w:t>Hs</w:t>
      </w:r>
      <w:r w:rsidR="0065568B">
        <w:t xml:space="preserve"> and </w:t>
      </w:r>
      <w:r w:rsidR="0065568B" w:rsidRPr="00E26A83">
        <w:rPr>
          <w:i/>
          <w:iCs/>
        </w:rPr>
        <w:t>Tz</w:t>
      </w:r>
      <w:r w:rsidR="0065568B">
        <w:t xml:space="preserve">), </w:t>
      </w:r>
      <w:r w:rsidR="009F47E9">
        <w:t>with the 1D spectrum performing worse</w:t>
      </w:r>
      <w:r w:rsidR="004F7DBF">
        <w:t xml:space="preserve"> (</w:t>
      </w:r>
      <w:r>
        <w:fldChar w:fldCharType="begin"/>
      </w:r>
      <w:r>
        <w:instrText xml:space="preserve"> REF _Ref168056253 \h  \* MERGEFORMAT </w:instrText>
      </w:r>
      <w:r>
        <w:fldChar w:fldCharType="separate"/>
      </w:r>
      <w:r w:rsidR="004F7DBF">
        <w:t xml:space="preserve">Table </w:t>
      </w:r>
      <w:r w:rsidR="004F7DBF" w:rsidRPr="3E74016C">
        <w:rPr>
          <w:noProof/>
        </w:rPr>
        <w:t>5</w:t>
      </w:r>
      <w:r>
        <w:fldChar w:fldCharType="end"/>
      </w:r>
      <w:r w:rsidR="004F7DBF">
        <w:t>)</w:t>
      </w:r>
      <w:r w:rsidR="009F47E9">
        <w:t xml:space="preserve"> than the 1D spectrum for both MLP and LTSM.</w:t>
      </w:r>
      <w:r w:rsidR="004F7DBF">
        <w:t xml:space="preserve"> The 1D spectrum likely offers no</w:t>
      </w:r>
      <w:r w:rsidR="00415DDE">
        <w:t xml:space="preserve"> significant</w:t>
      </w:r>
      <w:r w:rsidR="004F7DBF">
        <w:t xml:space="preserve"> additional </w:t>
      </w:r>
      <w:r w:rsidR="00BC1AD2">
        <w:t xml:space="preserve">benefit as it integrates </w:t>
      </w:r>
      <w:r w:rsidR="0042402E">
        <w:t xml:space="preserve">over </w:t>
      </w:r>
      <w:r w:rsidR="00BC1AD2">
        <w:t>the directions from the directional spectrum</w:t>
      </w:r>
      <w:r w:rsidR="00237075">
        <w:t xml:space="preserve">, therefore reducing the </w:t>
      </w:r>
      <w:r w:rsidR="00156681">
        <w:t>strength</w:t>
      </w:r>
      <w:r w:rsidR="00237075">
        <w:t xml:space="preserve"> of those features</w:t>
      </w:r>
      <w:r w:rsidR="004A637C">
        <w:t>. In addition</w:t>
      </w:r>
      <w:r w:rsidR="001B1E74">
        <w:t>,</w:t>
      </w:r>
      <w:r w:rsidR="004A637C">
        <w:t xml:space="preserve"> if </w:t>
      </w:r>
      <w:r w:rsidR="00677C0C">
        <w:t xml:space="preserve">features from the 1D spectrum are not useful they are likely </w:t>
      </w:r>
      <w:r w:rsidR="00156681">
        <w:t>adding unnecessary noise</w:t>
      </w:r>
      <w:r w:rsidR="00677C0C">
        <w:t xml:space="preserve"> to the training dataset, extending training time and potentially impacting performance.</w:t>
      </w:r>
      <w:r w:rsidR="00156681">
        <w:t xml:space="preserve"> Further work to explore the use of the 2D spectra may help improve performance and provide improved features to train </w:t>
      </w:r>
      <w:r w:rsidR="009E0B07">
        <w:t>machine learning models</w:t>
      </w:r>
      <w:r w:rsidR="00156681">
        <w:t>.</w:t>
      </w:r>
      <w:r w:rsidR="00625AB9" w:rsidRPr="3E74016C">
        <w:rPr>
          <w:rStyle w:val="CommentReference"/>
        </w:rPr>
        <w:t xml:space="preserve"> </w:t>
      </w:r>
    </w:p>
    <w:p w14:paraId="31760D7C" w14:textId="77777777" w:rsidR="00051998" w:rsidRDefault="00051998" w:rsidP="00051998">
      <w:pPr>
        <w:spacing w:line="360" w:lineRule="auto"/>
        <w:ind w:firstLine="0"/>
      </w:pPr>
      <w:r>
        <w:lastRenderedPageBreak/>
        <w:t xml:space="preserve">The literature suggests that machine learning approaches applied historically have achieved good performance particularly when predicting values approaching the mean, but can struggle to perform as well when predicting extreme values, as the MLP approach does here </w:t>
      </w:r>
      <w:r>
        <w:fldChar w:fldCharType="begin" w:fldLock="1"/>
      </w:r>
      <w:r>
        <w:instrText>ADDIN CSL_CITATION {"citationItems":[{"id":"ITEM-1","itemData":{"DOI":"10.1016/J.OCEMOD.2023.102168","ISSN":"1463-5003","author":[{"dropping-particle":"","family":"Peach","given":"Leo","non-dropping-particle":"","parse-names":false,"suffix":""},{"dropping-particle":"","family":"Silva","given":"Guilherme Vieira","non-dropping-particle":"da","parse-names":false,"suffix":""},{"dropping-particle":"","family":"Cartwright","given":"Nick","non-dropping-particle":"","parse-names":false,"suffix":""},{"dropping-particle":"","family":"Strauss","given":"Darrell","non-dropping-particle":"","parse-names":false,"suffix":""}],"container-title":"Ocean Modelling","id":"ITEM-1","issued":{"date-parts":[["2023","1","23"]]},"page":"102168","publisher":"Elsevier","title":"A comparison of process-based and data-driven techniques for downscaling offshore wave forecasts to the nearshore","type":"article-journal"},"uris":["http://www.mendeley.com/documents/?uuid=0aaf759b-5114-33fd-8d3e-478cb8b7c914"]},{"id":"ITEM-2","itemData":{"DOI":"10.1016/j.apor.2024.104042","ISSN":"01411187","abstract":"This paper presents a comparison of three different machine learning frameworks applied in the wave buoy analogy used for estimating the sea state from measured ship responses. The three frameworks output and characterise the sea state in different ways: Model 1 outputs integral parameters, Model 2 outputs a point wave spectrum and the wave direction, Model 3 outputs the full directional wave spectrum. The assessment of the models is based on simulated motion measurements, i.e. synthetic data. In the particular investigations made, the performance of Model 2, relying on a novel framework, is generally superior. However, the central take-away from the study, is the importance of considering thorough and well-prepared training data encompassing many, not to say all, possible parameter combinations and shapes in the studied wave spectra forming the training data; any machine learning model is no better than the data upon which it is trained.","author":[{"dropping-particle":"","family":"Nielsen","given":"Ulrik D.","non-dropping-particle":"","parse-names":false,"suffix":""},{"dropping-particle":"","family":"Iwase","given":"Kazuma","non-dropping-particle":"","parse-names":false,"suffix":""},{"dropping-particle":"","family":"Mounet","given":"Raphaël E.G.","non-dropping-particle":"","parse-names":false,"suffix":""}],"container-title":"Applied Ocean Research","id":"ITEM-2","issue":"April","issued":{"date-parts":[["2024"]]},"page":"104042","publisher":"Elsevier Ltd","title":"Comparing machine learning-based sea state estimates by the wave buoy analogy","type":"article-journal","volume":"149"},"uris":["http://www.mendeley.com/documents/?uuid=2ea6a58a-915e-4f70-97ff-199f6d0dc609"]}],"mendeley":{"formattedCitation":"(Nielsen et al., 2024; Peach et al., 2023)","plainTextFormattedCitation":"(Nielsen et al., 2024; Peach et al., 2023)","previouslyFormattedCitation":"(Nielsen et al., 2024; Peach et al., 2023)"},"properties":{"noteIndex":0},"schema":"https://github.com/citation-style-language/schema/raw/master/csl-citation.json"}</w:instrText>
      </w:r>
      <w:r>
        <w:fldChar w:fldCharType="separate"/>
      </w:r>
      <w:r w:rsidRPr="008265CB">
        <w:rPr>
          <w:noProof/>
        </w:rPr>
        <w:t>(Nielsen et al., 2024; Peach et al., 2023)</w:t>
      </w:r>
      <w:r>
        <w:fldChar w:fldCharType="end"/>
      </w:r>
      <w:r>
        <w:t xml:space="preserve">. Conversely the LTSM approach as applied here performs better than the MLP approach for the extreme values present in the independent dataset as shown </w:t>
      </w:r>
      <w:r>
        <w:fldChar w:fldCharType="begin"/>
      </w:r>
      <w:r>
        <w:instrText xml:space="preserve"> REF _Ref168916998 \h </w:instrText>
      </w:r>
      <w:r>
        <w:fldChar w:fldCharType="separate"/>
      </w:r>
      <w:r>
        <w:t xml:space="preserve">Figure </w:t>
      </w:r>
      <w:r>
        <w:rPr>
          <w:noProof/>
        </w:rPr>
        <w:t>8</w:t>
      </w:r>
      <w:r>
        <w:fldChar w:fldCharType="end"/>
      </w:r>
      <w:r>
        <w:t xml:space="preserve">. </w:t>
      </w:r>
    </w:p>
    <w:p w14:paraId="7C228140" w14:textId="77777777" w:rsidR="00832C74" w:rsidRDefault="00832C74" w:rsidP="00434C0D">
      <w:pPr>
        <w:spacing w:line="360" w:lineRule="auto"/>
        <w:ind w:firstLine="0"/>
      </w:pPr>
    </w:p>
    <w:p w14:paraId="58181F96" w14:textId="3740C389" w:rsidR="001D3E99" w:rsidRDefault="00677C0C" w:rsidP="00434C0D">
      <w:pPr>
        <w:spacing w:line="360" w:lineRule="auto"/>
        <w:ind w:firstLine="0"/>
      </w:pPr>
      <w:r>
        <w:t xml:space="preserve">Models </w:t>
      </w:r>
      <w:r w:rsidR="00216CE9">
        <w:t>trained</w:t>
      </w:r>
      <w:r>
        <w:t xml:space="preserve"> to predict </w:t>
      </w:r>
      <w:r w:rsidR="000B04F7">
        <w:t>Hs for example show progressive but limited improvement across</w:t>
      </w:r>
      <w:r w:rsidR="00B93F21">
        <w:t xml:space="preserve"> the different methods</w:t>
      </w:r>
      <w:r>
        <w:t xml:space="preserve"> as increasingly more complex features are added</w:t>
      </w:r>
      <w:r w:rsidR="000D0B95">
        <w:t xml:space="preserve">. For some applications the performance achieved by all approaches would meet requirements. </w:t>
      </w:r>
      <w:r w:rsidR="00216CE9">
        <w:t>Should more detailed nearshore information</w:t>
      </w:r>
      <w:r w:rsidR="007607AD">
        <w:t xml:space="preserve"> (such as </w:t>
      </w:r>
      <w:r w:rsidR="00F563A0">
        <w:t>partitioned</w:t>
      </w:r>
      <w:r w:rsidR="007607AD">
        <w:t xml:space="preserve"> wave parameters or wave spectra)</w:t>
      </w:r>
      <w:r w:rsidR="00216CE9">
        <w:t xml:space="preserve"> be available for training</w:t>
      </w:r>
      <w:r w:rsidR="007607AD">
        <w:t xml:space="preserve"> from the Gold Coast monitoring location</w:t>
      </w:r>
      <w:r w:rsidR="007452F0">
        <w:t xml:space="preserve"> it may be possible to better refine performance for specific conditions (such as those dominated by swells or wind sea). This detail is not possible when predicting</w:t>
      </w:r>
      <w:r w:rsidR="00120059">
        <w:t xml:space="preserve"> integrated wave parameters</w:t>
      </w:r>
      <w:r w:rsidR="00272521">
        <w:t xml:space="preserve"> as the model detailed information </w:t>
      </w:r>
      <w:r w:rsidR="002604CB">
        <w:t>is lost and the parameters provide the most information from the component of the spectrum which has the most energy</w:t>
      </w:r>
      <w:r w:rsidR="00120059">
        <w:t xml:space="preserve">. </w:t>
      </w:r>
    </w:p>
    <w:p w14:paraId="69441F28" w14:textId="77777777" w:rsidR="002867F0" w:rsidRDefault="002867F0" w:rsidP="00434C0D">
      <w:pPr>
        <w:spacing w:line="360" w:lineRule="auto"/>
        <w:ind w:firstLine="0"/>
      </w:pPr>
    </w:p>
    <w:p w14:paraId="7D8DD8FB" w14:textId="64AFE397" w:rsidR="002867F0" w:rsidRDefault="00741E88" w:rsidP="00434C0D">
      <w:pPr>
        <w:spacing w:line="360" w:lineRule="auto"/>
        <w:ind w:firstLine="0"/>
      </w:pPr>
      <w:r>
        <w:t>Though the approaches are broadly applicable</w:t>
      </w:r>
      <w:r w:rsidR="50F5C53E">
        <w:t>,</w:t>
      </w:r>
      <w:r>
        <w:t xml:space="preserve"> o</w:t>
      </w:r>
      <w:r w:rsidR="002867F0">
        <w:t xml:space="preserve">ne of the key constraints </w:t>
      </w:r>
      <w:r w:rsidR="00A773C3">
        <w:t xml:space="preserve">is the availability of </w:t>
      </w:r>
      <w:r w:rsidR="00635FCA">
        <w:t xml:space="preserve">spectral </w:t>
      </w:r>
      <w:r w:rsidR="00A773C3">
        <w:t xml:space="preserve">input data, predictions for integrated wave parameters are readily available from a range of different </w:t>
      </w:r>
      <w:r w:rsidR="00635FCA">
        <w:t>numerical</w:t>
      </w:r>
      <w:r w:rsidR="00A773C3">
        <w:t xml:space="preserve"> weather prediction </w:t>
      </w:r>
      <w:r w:rsidR="00B176C4">
        <w:t>systems</w:t>
      </w:r>
      <w:r w:rsidR="007F3927">
        <w:t>, b</w:t>
      </w:r>
      <w:r>
        <w:t>ut</w:t>
      </w:r>
      <w:r w:rsidR="007F3927">
        <w:t xml:space="preserve"> due to data sizes wave spectra are not. </w:t>
      </w:r>
      <w:r w:rsidR="005F7866">
        <w:t xml:space="preserve">Furthermore, it would be necessary to update models that were developed using the wave spectra as and when the spectral </w:t>
      </w:r>
      <w:r w:rsidR="003D624E">
        <w:t>scheme (frequency and directional bins</w:t>
      </w:r>
      <w:r w:rsidR="00F138BF">
        <w:t>)</w:t>
      </w:r>
      <w:r w:rsidR="003D624E">
        <w:t xml:space="preserve"> change. </w:t>
      </w:r>
      <w:r w:rsidR="00AC098A">
        <w:t>Though it would be possible to reprocess spectral data into the same form through post processing, this may miss out on any additional improvements</w:t>
      </w:r>
      <w:r w:rsidR="00B325F6">
        <w:t>.</w:t>
      </w:r>
    </w:p>
    <w:p w14:paraId="367C4188" w14:textId="77777777" w:rsidR="007A75D1" w:rsidRDefault="007A75D1" w:rsidP="00434C0D">
      <w:pPr>
        <w:spacing w:line="360" w:lineRule="auto"/>
        <w:ind w:firstLine="0"/>
      </w:pPr>
    </w:p>
    <w:p w14:paraId="6AD77D57" w14:textId="54E58EF5" w:rsidR="007A75D1" w:rsidRDefault="009406C6" w:rsidP="00434C0D">
      <w:pPr>
        <w:spacing w:line="360" w:lineRule="auto"/>
        <w:ind w:firstLine="0"/>
      </w:pPr>
      <w:r>
        <w:t xml:space="preserve">Developing and training machine learning </w:t>
      </w:r>
      <w:r w:rsidR="00FB2F17">
        <w:t xml:space="preserve">models </w:t>
      </w:r>
      <w:r w:rsidR="00E75775">
        <w:t>that are more complex</w:t>
      </w:r>
      <w:r w:rsidR="00FB2F17">
        <w:t xml:space="preserve"> with larger datasets is generally more time consuming</w:t>
      </w:r>
      <w:r w:rsidR="00E75775">
        <w:t>, and computationally expensive</w:t>
      </w:r>
      <w:r w:rsidR="003A37D3">
        <w:t xml:space="preserve">. </w:t>
      </w:r>
      <w:r w:rsidR="00E75775">
        <w:t>As was found here</w:t>
      </w:r>
      <w:r w:rsidR="003A37D3">
        <w:t xml:space="preserve">, models developed based on the 1D spectrum are more challenging to </w:t>
      </w:r>
      <w:r w:rsidR="005E347D">
        <w:t>configure and train</w:t>
      </w:r>
      <w:r w:rsidR="003A37D3">
        <w:t xml:space="preserve"> than those developed f</w:t>
      </w:r>
      <w:r w:rsidR="00C56C90">
        <w:t xml:space="preserve">rom less </w:t>
      </w:r>
      <w:r w:rsidR="00FF532E">
        <w:t>or simpler</w:t>
      </w:r>
      <w:r w:rsidR="00C56C90">
        <w:t xml:space="preserve"> input parameters. </w:t>
      </w:r>
      <w:r w:rsidR="000B171C">
        <w:t xml:space="preserve">Consideration should be given to the most appropriate approach for the application. </w:t>
      </w:r>
      <w:r w:rsidR="0049426C">
        <w:t xml:space="preserve">Practitioners should also consider the </w:t>
      </w:r>
      <w:r w:rsidR="00703AB8">
        <w:t>availability of required datasets, spectral data is typically</w:t>
      </w:r>
      <w:r w:rsidR="00C50DAD">
        <w:t xml:space="preserve"> less available than wave parameters and is much larger. </w:t>
      </w:r>
      <w:r w:rsidR="009F7CF4">
        <w:t>Observational data is even more limited in it’s availability and for models that require sequential data like LTSM</w:t>
      </w:r>
      <w:r w:rsidR="00FA12AF">
        <w:t>, gaps in data can be a constraint.</w:t>
      </w:r>
    </w:p>
    <w:p w14:paraId="27F6DA97" w14:textId="77777777" w:rsidR="000B171C" w:rsidRDefault="000B171C" w:rsidP="00434C0D">
      <w:pPr>
        <w:spacing w:line="360" w:lineRule="auto"/>
        <w:ind w:firstLine="0"/>
      </w:pPr>
    </w:p>
    <w:p w14:paraId="5D125D39" w14:textId="13E60E05" w:rsidR="00C835F8" w:rsidRDefault="00625AB9" w:rsidP="00434C0D">
      <w:pPr>
        <w:spacing w:line="360" w:lineRule="auto"/>
        <w:ind w:firstLine="0"/>
      </w:pPr>
      <w:r>
        <w:t>One of the advantages</w:t>
      </w:r>
      <w:r w:rsidR="00110594">
        <w:t xml:space="preserve"> of</w:t>
      </w:r>
      <w:r>
        <w:t xml:space="preserve"> using machine learning approaches used here when downscaling is that the model is being training straight to observations from an offshore modelled point. This is in effect </w:t>
      </w:r>
      <w:r>
        <w:lastRenderedPageBreak/>
        <w:t>both translating offshore wave conditions to the nearshore location and performing some sort of bias correction such as</w:t>
      </w:r>
      <w:r w:rsidR="001C735D">
        <w:t xml:space="preserve"> adjusting for</w:t>
      </w:r>
      <w:r>
        <w:t xml:space="preserve"> slight temporal anomalies between modelled and actual conditions</w:t>
      </w:r>
      <w:r w:rsidR="001B2D66">
        <w:t xml:space="preserve"> (though it is recognised that these are generally much smaller for hindcasts than forecasts)</w:t>
      </w:r>
      <w:r>
        <w:t xml:space="preserve">. As pointed out in </w:t>
      </w:r>
      <w:r>
        <w:fldChar w:fldCharType="begin" w:fldLock="1"/>
      </w:r>
      <w:r>
        <w:instrText>ADDIN CSL_CITATION {"citationItems":[{"id":"ITEM-1","itemData":{"DOI":"10.1002/gdj3.104","ISSN":"20496060","abstract":"Wind-wave hindcast data have many applications including climatology assessments for renewable energy projects, maritime engineering design, event-based impact assessments, generating boundary conditions for further downscaling, amongst others. Here, we present a global wave hindcast with nested high-resolution grids for the Exclusive Economic Zones of Australia and south west Pacific Island Countries, that is extended in time monthly. The model employs strategic methods to incorporate the effects of subgrid sized features such as small islands and islets. Various bulk wave parameters are available hourly from January 1979 to present, along with the full wave spectra at a set of 3,683 predetermined points distributed globally.","author":[{"dropping-particle":"","family":"Smith","given":"Grant A.","non-dropping-particle":"","parse-names":false,"suffix":""},{"dropping-particle":"","family":"Hemer","given":"Mark","non-dropping-particle":"","parse-names":false,"suffix":""},{"dropping-particle":"","family":"Greenslade","given":"Diana","non-dropping-particle":"","parse-names":false,"suffix":""},{"dropping-particle":"","family":"Trenham","given":"Claire","non-dropping-particle":"","parse-names":false,"suffix":""},{"dropping-particle":"","family":"Zieger","given":"Stefan","non-dropping-particle":"","parse-names":false,"suffix":""},{"dropping-particle":"","family":"Durrant","given":"Tom","non-dropping-particle":"","parse-names":false,"suffix":""}],"container-title":"Geoscience Data Journal","id":"ITEM-1","issue":"1","issued":{"date-parts":[["2021"]]},"page":"24-33","title":"Global wave hindcast with Australian and Pacific Island Focus: From past to present","type":"article-journal","volume":"8"},"uris":["http://www.mendeley.com/documents/?uuid=ea6946df-b042-4a9d-899f-4a063b40479a"]}],"mendeley":{"formattedCitation":"(Smith et al., 2021)","manualFormatting":"Smith et al., (2021)","plainTextFormattedCitation":"(Smith et al., 2021)","previouslyFormattedCitation":"(Smith et al., 2021)"},"properties":{"noteIndex":0},"schema":"https://github.com/citation-style-language/schema/raw/master/csl-citation.json"}</w:instrText>
      </w:r>
      <w:r>
        <w:fldChar w:fldCharType="separate"/>
      </w:r>
      <w:r w:rsidRPr="005F1351">
        <w:rPr>
          <w:noProof/>
        </w:rPr>
        <w:t xml:space="preserve">Smith et al., </w:t>
      </w:r>
      <w:r>
        <w:rPr>
          <w:noProof/>
        </w:rPr>
        <w:t>(</w:t>
      </w:r>
      <w:r w:rsidRPr="005F1351">
        <w:rPr>
          <w:noProof/>
        </w:rPr>
        <w:t>2021)</w:t>
      </w:r>
      <w:r>
        <w:fldChar w:fldCharType="end"/>
      </w:r>
      <w:r>
        <w:t xml:space="preserve"> the performance of</w:t>
      </w:r>
      <w:r w:rsidR="00E86CF7">
        <w:t xml:space="preserve"> the</w:t>
      </w:r>
      <w:r>
        <w:t xml:space="preserve"> CAWCR hindcast</w:t>
      </w:r>
      <w:r w:rsidR="00E86CF7">
        <w:t xml:space="preserve"> used here varies considerably</w:t>
      </w:r>
      <w:r>
        <w:t xml:space="preserve"> at the coast, where as </w:t>
      </w:r>
      <w:r w:rsidR="00E86CF7">
        <w:t>machine learning</w:t>
      </w:r>
      <w:r w:rsidR="00D37B23">
        <w:t xml:space="preserve"> downscale</w:t>
      </w:r>
      <w:r w:rsidR="00E86CF7">
        <w:t xml:space="preserve"> </w:t>
      </w:r>
      <w:r>
        <w:t>approach</w:t>
      </w:r>
      <w:r w:rsidR="00E86CF7">
        <w:t>es</w:t>
      </w:r>
      <w:r w:rsidR="00D37B23">
        <w:t xml:space="preserve"> as applied here</w:t>
      </w:r>
      <w:r w:rsidR="00E86CF7">
        <w:t xml:space="preserve"> can be</w:t>
      </w:r>
      <w:r>
        <w:t xml:space="preserve"> specifically tune</w:t>
      </w:r>
      <w:r w:rsidR="00E86CF7">
        <w:t>d to</w:t>
      </w:r>
      <w:r>
        <w:t xml:space="preserve"> the output for the nearshore </w:t>
      </w:r>
      <w:r w:rsidR="00E86CF7">
        <w:t>location</w:t>
      </w:r>
      <w:r>
        <w:t xml:space="preserve"> in question. </w:t>
      </w:r>
      <w:r w:rsidR="00BB0DC9">
        <w:t>This is also a</w:t>
      </w:r>
      <w:r>
        <w:t xml:space="preserve"> constraint of the approach </w:t>
      </w:r>
      <w:r w:rsidR="00BB0DC9">
        <w:t>as applied here it is</w:t>
      </w:r>
      <w:r>
        <w:t xml:space="preserve"> only able to downscale to a point location, though this can be extended using a hybrid approach as in </w:t>
      </w:r>
      <w:r>
        <w:fldChar w:fldCharType="begin" w:fldLock="1"/>
      </w:r>
      <w:r w:rsidR="000A70BC">
        <w:instrText>ADDIN CSL_CITATION {"citationItems":[{"id":"ITEM-1","itemData":{"DOI":"10.1016/j.jmarsys.2018.05.006","abstract":"This study investigates near-shore circulation and wave characteristics applied to a case-study site in Monterey Bay, California. We integrate physics-based models to resolve wave conditions together with a machine-learning algorithm that combines forecasts from multiple, independent models into a single \"best-estimate\" prediction of the true state. The Simulating WAves Nearshore (SWAN) physics-based model is used to compute wind-augmented waves. Ensembles are developed based on multiple simulations perturbing data input to the model. A learning-aggregation technique uses historical observations and model forecasts to calculate a weight for each ensemble member. We compare the weighted ensemble predictions with measured data to evaluate performance against present state-of-the-art. Finally, we discuss how this framework that integrates data-driven and physics-based approaches can outperform either technique in isolation.","author":[{"dropping-particle":"","family":"O'donncha","given":"Fearghal","non-dropping-particle":"","parse-names":false,"suffix":""},{"dropping-particle":"","family":"Zhang","given":"Yushan","non-dropping-particle":"","parse-names":false,"suffix":""},{"dropping-particle":"","family":"Chen","given":"Bei","non-dropping-particle":"","parse-names":false,"suffix":""},{"dropping-particle":"","family":"James","given":"Scott C","non-dropping-particle":"","parse-names":false,"suffix":""}],"id":"ITEM-1","issued":{"date-parts":[["2018"]]},"title":"An integrated framework that combines machine learning and numerical models to improve wave-condition forecasts","type":"article-journal"},"uris":["http://www.mendeley.com/documents/?uuid=9cb0f695-a97c-3832-a77b-e023aa15e9d6"]}],"mendeley":{"formattedCitation":"(O’donncha et al., 2018)","manualFormatting":"O’donncha et al.,(2018)","plainTextFormattedCitation":"(O’donncha et al., 2018)","previouslyFormattedCitation":"(O’donncha et al., 2018)"},"properties":{"noteIndex":0},"schema":"https://github.com/citation-style-language/schema/raw/master/csl-citation.json"}</w:instrText>
      </w:r>
      <w:r>
        <w:fldChar w:fldCharType="separate"/>
      </w:r>
      <w:r w:rsidRPr="00346B99">
        <w:rPr>
          <w:noProof/>
        </w:rPr>
        <w:t>O’donncha et al.,</w:t>
      </w:r>
      <w:r>
        <w:rPr>
          <w:noProof/>
        </w:rPr>
        <w:t>(</w:t>
      </w:r>
      <w:r w:rsidRPr="00346B99">
        <w:rPr>
          <w:noProof/>
        </w:rPr>
        <w:t>2018)</w:t>
      </w:r>
      <w:r>
        <w:fldChar w:fldCharType="end"/>
      </w:r>
      <w:r>
        <w:t xml:space="preserve">. </w:t>
      </w:r>
      <w:r w:rsidR="00621722">
        <w:t>Whether the point location constraint is</w:t>
      </w:r>
      <w:r>
        <w:t xml:space="preserve"> an issue depends on the end-user</w:t>
      </w:r>
      <w:r w:rsidR="00621722">
        <w:t xml:space="preserve"> and application</w:t>
      </w:r>
      <w:r>
        <w:t>. Focussing on a point allows the practitioner to tune the machine learning models for a particular location of interest helping to achieve the best possible performance</w:t>
      </w:r>
      <w:r w:rsidR="00BA1FC6">
        <w:t xml:space="preserve"> and may work well for some applications such as port operations</w:t>
      </w:r>
      <w:r>
        <w:t xml:space="preserve">. </w:t>
      </w:r>
    </w:p>
    <w:p w14:paraId="1CE60889" w14:textId="08279505" w:rsidR="00551B8F" w:rsidRDefault="00551B8F" w:rsidP="00434C0D">
      <w:pPr>
        <w:pStyle w:val="Heading1"/>
        <w:spacing w:line="360" w:lineRule="auto"/>
      </w:pPr>
      <w:r>
        <w:t>Conclusion</w:t>
      </w:r>
    </w:p>
    <w:p w14:paraId="7C921741" w14:textId="1BC81213" w:rsidR="00F72EF8" w:rsidRDefault="00D96B3E" w:rsidP="00434C0D">
      <w:pPr>
        <w:spacing w:line="360" w:lineRule="auto"/>
        <w:ind w:firstLine="0"/>
      </w:pPr>
      <w:r>
        <w:t xml:space="preserve">Machine learning </w:t>
      </w:r>
      <w:r w:rsidR="00817EE0">
        <w:t xml:space="preserve">offers </w:t>
      </w:r>
      <w:r w:rsidR="005574A9">
        <w:t>a fast and efficient approach to downscaling offshore wave conditions to the coast.</w:t>
      </w:r>
      <w:r w:rsidR="0017407B">
        <w:t xml:space="preserve"> But there is not a one size fits all approach</w:t>
      </w:r>
      <w:r w:rsidR="00EA5D02">
        <w:t>, with careful consideration needed for data preparation,</w:t>
      </w:r>
      <w:r w:rsidR="00E67ABB">
        <w:t xml:space="preserve"> machine learning model selection and configuration. We found that</w:t>
      </w:r>
      <w:r w:rsidR="005574A9">
        <w:t xml:space="preserve"> </w:t>
      </w:r>
      <w:r w:rsidR="00E67ABB">
        <w:t>a</w:t>
      </w:r>
      <w:r w:rsidR="002B7630">
        <w:t>dditional features can be extracted</w:t>
      </w:r>
      <w:r w:rsidR="0046328A">
        <w:t xml:space="preserve"> from the 1D wave spectrum</w:t>
      </w:r>
      <w:r w:rsidR="002B7630">
        <w:t xml:space="preserve"> to improve model performance</w:t>
      </w:r>
      <w:r w:rsidR="00146CF6">
        <w:t>, particularly for the extremes</w:t>
      </w:r>
      <w:r w:rsidR="00B3626A">
        <w:t xml:space="preserve"> </w:t>
      </w:r>
      <w:r w:rsidR="00C4466D">
        <w:t xml:space="preserve">(with values of Hs </w:t>
      </w:r>
      <w:r w:rsidR="001401E6">
        <w:t xml:space="preserve">error reducing over </w:t>
      </w:r>
      <w:r w:rsidR="00C4466D">
        <w:t>27% RMSE</w:t>
      </w:r>
      <w:r w:rsidR="004D0AEC">
        <w:t xml:space="preserve"> </w:t>
      </w:r>
      <w:r w:rsidR="001401E6">
        <w:t>compared to</w:t>
      </w:r>
      <w:r w:rsidR="004D0AEC">
        <w:t xml:space="preserve"> simple machine learning approaches)</w:t>
      </w:r>
      <w:r w:rsidR="00654686">
        <w:t xml:space="preserve">. But </w:t>
      </w:r>
      <w:r w:rsidR="007F61D9">
        <w:t xml:space="preserve">the 1D </w:t>
      </w:r>
      <w:r w:rsidR="5FA11067">
        <w:t xml:space="preserve">frequency </w:t>
      </w:r>
      <w:r w:rsidR="007F61D9">
        <w:t xml:space="preserve">spectrum doesn’t offer the same performance benefit for all parameters as was found here with </w:t>
      </w:r>
      <w:r w:rsidR="007F61D9" w:rsidRPr="005232DD">
        <w:rPr>
          <w:i/>
          <w:iCs/>
        </w:rPr>
        <w:t>Dp</w:t>
      </w:r>
      <w:r w:rsidR="007F61D9">
        <w:t>.</w:t>
      </w:r>
      <w:r w:rsidR="00146CF6">
        <w:t xml:space="preserve"> </w:t>
      </w:r>
      <w:r w:rsidR="00654686">
        <w:t>Of the approaches used here</w:t>
      </w:r>
      <w:r w:rsidR="00185D30">
        <w:t xml:space="preserve"> the LTSM overall </w:t>
      </w:r>
      <w:r w:rsidR="00654686">
        <w:t>showed the best performance</w:t>
      </w:r>
      <w:r w:rsidR="00835A2D">
        <w:t xml:space="preserve">, though </w:t>
      </w:r>
      <w:r w:rsidR="00C3020E">
        <w:t>is more</w:t>
      </w:r>
      <w:r w:rsidR="00835A2D">
        <w:t xml:space="preserve"> challenging to train and </w:t>
      </w:r>
      <w:r w:rsidR="00376CEE">
        <w:t xml:space="preserve">required more careful consideration of feature selection (as was found here with </w:t>
      </w:r>
      <w:r w:rsidR="00376CEE" w:rsidRPr="005232DD">
        <w:rPr>
          <w:i/>
          <w:iCs/>
        </w:rPr>
        <w:t>Dp</w:t>
      </w:r>
      <w:r w:rsidR="00376CEE">
        <w:t>)</w:t>
      </w:r>
      <w:r w:rsidR="008D652D">
        <w:t xml:space="preserve">. </w:t>
      </w:r>
    </w:p>
    <w:p w14:paraId="5DB9C9E5" w14:textId="708C594C" w:rsidR="004C6F04" w:rsidRDefault="008D652D">
      <w:pPr>
        <w:spacing w:line="360" w:lineRule="auto"/>
        <w:ind w:firstLine="0"/>
      </w:pPr>
      <w:r>
        <w:t xml:space="preserve">Overall the approaches applied here and in the literature demonstrate that </w:t>
      </w:r>
      <w:r w:rsidR="0026794A">
        <w:t xml:space="preserve">machine learning </w:t>
      </w:r>
      <w:r>
        <w:t xml:space="preserve">can help downscale offshore </w:t>
      </w:r>
      <w:r w:rsidR="002B0F95">
        <w:t>wave conditions to coast</w:t>
      </w:r>
      <w:r w:rsidR="00DA4949">
        <w:t>al</w:t>
      </w:r>
      <w:r w:rsidR="002B0F95">
        <w:t xml:space="preserve"> </w:t>
      </w:r>
      <w:r w:rsidR="00F26CA8">
        <w:t>locations</w:t>
      </w:r>
      <w:r w:rsidR="0026794A">
        <w:t xml:space="preserve"> accurately (including extremes)</w:t>
      </w:r>
      <w:r w:rsidR="00440089">
        <w:t xml:space="preserve">. </w:t>
      </w:r>
      <w:r w:rsidR="00920EE1">
        <w:t xml:space="preserve">The machine learning downscaling approaches have a range of applications, such as </w:t>
      </w:r>
      <w:r w:rsidR="00D61C62">
        <w:t xml:space="preserve">forecast and </w:t>
      </w:r>
      <w:r w:rsidR="0057470A">
        <w:t xml:space="preserve">hindcast </w:t>
      </w:r>
      <w:r w:rsidR="00D61C62">
        <w:t xml:space="preserve">downscaling, </w:t>
      </w:r>
      <w:r w:rsidR="0057470A">
        <w:t xml:space="preserve">bias correction and </w:t>
      </w:r>
      <w:r w:rsidR="00D92DC8">
        <w:t>gap filling missing data.</w:t>
      </w:r>
    </w:p>
    <w:p w14:paraId="7B3D5E3C" w14:textId="36DAE664" w:rsidR="002E6A9A" w:rsidRDefault="004C6F04" w:rsidP="00434C0D">
      <w:pPr>
        <w:spacing w:line="360" w:lineRule="auto"/>
        <w:ind w:firstLine="0"/>
      </w:pPr>
      <w:r>
        <w:t>The work here broadly extends the knowledge of machine learning approaches for downscaling</w:t>
      </w:r>
      <w:r w:rsidR="00112AD5">
        <w:t xml:space="preserve"> ocean wave data and </w:t>
      </w:r>
      <w:r w:rsidR="006C11FC">
        <w:t xml:space="preserve">has identified further </w:t>
      </w:r>
      <w:r w:rsidR="00EE0E4F">
        <w:t xml:space="preserve">ways in which spectral data </w:t>
      </w:r>
      <w:r w:rsidR="00D13735">
        <w:t>may</w:t>
      </w:r>
      <w:r w:rsidR="00EE0E4F">
        <w:t xml:space="preserve"> be </w:t>
      </w:r>
      <w:r w:rsidR="00832C74">
        <w:t>utilised to improve performance and overcome some of the identified deficiencies in the work here</w:t>
      </w:r>
      <w:r w:rsidR="00434C0D">
        <w:t xml:space="preserve">. </w:t>
      </w:r>
    </w:p>
    <w:p w14:paraId="1F34522B" w14:textId="77777777" w:rsidR="00DF7976" w:rsidRDefault="00DF7976" w:rsidP="00434C0D">
      <w:pPr>
        <w:spacing w:line="360" w:lineRule="auto"/>
        <w:ind w:firstLine="0"/>
      </w:pPr>
    </w:p>
    <w:p w14:paraId="1755F6F4" w14:textId="145B3D71" w:rsidR="00DF7976" w:rsidRDefault="00DF7976" w:rsidP="00DF7976">
      <w:pPr>
        <w:pStyle w:val="Heading1"/>
      </w:pPr>
      <w:r>
        <w:t>Acknowledgements</w:t>
      </w:r>
    </w:p>
    <w:p w14:paraId="793AB2C9" w14:textId="40741DA5" w:rsidR="00DF7976" w:rsidRPr="00DF7976" w:rsidRDefault="00DF7976" w:rsidP="00DF7976">
      <w:r>
        <w:lastRenderedPageBreak/>
        <w:t>The authors would like to thank the Australian Bureau of Meteorology, CSIRO for use of the CAWCR wave hindcast. Also thanks to Queensland Government Department of Environment and Science for the provision of wave observation data.</w:t>
      </w:r>
    </w:p>
    <w:p w14:paraId="78D35E31" w14:textId="282AED9D" w:rsidR="00553591" w:rsidRDefault="00553591" w:rsidP="00434C0D">
      <w:pPr>
        <w:pStyle w:val="Heading1"/>
        <w:spacing w:line="360" w:lineRule="auto"/>
      </w:pPr>
      <w:r>
        <w:t>References</w:t>
      </w:r>
    </w:p>
    <w:p w14:paraId="61E1CF98" w14:textId="3962B4AB" w:rsidR="003018FD" w:rsidRPr="003018FD" w:rsidRDefault="00553591" w:rsidP="003018FD">
      <w:pPr>
        <w:widowControl w:val="0"/>
        <w:autoSpaceDE w:val="0"/>
        <w:autoSpaceDN w:val="0"/>
        <w:adjustRightInd w:val="0"/>
        <w:spacing w:line="36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3018FD" w:rsidRPr="003018FD">
        <w:rPr>
          <w:rFonts w:ascii="Calibri" w:hAnsi="Calibri" w:cs="Calibri"/>
          <w:noProof/>
        </w:rPr>
        <w:t xml:space="preserve">Adytia, D., Saepudin, D., Tarwidi, D., Pudjaprasetya, S. R., Husrin, S., Sopaheluwakan, A., &amp; Prasetya, G. (2023). </w:t>
      </w:r>
      <w:r w:rsidR="003018FD" w:rsidRPr="003018FD">
        <w:rPr>
          <w:rFonts w:ascii="Calibri" w:hAnsi="Calibri" w:cs="Calibri"/>
          <w:i/>
          <w:iCs/>
          <w:noProof/>
        </w:rPr>
        <w:t>Modelling of Deep Learning-Based Downscaling for Wave Forecasting in Coastal Area</w:t>
      </w:r>
      <w:r w:rsidR="003018FD" w:rsidRPr="003018FD">
        <w:rPr>
          <w:rFonts w:ascii="Calibri" w:hAnsi="Calibri" w:cs="Calibri"/>
          <w:noProof/>
        </w:rPr>
        <w:t>. 1–19.</w:t>
      </w:r>
    </w:p>
    <w:p w14:paraId="2EE5EB49"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Ahmed, A. A. M., Jui, S. J. J., AL-Musaylh, M. S., Raj, N., Saha, R., Deo, R. C., &amp; Saha, S. K. (2024). Hybrid deep learning model for wave height prediction in Australia’s wave energy region. </w:t>
      </w:r>
      <w:r w:rsidRPr="003018FD">
        <w:rPr>
          <w:rFonts w:ascii="Calibri" w:hAnsi="Calibri" w:cs="Calibri"/>
          <w:i/>
          <w:iCs/>
          <w:noProof/>
        </w:rPr>
        <w:t>Applied Soft Computing</w:t>
      </w:r>
      <w:r w:rsidRPr="003018FD">
        <w:rPr>
          <w:rFonts w:ascii="Calibri" w:hAnsi="Calibri" w:cs="Calibri"/>
          <w:noProof/>
        </w:rPr>
        <w:t xml:space="preserve">, </w:t>
      </w:r>
      <w:r w:rsidRPr="003018FD">
        <w:rPr>
          <w:rFonts w:ascii="Calibri" w:hAnsi="Calibri" w:cs="Calibri"/>
          <w:i/>
          <w:iCs/>
          <w:noProof/>
        </w:rPr>
        <w:t>150</w:t>
      </w:r>
      <w:r w:rsidRPr="003018FD">
        <w:rPr>
          <w:rFonts w:ascii="Calibri" w:hAnsi="Calibri" w:cs="Calibri"/>
          <w:noProof/>
        </w:rPr>
        <w:t>(October 2023), 111003. https://doi.org/10.1016/j.asoc.2023.111003</w:t>
      </w:r>
    </w:p>
    <w:p w14:paraId="45802D08"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Andrews, E., &amp; Peach, L. (2019). </w:t>
      </w:r>
      <w:r w:rsidRPr="003018FD">
        <w:rPr>
          <w:rFonts w:ascii="Calibri" w:hAnsi="Calibri" w:cs="Calibri"/>
          <w:i/>
          <w:iCs/>
          <w:noProof/>
        </w:rPr>
        <w:t>Wave Monitoring Equipment Comparison: A comparison between in-situ wave measurement equipment</w:t>
      </w:r>
      <w:r w:rsidRPr="003018FD">
        <w:rPr>
          <w:rFonts w:ascii="Calibri" w:hAnsi="Calibri" w:cs="Calibri"/>
          <w:noProof/>
        </w:rPr>
        <w:t>. https://www.publications.qld.gov.au/dataset/a719a64a-bbaf-4c02-9f33-39d2ab737c90/resource/4b9a79fd-7245-42cb-b60e-c83f84d82011/fs_download/wave-monitoring-equipment-comparison.pdf</w:t>
      </w:r>
    </w:p>
    <w:p w14:paraId="614C59C1"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Browne, M., Castelle, B., Strauss, D., Tomlinson, R., Blumenstein, M., &amp; Lane, C. (2007). Near-shore swell estimation from a global wind-wave model: Spectral process, linear, and artificial neural network models. </w:t>
      </w:r>
      <w:r w:rsidRPr="003018FD">
        <w:rPr>
          <w:rFonts w:ascii="Calibri" w:hAnsi="Calibri" w:cs="Calibri"/>
          <w:i/>
          <w:iCs/>
          <w:noProof/>
        </w:rPr>
        <w:t>Coastal Engineering</w:t>
      </w:r>
      <w:r w:rsidRPr="003018FD">
        <w:rPr>
          <w:rFonts w:ascii="Calibri" w:hAnsi="Calibri" w:cs="Calibri"/>
          <w:noProof/>
        </w:rPr>
        <w:t xml:space="preserve">, </w:t>
      </w:r>
      <w:r w:rsidRPr="003018FD">
        <w:rPr>
          <w:rFonts w:ascii="Calibri" w:hAnsi="Calibri" w:cs="Calibri"/>
          <w:i/>
          <w:iCs/>
          <w:noProof/>
        </w:rPr>
        <w:t>54</w:t>
      </w:r>
      <w:r w:rsidRPr="003018FD">
        <w:rPr>
          <w:rFonts w:ascii="Calibri" w:hAnsi="Calibri" w:cs="Calibri"/>
          <w:noProof/>
        </w:rPr>
        <w:t>(5), 445–460. https://doi.org/10.1016/j.coastaleng.2006.11.007</w:t>
      </w:r>
    </w:p>
    <w:p w14:paraId="491C36C0"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Bryant, M. A., Hesser, T. J., &amp; Jensen, R. E. (2016). </w:t>
      </w:r>
      <w:r w:rsidRPr="003018FD">
        <w:rPr>
          <w:rFonts w:ascii="Calibri" w:hAnsi="Calibri" w:cs="Calibri"/>
          <w:i/>
          <w:iCs/>
          <w:noProof/>
        </w:rPr>
        <w:t>Evaluation Statistics Computed for the Wave Information Studies (WIS)</w:t>
      </w:r>
      <w:r w:rsidRPr="003018FD">
        <w:rPr>
          <w:rFonts w:ascii="Calibri" w:hAnsi="Calibri" w:cs="Calibri"/>
          <w:noProof/>
        </w:rPr>
        <w:t xml:space="preserve">. </w:t>
      </w:r>
      <w:r w:rsidRPr="003018FD">
        <w:rPr>
          <w:rFonts w:ascii="Calibri" w:hAnsi="Calibri" w:cs="Calibri"/>
          <w:i/>
          <w:iCs/>
          <w:noProof/>
        </w:rPr>
        <w:t>July</w:t>
      </w:r>
      <w:r w:rsidRPr="003018FD">
        <w:rPr>
          <w:rFonts w:ascii="Calibri" w:hAnsi="Calibri" w:cs="Calibri"/>
          <w:noProof/>
        </w:rPr>
        <w:t>, 1–10. https://apps.dtic.mil/sti/citations/AD1013235</w:t>
      </w:r>
    </w:p>
    <w:p w14:paraId="5A6D4455"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Cagigal, L., Méndez, F. J., Ricondo, A., Gutiérrez-Barceló, D., Bosserelle, C., &amp; Hoeke, R. (2024). BinWaves: An additive hybrid method to downscale directional wave spectra to nearshore areas. </w:t>
      </w:r>
      <w:r w:rsidRPr="003018FD">
        <w:rPr>
          <w:rFonts w:ascii="Calibri" w:hAnsi="Calibri" w:cs="Calibri"/>
          <w:i/>
          <w:iCs/>
          <w:noProof/>
        </w:rPr>
        <w:t>Ocean Modelling</w:t>
      </w:r>
      <w:r w:rsidRPr="003018FD">
        <w:rPr>
          <w:rFonts w:ascii="Calibri" w:hAnsi="Calibri" w:cs="Calibri"/>
          <w:noProof/>
        </w:rPr>
        <w:t xml:space="preserve">, </w:t>
      </w:r>
      <w:r w:rsidRPr="003018FD">
        <w:rPr>
          <w:rFonts w:ascii="Calibri" w:hAnsi="Calibri" w:cs="Calibri"/>
          <w:i/>
          <w:iCs/>
          <w:noProof/>
        </w:rPr>
        <w:t>189</w:t>
      </w:r>
      <w:r w:rsidRPr="003018FD">
        <w:rPr>
          <w:rFonts w:ascii="Calibri" w:hAnsi="Calibri" w:cs="Calibri"/>
          <w:noProof/>
        </w:rPr>
        <w:t>(March). https://doi.org/10.1016/j.ocemod.2024.102346</w:t>
      </w:r>
    </w:p>
    <w:p w14:paraId="2CE34FE4"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Camus, P., Mendez, F. J., &amp; Medina, R. (2011). A hybrid efficient method to downscale wave climate to coastal areas. </w:t>
      </w:r>
      <w:r w:rsidRPr="003018FD">
        <w:rPr>
          <w:rFonts w:ascii="Calibri" w:hAnsi="Calibri" w:cs="Calibri"/>
          <w:i/>
          <w:iCs/>
          <w:noProof/>
        </w:rPr>
        <w:t>Coastal Engineering</w:t>
      </w:r>
      <w:r w:rsidRPr="003018FD">
        <w:rPr>
          <w:rFonts w:ascii="Calibri" w:hAnsi="Calibri" w:cs="Calibri"/>
          <w:noProof/>
        </w:rPr>
        <w:t>. https://doi.org/10.1016/j.coastaleng.2011.05.007</w:t>
      </w:r>
    </w:p>
    <w:p w14:paraId="277C9D98"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Chen, T., &amp; Guestrin, C. (2016). XGBoost: A Scalable Tree Boosting System. </w:t>
      </w:r>
      <w:r w:rsidRPr="003018FD">
        <w:rPr>
          <w:rFonts w:ascii="Calibri" w:hAnsi="Calibri" w:cs="Calibri"/>
          <w:i/>
          <w:iCs/>
          <w:noProof/>
        </w:rPr>
        <w:t>KDD ’16: Proceedings of the 22nd ACM SIGKDD International Conference on Knowledge Discovery and Data Mining</w:t>
      </w:r>
      <w:r w:rsidRPr="003018FD">
        <w:rPr>
          <w:rFonts w:ascii="Calibri" w:hAnsi="Calibri" w:cs="Calibri"/>
          <w:noProof/>
        </w:rPr>
        <w:t>. https://doi.org/10.1145/2939672.2939785</w:t>
      </w:r>
    </w:p>
    <w:p w14:paraId="72B699CC"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Costa, M. O., Campos, R. M., &amp; Guedes Soares, C. (2023). Enhancing the accuracy of metocean hindcasts with machine learning models. </w:t>
      </w:r>
      <w:r w:rsidRPr="003018FD">
        <w:rPr>
          <w:rFonts w:ascii="Calibri" w:hAnsi="Calibri" w:cs="Calibri"/>
          <w:i/>
          <w:iCs/>
          <w:noProof/>
        </w:rPr>
        <w:t>Ocean Engineering</w:t>
      </w:r>
      <w:r w:rsidRPr="003018FD">
        <w:rPr>
          <w:rFonts w:ascii="Calibri" w:hAnsi="Calibri" w:cs="Calibri"/>
          <w:noProof/>
        </w:rPr>
        <w:t xml:space="preserve">, </w:t>
      </w:r>
      <w:r w:rsidRPr="003018FD">
        <w:rPr>
          <w:rFonts w:ascii="Calibri" w:hAnsi="Calibri" w:cs="Calibri"/>
          <w:i/>
          <w:iCs/>
          <w:noProof/>
        </w:rPr>
        <w:t>287</w:t>
      </w:r>
      <w:r w:rsidRPr="003018FD">
        <w:rPr>
          <w:rFonts w:ascii="Calibri" w:hAnsi="Calibri" w:cs="Calibri"/>
          <w:noProof/>
        </w:rPr>
        <w:t>(P1), 115724. https://doi.org/10.1016/j.oceaneng.2023.115724</w:t>
      </w:r>
    </w:p>
    <w:p w14:paraId="62370F2F"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Crosby, S. C., Kumar, N., O’Reilly, W. C., &amp; Guza, R. T. (2019). Regional swell transformation by backward ray tracing and SWAN. </w:t>
      </w:r>
      <w:r w:rsidRPr="003018FD">
        <w:rPr>
          <w:rFonts w:ascii="Calibri" w:hAnsi="Calibri" w:cs="Calibri"/>
          <w:i/>
          <w:iCs/>
          <w:noProof/>
        </w:rPr>
        <w:t>Journal of Atmospheric and Oceanic Technology</w:t>
      </w:r>
      <w:r w:rsidRPr="003018FD">
        <w:rPr>
          <w:rFonts w:ascii="Calibri" w:hAnsi="Calibri" w:cs="Calibri"/>
          <w:noProof/>
        </w:rPr>
        <w:t xml:space="preserve">, </w:t>
      </w:r>
      <w:r w:rsidRPr="003018FD">
        <w:rPr>
          <w:rFonts w:ascii="Calibri" w:hAnsi="Calibri" w:cs="Calibri"/>
          <w:i/>
          <w:iCs/>
          <w:noProof/>
        </w:rPr>
        <w:t>36</w:t>
      </w:r>
      <w:r w:rsidRPr="003018FD">
        <w:rPr>
          <w:rFonts w:ascii="Calibri" w:hAnsi="Calibri" w:cs="Calibri"/>
          <w:noProof/>
        </w:rPr>
        <w:t>(2), 217–</w:t>
      </w:r>
      <w:r w:rsidRPr="003018FD">
        <w:rPr>
          <w:rFonts w:ascii="Calibri" w:hAnsi="Calibri" w:cs="Calibri"/>
          <w:noProof/>
        </w:rPr>
        <w:lastRenderedPageBreak/>
        <w:t>229. https://doi.org/10.1175/JTECH-D-18-0123.1</w:t>
      </w:r>
    </w:p>
    <w:p w14:paraId="754E6373"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EA. (2016). </w:t>
      </w:r>
      <w:r w:rsidRPr="003018FD">
        <w:rPr>
          <w:rFonts w:ascii="Calibri" w:hAnsi="Calibri" w:cs="Calibri"/>
          <w:i/>
          <w:iCs/>
          <w:noProof/>
        </w:rPr>
        <w:t>Investigating coastal flood forecasting Good practice framework</w:t>
      </w:r>
      <w:r w:rsidRPr="003018FD">
        <w:rPr>
          <w:rFonts w:ascii="Calibri" w:hAnsi="Calibri" w:cs="Calibri"/>
          <w:noProof/>
        </w:rPr>
        <w:t>. Environment Agency. www.gov.uk/government/publications</w:t>
      </w:r>
    </w:p>
    <w:p w14:paraId="5B4A29C3"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Gouldby, B., Méndez, F. J., Guanche, Y., Rueda, A., &amp; Mínguez, R. (2014). A methodology for deriving extreme nearshore sea conditions for structural design and flood risk analysis. </w:t>
      </w:r>
      <w:r w:rsidRPr="003018FD">
        <w:rPr>
          <w:rFonts w:ascii="Calibri" w:hAnsi="Calibri" w:cs="Calibri"/>
          <w:i/>
          <w:iCs/>
          <w:noProof/>
        </w:rPr>
        <w:t>Coastal Engineering</w:t>
      </w:r>
      <w:r w:rsidRPr="003018FD">
        <w:rPr>
          <w:rFonts w:ascii="Calibri" w:hAnsi="Calibri" w:cs="Calibri"/>
          <w:noProof/>
        </w:rPr>
        <w:t>. https://doi.org/10.1016/j.coastaleng.2014.01.012</w:t>
      </w:r>
    </w:p>
    <w:p w14:paraId="473108C3"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Gouldby, Ben, Wyncoll, D., Panzeri, M., Franklin, M., Hunt, T., Hames, D., Tozer, N., Hawkes, P., Dornbusch, U., &amp; Pullen, T. (2017). Multivariate extreme value modelling of sea conditions around the coast of England. </w:t>
      </w:r>
      <w:r w:rsidRPr="003018FD">
        <w:rPr>
          <w:rFonts w:ascii="Calibri" w:hAnsi="Calibri" w:cs="Calibri"/>
          <w:i/>
          <w:iCs/>
          <w:noProof/>
        </w:rPr>
        <w:t>Proceedings of the Institution of Civil Engineers - Maritime Engineering</w:t>
      </w:r>
      <w:r w:rsidRPr="003018FD">
        <w:rPr>
          <w:rFonts w:ascii="Calibri" w:hAnsi="Calibri" w:cs="Calibri"/>
          <w:noProof/>
        </w:rPr>
        <w:t xml:space="preserve">, </w:t>
      </w:r>
      <w:r w:rsidRPr="003018FD">
        <w:rPr>
          <w:rFonts w:ascii="Calibri" w:hAnsi="Calibri" w:cs="Calibri"/>
          <w:i/>
          <w:iCs/>
          <w:noProof/>
        </w:rPr>
        <w:t>170</w:t>
      </w:r>
      <w:r w:rsidRPr="003018FD">
        <w:rPr>
          <w:rFonts w:ascii="Calibri" w:hAnsi="Calibri" w:cs="Calibri"/>
          <w:noProof/>
        </w:rPr>
        <w:t>(1), 3–20. https://doi.org/10.1680/jmaen.2016.16</w:t>
      </w:r>
    </w:p>
    <w:p w14:paraId="3F2A0266"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Gracia, S., Olivito, J., Resano, J., Martin-del-Brio, B., de Alfonso, M., &amp; Álvarez, E. (2021). Improving accuracy on wave height estimation through machine learning techniques. </w:t>
      </w:r>
      <w:r w:rsidRPr="003018FD">
        <w:rPr>
          <w:rFonts w:ascii="Calibri" w:hAnsi="Calibri" w:cs="Calibri"/>
          <w:i/>
          <w:iCs/>
          <w:noProof/>
        </w:rPr>
        <w:t>Ocean Engineering</w:t>
      </w:r>
      <w:r w:rsidRPr="003018FD">
        <w:rPr>
          <w:rFonts w:ascii="Calibri" w:hAnsi="Calibri" w:cs="Calibri"/>
          <w:noProof/>
        </w:rPr>
        <w:t xml:space="preserve">, </w:t>
      </w:r>
      <w:r w:rsidRPr="003018FD">
        <w:rPr>
          <w:rFonts w:ascii="Calibri" w:hAnsi="Calibri" w:cs="Calibri"/>
          <w:i/>
          <w:iCs/>
          <w:noProof/>
        </w:rPr>
        <w:t>236</w:t>
      </w:r>
      <w:r w:rsidRPr="003018FD">
        <w:rPr>
          <w:rFonts w:ascii="Calibri" w:hAnsi="Calibri" w:cs="Calibri"/>
          <w:noProof/>
        </w:rPr>
        <w:t>(December 2020). https://doi.org/10.1016/j.oceaneng.2021.108699</w:t>
      </w:r>
    </w:p>
    <w:p w14:paraId="49AAC990"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Hadi Moeini, M., Etemad-Shahidi, A., Chegini, V., &amp; Rahmani, I. (2012). Wave data assimilation using a hybrid approach in the Persian Gulf. </w:t>
      </w:r>
      <w:r w:rsidRPr="003018FD">
        <w:rPr>
          <w:rFonts w:ascii="Calibri" w:hAnsi="Calibri" w:cs="Calibri"/>
          <w:i/>
          <w:iCs/>
          <w:noProof/>
        </w:rPr>
        <w:t>Ocean Dynamics</w:t>
      </w:r>
      <w:r w:rsidRPr="003018FD">
        <w:rPr>
          <w:rFonts w:ascii="Calibri" w:hAnsi="Calibri" w:cs="Calibri"/>
          <w:noProof/>
        </w:rPr>
        <w:t xml:space="preserve">, </w:t>
      </w:r>
      <w:r w:rsidRPr="003018FD">
        <w:rPr>
          <w:rFonts w:ascii="Calibri" w:hAnsi="Calibri" w:cs="Calibri"/>
          <w:i/>
          <w:iCs/>
          <w:noProof/>
        </w:rPr>
        <w:t>62</w:t>
      </w:r>
      <w:r w:rsidRPr="003018FD">
        <w:rPr>
          <w:rFonts w:ascii="Calibri" w:hAnsi="Calibri" w:cs="Calibri"/>
          <w:noProof/>
        </w:rPr>
        <w:t>, 785–797. https://doi.org/10.1007/s10236-012-0529-5</w:t>
      </w:r>
    </w:p>
    <w:p w14:paraId="3803703B"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Hegermiller, C. A., Antolinez, J. A. A., Rueda, A., Camus, P., Perez, J., Erikson, L. H., Barnard, P. L., &amp; Mendez, F. J. (2017). A multimodal wave spectrum-based approach for statistical downscaling of local wave climate. </w:t>
      </w:r>
      <w:r w:rsidRPr="003018FD">
        <w:rPr>
          <w:rFonts w:ascii="Calibri" w:hAnsi="Calibri" w:cs="Calibri"/>
          <w:i/>
          <w:iCs/>
          <w:noProof/>
        </w:rPr>
        <w:t>Journal of Physical Oceanography</w:t>
      </w:r>
      <w:r w:rsidRPr="003018FD">
        <w:rPr>
          <w:rFonts w:ascii="Calibri" w:hAnsi="Calibri" w:cs="Calibri"/>
          <w:noProof/>
        </w:rPr>
        <w:t xml:space="preserve">, </w:t>
      </w:r>
      <w:r w:rsidRPr="003018FD">
        <w:rPr>
          <w:rFonts w:ascii="Calibri" w:hAnsi="Calibri" w:cs="Calibri"/>
          <w:i/>
          <w:iCs/>
          <w:noProof/>
        </w:rPr>
        <w:t>47</w:t>
      </w:r>
      <w:r w:rsidRPr="003018FD">
        <w:rPr>
          <w:rFonts w:ascii="Calibri" w:hAnsi="Calibri" w:cs="Calibri"/>
          <w:noProof/>
        </w:rPr>
        <w:t>(2), 375–386. https://doi.org/10.1175/JPO-D-16-0191.1</w:t>
      </w:r>
    </w:p>
    <w:p w14:paraId="76F555E1"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Ibarra-Berastegi, G., Saénz, J., Esnaola, G., Ezcurra, A., &amp; Ulazia, A. (2015). </w:t>
      </w:r>
      <w:r w:rsidRPr="003018FD">
        <w:rPr>
          <w:rFonts w:ascii="Calibri" w:hAnsi="Calibri" w:cs="Calibri"/>
          <w:i/>
          <w:iCs/>
          <w:noProof/>
        </w:rPr>
        <w:t>Short-term forecasting of the wave energy flux: Analogues, random forests, and physics-based models</w:t>
      </w:r>
      <w:r w:rsidRPr="003018FD">
        <w:rPr>
          <w:rFonts w:ascii="Calibri" w:hAnsi="Calibri" w:cs="Calibri"/>
          <w:noProof/>
        </w:rPr>
        <w:t>. https://doi.org/10.1016/j.oceaneng.2015.05.038</w:t>
      </w:r>
    </w:p>
    <w:p w14:paraId="3CEC9FC2"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James, S. C., Zhang, Y., &amp; O’Donncha, F. (2017). A Machine Learning Framework to Forecast Wave Conditions. </w:t>
      </w:r>
      <w:r w:rsidRPr="003018FD">
        <w:rPr>
          <w:rFonts w:ascii="Calibri" w:hAnsi="Calibri" w:cs="Calibri"/>
          <w:i/>
          <w:iCs/>
          <w:noProof/>
        </w:rPr>
        <w:t>Coastal Engineering</w:t>
      </w:r>
      <w:r w:rsidRPr="003018FD">
        <w:rPr>
          <w:rFonts w:ascii="Calibri" w:hAnsi="Calibri" w:cs="Calibri"/>
          <w:noProof/>
        </w:rPr>
        <w:t>.</w:t>
      </w:r>
    </w:p>
    <w:p w14:paraId="5CB9BB9A"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Mooneyham, J., Crosby, S. C., Kumar, N., &amp; Hutchinson, B. (2020). SWRL net: A spectral, residual deep learning model for improving short-term wave forecasts. </w:t>
      </w:r>
      <w:r w:rsidRPr="003018FD">
        <w:rPr>
          <w:rFonts w:ascii="Calibri" w:hAnsi="Calibri" w:cs="Calibri"/>
          <w:i/>
          <w:iCs/>
          <w:noProof/>
        </w:rPr>
        <w:t>Weather and Forecasting</w:t>
      </w:r>
      <w:r w:rsidRPr="003018FD">
        <w:rPr>
          <w:rFonts w:ascii="Calibri" w:hAnsi="Calibri" w:cs="Calibri"/>
          <w:noProof/>
        </w:rPr>
        <w:t xml:space="preserve">, </w:t>
      </w:r>
      <w:r w:rsidRPr="003018FD">
        <w:rPr>
          <w:rFonts w:ascii="Calibri" w:hAnsi="Calibri" w:cs="Calibri"/>
          <w:i/>
          <w:iCs/>
          <w:noProof/>
        </w:rPr>
        <w:t>35</w:t>
      </w:r>
      <w:r w:rsidRPr="003018FD">
        <w:rPr>
          <w:rFonts w:ascii="Calibri" w:hAnsi="Calibri" w:cs="Calibri"/>
          <w:noProof/>
        </w:rPr>
        <w:t>(6), 2445–2460. https://doi.org/10.1175/WAF-D-19-0254.1</w:t>
      </w:r>
    </w:p>
    <w:p w14:paraId="5C5EF2E3"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Nielsen, U. D., Iwase, K., &amp; Mounet, R. E. G. (2024). Comparing machine learning-based sea state estimates by the wave buoy analogy. </w:t>
      </w:r>
      <w:r w:rsidRPr="003018FD">
        <w:rPr>
          <w:rFonts w:ascii="Calibri" w:hAnsi="Calibri" w:cs="Calibri"/>
          <w:i/>
          <w:iCs/>
          <w:noProof/>
        </w:rPr>
        <w:t>Applied Ocean Research</w:t>
      </w:r>
      <w:r w:rsidRPr="003018FD">
        <w:rPr>
          <w:rFonts w:ascii="Calibri" w:hAnsi="Calibri" w:cs="Calibri"/>
          <w:noProof/>
        </w:rPr>
        <w:t xml:space="preserve">, </w:t>
      </w:r>
      <w:r w:rsidRPr="003018FD">
        <w:rPr>
          <w:rFonts w:ascii="Calibri" w:hAnsi="Calibri" w:cs="Calibri"/>
          <w:i/>
          <w:iCs/>
          <w:noProof/>
        </w:rPr>
        <w:t>149</w:t>
      </w:r>
      <w:r w:rsidRPr="003018FD">
        <w:rPr>
          <w:rFonts w:ascii="Calibri" w:hAnsi="Calibri" w:cs="Calibri"/>
          <w:noProof/>
        </w:rPr>
        <w:t>(April), 104042. https://doi.org/10.1016/j.apor.2024.104042</w:t>
      </w:r>
    </w:p>
    <w:p w14:paraId="4198D68A"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O’donncha, F., Zhang, Y., Chen, B., &amp; James, S. C. (2018). </w:t>
      </w:r>
      <w:r w:rsidRPr="003018FD">
        <w:rPr>
          <w:rFonts w:ascii="Calibri" w:hAnsi="Calibri" w:cs="Calibri"/>
          <w:i/>
          <w:iCs/>
          <w:noProof/>
        </w:rPr>
        <w:t>An integrated framework that combines machine learning and numerical models to improve wave-condition forecasts</w:t>
      </w:r>
      <w:r w:rsidRPr="003018FD">
        <w:rPr>
          <w:rFonts w:ascii="Calibri" w:hAnsi="Calibri" w:cs="Calibri"/>
          <w:noProof/>
        </w:rPr>
        <w:t>. https://doi.org/10.1016/j.jmarsys.2018.05.006</w:t>
      </w:r>
    </w:p>
    <w:p w14:paraId="1F6B5170"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lastRenderedPageBreak/>
        <w:t xml:space="preserve">Oh, I. S. (1981). </w:t>
      </w:r>
      <w:r w:rsidRPr="003018FD">
        <w:rPr>
          <w:rFonts w:ascii="Calibri" w:hAnsi="Calibri" w:cs="Calibri"/>
          <w:i/>
          <w:iCs/>
          <w:noProof/>
        </w:rPr>
        <w:t>Water Wave Refraction with Non-Linear Theory</w:t>
      </w:r>
      <w:r w:rsidRPr="003018FD">
        <w:rPr>
          <w:rFonts w:ascii="Calibri" w:hAnsi="Calibri" w:cs="Calibri"/>
          <w:noProof/>
        </w:rPr>
        <w:t>. https://doi.org/10.25777/760y-gq66</w:t>
      </w:r>
    </w:p>
    <w:p w14:paraId="731FFF57"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Peach, L., da Silva, G. V., Cartwright, N., &amp; Strauss, D. (2023). A comparison of process-based and data-driven techniques for downscaling offshore wave forecasts to the nearshore. </w:t>
      </w:r>
      <w:r w:rsidRPr="003018FD">
        <w:rPr>
          <w:rFonts w:ascii="Calibri" w:hAnsi="Calibri" w:cs="Calibri"/>
          <w:i/>
          <w:iCs/>
          <w:noProof/>
        </w:rPr>
        <w:t>Ocean Modelling</w:t>
      </w:r>
      <w:r w:rsidRPr="003018FD">
        <w:rPr>
          <w:rFonts w:ascii="Calibri" w:hAnsi="Calibri" w:cs="Calibri"/>
          <w:noProof/>
        </w:rPr>
        <w:t>, 102168. https://doi.org/10.1016/J.OCEMOD.2023.102168</w:t>
      </w:r>
    </w:p>
    <w:p w14:paraId="2D939BA7"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Pedregosa, F., Varoquaux, G., Gramfort, A., Michel, V., Thirion, B., Grisel, O., Blondel, M., Prettenhofer, P., Wiess, R., Dubourg, V., &amp; Vanderplas, J. (2011). Scikit-learn: Machine Learning in Python. </w:t>
      </w:r>
      <w:r w:rsidRPr="003018FD">
        <w:rPr>
          <w:rFonts w:ascii="Calibri" w:hAnsi="Calibri" w:cs="Calibri"/>
          <w:i/>
          <w:iCs/>
          <w:noProof/>
        </w:rPr>
        <w:t>Journal of Machine Learning Research</w:t>
      </w:r>
      <w:r w:rsidRPr="003018FD">
        <w:rPr>
          <w:rFonts w:ascii="Calibri" w:hAnsi="Calibri" w:cs="Calibri"/>
          <w:noProof/>
        </w:rPr>
        <w:t xml:space="preserve">, </w:t>
      </w:r>
      <w:r w:rsidRPr="003018FD">
        <w:rPr>
          <w:rFonts w:ascii="Calibri" w:hAnsi="Calibri" w:cs="Calibri"/>
          <w:i/>
          <w:iCs/>
          <w:noProof/>
        </w:rPr>
        <w:t>12</w:t>
      </w:r>
      <w:r w:rsidRPr="003018FD">
        <w:rPr>
          <w:rFonts w:ascii="Calibri" w:hAnsi="Calibri" w:cs="Calibri"/>
          <w:noProof/>
        </w:rPr>
        <w:t>(1), 1–5. https://doi.org/10.1007/s13398-014-0173-7.2</w:t>
      </w:r>
    </w:p>
    <w:p w14:paraId="12C710A4"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Reikard, G., &amp; Rogers, W. E. (2011). Forecasting ocean waves: Comparing a physics-based model with statistical models. </w:t>
      </w:r>
      <w:r w:rsidRPr="003018FD">
        <w:rPr>
          <w:rFonts w:ascii="Calibri" w:hAnsi="Calibri" w:cs="Calibri"/>
          <w:i/>
          <w:iCs/>
          <w:noProof/>
        </w:rPr>
        <w:t>Coastal Engineering</w:t>
      </w:r>
      <w:r w:rsidRPr="003018FD">
        <w:rPr>
          <w:rFonts w:ascii="Calibri" w:hAnsi="Calibri" w:cs="Calibri"/>
          <w:noProof/>
        </w:rPr>
        <w:t xml:space="preserve">, </w:t>
      </w:r>
      <w:r w:rsidRPr="003018FD">
        <w:rPr>
          <w:rFonts w:ascii="Calibri" w:hAnsi="Calibri" w:cs="Calibri"/>
          <w:i/>
          <w:iCs/>
          <w:noProof/>
        </w:rPr>
        <w:t>58</w:t>
      </w:r>
      <w:r w:rsidRPr="003018FD">
        <w:rPr>
          <w:rFonts w:ascii="Calibri" w:hAnsi="Calibri" w:cs="Calibri"/>
          <w:noProof/>
        </w:rPr>
        <w:t>, 409–416. https://doi.org/10.1016/j.coastaleng.2010.12.001</w:t>
      </w:r>
    </w:p>
    <w:p w14:paraId="79D6152D"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Ricondo, A., Cagigal, L., Rueda, A., Hoeke, R., Storlazzi, C. D., &amp; Méndez, F. J. (2023). HyWaves: Hybrid downscaling of multimodal wave spectra to nearshore areas. </w:t>
      </w:r>
      <w:r w:rsidRPr="003018FD">
        <w:rPr>
          <w:rFonts w:ascii="Calibri" w:hAnsi="Calibri" w:cs="Calibri"/>
          <w:i/>
          <w:iCs/>
          <w:noProof/>
        </w:rPr>
        <w:t>Ocean Modelling</w:t>
      </w:r>
      <w:r w:rsidRPr="003018FD">
        <w:rPr>
          <w:rFonts w:ascii="Calibri" w:hAnsi="Calibri" w:cs="Calibri"/>
          <w:noProof/>
        </w:rPr>
        <w:t xml:space="preserve">, </w:t>
      </w:r>
      <w:r w:rsidRPr="003018FD">
        <w:rPr>
          <w:rFonts w:ascii="Calibri" w:hAnsi="Calibri" w:cs="Calibri"/>
          <w:i/>
          <w:iCs/>
          <w:noProof/>
        </w:rPr>
        <w:t>184</w:t>
      </w:r>
      <w:r w:rsidRPr="003018FD">
        <w:rPr>
          <w:rFonts w:ascii="Calibri" w:hAnsi="Calibri" w:cs="Calibri"/>
          <w:noProof/>
        </w:rPr>
        <w:t>(May), 102210. https://doi.org/10.1016/j.ocemod.2023.102210</w:t>
      </w:r>
    </w:p>
    <w:p w14:paraId="24F768FE"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Shamshirband, S., Mosavi, A., Rabczuk, T., Nabipour, N., &amp; Chau, K. wing. (2020). Prediction of significant wave height; comparison between nested grid numerical model, and machine learning models of artificial neural networks, extreme learning and support vector machines. </w:t>
      </w:r>
      <w:r w:rsidRPr="003018FD">
        <w:rPr>
          <w:rFonts w:ascii="Calibri" w:hAnsi="Calibri" w:cs="Calibri"/>
          <w:i/>
          <w:iCs/>
          <w:noProof/>
        </w:rPr>
        <w:t>Engineering Applications of Computational Fluid Mechanics</w:t>
      </w:r>
      <w:r w:rsidRPr="003018FD">
        <w:rPr>
          <w:rFonts w:ascii="Calibri" w:hAnsi="Calibri" w:cs="Calibri"/>
          <w:noProof/>
        </w:rPr>
        <w:t xml:space="preserve">, </w:t>
      </w:r>
      <w:r w:rsidRPr="003018FD">
        <w:rPr>
          <w:rFonts w:ascii="Calibri" w:hAnsi="Calibri" w:cs="Calibri"/>
          <w:i/>
          <w:iCs/>
          <w:noProof/>
        </w:rPr>
        <w:t>14</w:t>
      </w:r>
      <w:r w:rsidRPr="003018FD">
        <w:rPr>
          <w:rFonts w:ascii="Calibri" w:hAnsi="Calibri" w:cs="Calibri"/>
          <w:noProof/>
        </w:rPr>
        <w:t>(1), 805–817. https://doi.org/10.1080/19942060.2020.1773932/FORMAT/EPUB</w:t>
      </w:r>
    </w:p>
    <w:p w14:paraId="4283A5AD"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Smith, G. A., Hemer, M., Greenslade, D., Trenham, C., Zieger, S., &amp; Durrant, T. (2021). Global wave hindcast with Australian and Pacific Island Focus: From past to present. </w:t>
      </w:r>
      <w:r w:rsidRPr="003018FD">
        <w:rPr>
          <w:rFonts w:ascii="Calibri" w:hAnsi="Calibri" w:cs="Calibri"/>
          <w:i/>
          <w:iCs/>
          <w:noProof/>
        </w:rPr>
        <w:t>Geoscience Data Journal</w:t>
      </w:r>
      <w:r w:rsidRPr="003018FD">
        <w:rPr>
          <w:rFonts w:ascii="Calibri" w:hAnsi="Calibri" w:cs="Calibri"/>
          <w:noProof/>
        </w:rPr>
        <w:t xml:space="preserve">, </w:t>
      </w:r>
      <w:r w:rsidRPr="003018FD">
        <w:rPr>
          <w:rFonts w:ascii="Calibri" w:hAnsi="Calibri" w:cs="Calibri"/>
          <w:i/>
          <w:iCs/>
          <w:noProof/>
        </w:rPr>
        <w:t>8</w:t>
      </w:r>
      <w:r w:rsidRPr="003018FD">
        <w:rPr>
          <w:rFonts w:ascii="Calibri" w:hAnsi="Calibri" w:cs="Calibri"/>
          <w:noProof/>
        </w:rPr>
        <w:t>(1), 24–33. https://doi.org/10.1002/gdj3.104</w:t>
      </w:r>
    </w:p>
    <w:p w14:paraId="4F77A9AD"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Vieira Da Silva, G., Murray, T., &amp; Strauss, D. (2018). Longshore wave variability along non-straight coastlines. </w:t>
      </w:r>
      <w:r w:rsidRPr="003018FD">
        <w:rPr>
          <w:rFonts w:ascii="Calibri" w:hAnsi="Calibri" w:cs="Calibri"/>
          <w:i/>
          <w:iCs/>
          <w:noProof/>
        </w:rPr>
        <w:t>Estuarine, Coastal and Shelf Science</w:t>
      </w:r>
      <w:r w:rsidRPr="003018FD">
        <w:rPr>
          <w:rFonts w:ascii="Calibri" w:hAnsi="Calibri" w:cs="Calibri"/>
          <w:noProof/>
        </w:rPr>
        <w:t xml:space="preserve">, </w:t>
      </w:r>
      <w:r w:rsidRPr="003018FD">
        <w:rPr>
          <w:rFonts w:ascii="Calibri" w:hAnsi="Calibri" w:cs="Calibri"/>
          <w:i/>
          <w:iCs/>
          <w:noProof/>
        </w:rPr>
        <w:t>212</w:t>
      </w:r>
      <w:r w:rsidRPr="003018FD">
        <w:rPr>
          <w:rFonts w:ascii="Calibri" w:hAnsi="Calibri" w:cs="Calibri"/>
          <w:noProof/>
        </w:rPr>
        <w:t>, 318–328. https://doi.org/10.1016/J.ECSS.2018.07.022</w:t>
      </w:r>
    </w:p>
    <w:p w14:paraId="3CB524CB"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Zhang, X., Li, Y., Gao, S., &amp; Ren, P. (2021). Ocean wave height series prediction with numerical long short-term memory. </w:t>
      </w:r>
      <w:r w:rsidRPr="003018FD">
        <w:rPr>
          <w:rFonts w:ascii="Calibri" w:hAnsi="Calibri" w:cs="Calibri"/>
          <w:i/>
          <w:iCs/>
          <w:noProof/>
        </w:rPr>
        <w:t>Journal of Marine Science and Engineering</w:t>
      </w:r>
      <w:r w:rsidRPr="003018FD">
        <w:rPr>
          <w:rFonts w:ascii="Calibri" w:hAnsi="Calibri" w:cs="Calibri"/>
          <w:noProof/>
        </w:rPr>
        <w:t xml:space="preserve">, </w:t>
      </w:r>
      <w:r w:rsidRPr="003018FD">
        <w:rPr>
          <w:rFonts w:ascii="Calibri" w:hAnsi="Calibri" w:cs="Calibri"/>
          <w:i/>
          <w:iCs/>
          <w:noProof/>
        </w:rPr>
        <w:t>9</w:t>
      </w:r>
      <w:r w:rsidRPr="003018FD">
        <w:rPr>
          <w:rFonts w:ascii="Calibri" w:hAnsi="Calibri" w:cs="Calibri"/>
          <w:noProof/>
        </w:rPr>
        <w:t>(5). https://doi.org/10.3390/jmse9050514</w:t>
      </w:r>
    </w:p>
    <w:p w14:paraId="0C515C83" w14:textId="77777777" w:rsidR="003018FD" w:rsidRPr="003018FD" w:rsidRDefault="003018FD" w:rsidP="003018FD">
      <w:pPr>
        <w:widowControl w:val="0"/>
        <w:autoSpaceDE w:val="0"/>
        <w:autoSpaceDN w:val="0"/>
        <w:adjustRightInd w:val="0"/>
        <w:spacing w:line="360" w:lineRule="auto"/>
        <w:ind w:left="480" w:hanging="480"/>
        <w:rPr>
          <w:rFonts w:ascii="Calibri" w:hAnsi="Calibri" w:cs="Calibri"/>
          <w:noProof/>
        </w:rPr>
      </w:pPr>
      <w:r w:rsidRPr="003018FD">
        <w:rPr>
          <w:rFonts w:ascii="Calibri" w:hAnsi="Calibri" w:cs="Calibri"/>
          <w:noProof/>
        </w:rPr>
        <w:t xml:space="preserve">Zhang, Y., James, S. C., &amp; O’Donncha, F. (2017). An ensemble-based approach that combines machine learning and numerical models to improve forecasts of wave conditions. </w:t>
      </w:r>
      <w:r w:rsidRPr="003018FD">
        <w:rPr>
          <w:rFonts w:ascii="Calibri" w:hAnsi="Calibri" w:cs="Calibri"/>
          <w:i/>
          <w:iCs/>
          <w:noProof/>
        </w:rPr>
        <w:t>OCEANS 2017 - Anchorage</w:t>
      </w:r>
      <w:r w:rsidRPr="003018FD">
        <w:rPr>
          <w:rFonts w:ascii="Calibri" w:hAnsi="Calibri" w:cs="Calibri"/>
          <w:noProof/>
        </w:rPr>
        <w:t xml:space="preserve">, </w:t>
      </w:r>
      <w:r w:rsidRPr="003018FD">
        <w:rPr>
          <w:rFonts w:ascii="Calibri" w:hAnsi="Calibri" w:cs="Calibri"/>
          <w:i/>
          <w:iCs/>
          <w:noProof/>
        </w:rPr>
        <w:t>2017</w:t>
      </w:r>
      <w:r w:rsidRPr="003018FD">
        <w:rPr>
          <w:rFonts w:ascii="Calibri" w:hAnsi="Calibri" w:cs="Calibri"/>
          <w:noProof/>
        </w:rPr>
        <w:t>-</w:t>
      </w:r>
      <w:r w:rsidRPr="003018FD">
        <w:rPr>
          <w:rFonts w:ascii="Calibri" w:hAnsi="Calibri" w:cs="Calibri"/>
          <w:i/>
          <w:iCs/>
          <w:noProof/>
        </w:rPr>
        <w:t>January</w:t>
      </w:r>
      <w:r w:rsidRPr="003018FD">
        <w:rPr>
          <w:rFonts w:ascii="Calibri" w:hAnsi="Calibri" w:cs="Calibri"/>
          <w:noProof/>
        </w:rPr>
        <w:t>, 1–7.</w:t>
      </w:r>
    </w:p>
    <w:p w14:paraId="72534F2F" w14:textId="30E9CA6C" w:rsidR="00553591" w:rsidRPr="00553591" w:rsidRDefault="00553591" w:rsidP="00434C0D">
      <w:pPr>
        <w:spacing w:line="360" w:lineRule="auto"/>
      </w:pPr>
      <w:r>
        <w:fldChar w:fldCharType="end"/>
      </w:r>
    </w:p>
    <w:sectPr w:rsidR="00553591" w:rsidRPr="00553591" w:rsidSect="000603E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1C7CE0" w14:textId="77777777" w:rsidR="007F33E5" w:rsidRDefault="007F33E5" w:rsidP="00A131A9">
      <w:r>
        <w:separator/>
      </w:r>
    </w:p>
  </w:endnote>
  <w:endnote w:type="continuationSeparator" w:id="0">
    <w:p w14:paraId="4112AD39" w14:textId="77777777" w:rsidR="007F33E5" w:rsidRDefault="007F33E5" w:rsidP="00A13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C25A47" w14:textId="77777777" w:rsidR="007F33E5" w:rsidRDefault="007F33E5" w:rsidP="00A131A9">
      <w:r>
        <w:separator/>
      </w:r>
    </w:p>
  </w:footnote>
  <w:footnote w:type="continuationSeparator" w:id="0">
    <w:p w14:paraId="7D3E90F8" w14:textId="77777777" w:rsidR="007F33E5" w:rsidRDefault="007F33E5" w:rsidP="00A131A9">
      <w:r>
        <w:continuationSeparator/>
      </w:r>
    </w:p>
  </w:footnote>
  <w:footnote w:id="1">
    <w:p w14:paraId="1A0AF5D6" w14:textId="34FD6F37" w:rsidR="00A131A9" w:rsidRPr="00A131A9" w:rsidRDefault="00A131A9">
      <w:pPr>
        <w:pStyle w:val="FootnoteText"/>
        <w:rPr>
          <w:lang w:val="en-GB"/>
        </w:rPr>
      </w:pPr>
      <w:r>
        <w:rPr>
          <w:rStyle w:val="FootnoteReference"/>
        </w:rPr>
        <w:footnoteRef/>
      </w:r>
      <w:r>
        <w:t xml:space="preserve"> Address: Griffith University Gold Coast Campus, Southport, Queensland, Australia</w:t>
      </w:r>
    </w:p>
  </w:footnote>
  <w:footnote w:id="2">
    <w:p w14:paraId="66F26BC4" w14:textId="22F2B580" w:rsidR="00A131A9" w:rsidRDefault="00A131A9">
      <w:pPr>
        <w:pStyle w:val="FootnoteText"/>
        <w:rPr>
          <w:lang w:val="en-GB"/>
        </w:rPr>
      </w:pPr>
      <w:r>
        <w:rPr>
          <w:rStyle w:val="FootnoteReference"/>
        </w:rPr>
        <w:footnoteRef/>
      </w:r>
      <w:r>
        <w:t xml:space="preserve"> </w:t>
      </w:r>
      <w:r>
        <w:rPr>
          <w:lang w:val="en-GB"/>
        </w:rPr>
        <w:t xml:space="preserve">Leo Peach Corresponding Author: </w:t>
      </w:r>
      <w:hyperlink r:id="rId1" w:history="1">
        <w:r w:rsidRPr="00B55BFA">
          <w:rPr>
            <w:rStyle w:val="Hyperlink"/>
            <w:lang w:val="en-GB"/>
          </w:rPr>
          <w:t>leo.peach@griffithuni.edu.au</w:t>
        </w:r>
      </w:hyperlink>
    </w:p>
    <w:p w14:paraId="7B593563" w14:textId="77777777" w:rsidR="00A131A9" w:rsidRPr="00A131A9" w:rsidRDefault="00A131A9">
      <w:pPr>
        <w:pStyle w:val="FootnoteText"/>
        <w:rPr>
          <w:lang w:val="en-GB"/>
        </w:rPr>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C07E52"/>
    <w:multiLevelType w:val="hybridMultilevel"/>
    <w:tmpl w:val="DE8C232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B176C3A"/>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7DC30BF"/>
    <w:multiLevelType w:val="hybridMultilevel"/>
    <w:tmpl w:val="A822D508"/>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DEEDD5A">
      <w:numFmt w:val="bullet"/>
      <w:lvlText w:val="-"/>
      <w:lvlJc w:val="left"/>
      <w:pPr>
        <w:ind w:left="2520" w:hanging="360"/>
      </w:pPr>
      <w:rPr>
        <w:rFonts w:ascii="Calibri" w:eastAsiaTheme="minorEastAsia" w:hAnsi="Calibri" w:cs="Calibri" w:hint="default"/>
      </w:rPr>
    </w:lvl>
    <w:lvl w:ilvl="3" w:tplc="0809000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4CF47987"/>
    <w:multiLevelType w:val="hybridMultilevel"/>
    <w:tmpl w:val="A0AC8A6A"/>
    <w:lvl w:ilvl="0" w:tplc="08090001">
      <w:start w:val="1"/>
      <w:numFmt w:val="bullet"/>
      <w:lvlText w:val=""/>
      <w:lvlJc w:val="left"/>
      <w:pPr>
        <w:ind w:left="1080" w:hanging="360"/>
      </w:pPr>
      <w:rPr>
        <w:rFonts w:ascii="Symbol" w:hAnsi="Symbol"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 w15:restartNumberingAfterBreak="0">
    <w:nsid w:val="4DAB564C"/>
    <w:multiLevelType w:val="hybridMultilevel"/>
    <w:tmpl w:val="1C16B6DE"/>
    <w:lvl w:ilvl="0" w:tplc="08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2946912"/>
    <w:multiLevelType w:val="hybridMultilevel"/>
    <w:tmpl w:val="52C6E94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405030259">
    <w:abstractNumId w:val="1"/>
  </w:num>
  <w:num w:numId="2" w16cid:durableId="833645059">
    <w:abstractNumId w:val="2"/>
  </w:num>
  <w:num w:numId="3" w16cid:durableId="1644509162">
    <w:abstractNumId w:val="3"/>
  </w:num>
  <w:num w:numId="4" w16cid:durableId="439951657">
    <w:abstractNumId w:val="4"/>
  </w:num>
  <w:num w:numId="5" w16cid:durableId="1898737381">
    <w:abstractNumId w:val="0"/>
  </w:num>
  <w:num w:numId="6" w16cid:durableId="72268193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1B8F"/>
    <w:rsid w:val="00005985"/>
    <w:rsid w:val="00005ECF"/>
    <w:rsid w:val="00007530"/>
    <w:rsid w:val="000122CE"/>
    <w:rsid w:val="00012549"/>
    <w:rsid w:val="0001412A"/>
    <w:rsid w:val="0001598C"/>
    <w:rsid w:val="00016E57"/>
    <w:rsid w:val="000178B2"/>
    <w:rsid w:val="00023D2B"/>
    <w:rsid w:val="00024842"/>
    <w:rsid w:val="00024FF1"/>
    <w:rsid w:val="00026F83"/>
    <w:rsid w:val="00030173"/>
    <w:rsid w:val="000301F2"/>
    <w:rsid w:val="0003138C"/>
    <w:rsid w:val="000324C8"/>
    <w:rsid w:val="00033CA5"/>
    <w:rsid w:val="000356BB"/>
    <w:rsid w:val="000358D7"/>
    <w:rsid w:val="00037FBE"/>
    <w:rsid w:val="0004078C"/>
    <w:rsid w:val="0004182C"/>
    <w:rsid w:val="000434E3"/>
    <w:rsid w:val="0004727A"/>
    <w:rsid w:val="00047C0C"/>
    <w:rsid w:val="00051998"/>
    <w:rsid w:val="00053103"/>
    <w:rsid w:val="00057B90"/>
    <w:rsid w:val="000603E0"/>
    <w:rsid w:val="00062CD0"/>
    <w:rsid w:val="00066B91"/>
    <w:rsid w:val="00070E62"/>
    <w:rsid w:val="000726D7"/>
    <w:rsid w:val="00077337"/>
    <w:rsid w:val="0007775A"/>
    <w:rsid w:val="00080B9D"/>
    <w:rsid w:val="00080CB6"/>
    <w:rsid w:val="00081F0E"/>
    <w:rsid w:val="0009092B"/>
    <w:rsid w:val="000949E2"/>
    <w:rsid w:val="00095506"/>
    <w:rsid w:val="000A2509"/>
    <w:rsid w:val="000A3937"/>
    <w:rsid w:val="000A4982"/>
    <w:rsid w:val="000A5DA1"/>
    <w:rsid w:val="000A70BC"/>
    <w:rsid w:val="000A70D5"/>
    <w:rsid w:val="000B04F7"/>
    <w:rsid w:val="000B171C"/>
    <w:rsid w:val="000B3A25"/>
    <w:rsid w:val="000B4BAF"/>
    <w:rsid w:val="000B4E86"/>
    <w:rsid w:val="000B529B"/>
    <w:rsid w:val="000B5B95"/>
    <w:rsid w:val="000B632F"/>
    <w:rsid w:val="000C0EF8"/>
    <w:rsid w:val="000C4919"/>
    <w:rsid w:val="000C55D2"/>
    <w:rsid w:val="000C5857"/>
    <w:rsid w:val="000C6B77"/>
    <w:rsid w:val="000D0160"/>
    <w:rsid w:val="000D0B95"/>
    <w:rsid w:val="000D1167"/>
    <w:rsid w:val="000D1B88"/>
    <w:rsid w:val="000D2DF6"/>
    <w:rsid w:val="000D36E8"/>
    <w:rsid w:val="000D52E1"/>
    <w:rsid w:val="000D5BF8"/>
    <w:rsid w:val="000E0830"/>
    <w:rsid w:val="000E108C"/>
    <w:rsid w:val="000E2DAB"/>
    <w:rsid w:val="000E6073"/>
    <w:rsid w:val="000E6A4B"/>
    <w:rsid w:val="000F0146"/>
    <w:rsid w:val="000F20A4"/>
    <w:rsid w:val="000F25F3"/>
    <w:rsid w:val="000F6769"/>
    <w:rsid w:val="000F67ED"/>
    <w:rsid w:val="00104A7A"/>
    <w:rsid w:val="0010631A"/>
    <w:rsid w:val="00106634"/>
    <w:rsid w:val="001075DD"/>
    <w:rsid w:val="00110594"/>
    <w:rsid w:val="00110E1A"/>
    <w:rsid w:val="00111A01"/>
    <w:rsid w:val="00112AD5"/>
    <w:rsid w:val="00113EA1"/>
    <w:rsid w:val="00114490"/>
    <w:rsid w:val="001154C1"/>
    <w:rsid w:val="00115AD9"/>
    <w:rsid w:val="00116545"/>
    <w:rsid w:val="00120059"/>
    <w:rsid w:val="00122284"/>
    <w:rsid w:val="00123AF5"/>
    <w:rsid w:val="00123E0C"/>
    <w:rsid w:val="00123E5E"/>
    <w:rsid w:val="001244F7"/>
    <w:rsid w:val="00130E22"/>
    <w:rsid w:val="0013178B"/>
    <w:rsid w:val="00135086"/>
    <w:rsid w:val="001401E6"/>
    <w:rsid w:val="00140266"/>
    <w:rsid w:val="00141012"/>
    <w:rsid w:val="00145A73"/>
    <w:rsid w:val="00146CF6"/>
    <w:rsid w:val="00146E7B"/>
    <w:rsid w:val="00147A71"/>
    <w:rsid w:val="001511BE"/>
    <w:rsid w:val="001517F5"/>
    <w:rsid w:val="001533E0"/>
    <w:rsid w:val="0015580D"/>
    <w:rsid w:val="00155C08"/>
    <w:rsid w:val="00155D57"/>
    <w:rsid w:val="00156497"/>
    <w:rsid w:val="00156681"/>
    <w:rsid w:val="0016140A"/>
    <w:rsid w:val="00162E90"/>
    <w:rsid w:val="00163F83"/>
    <w:rsid w:val="0016604F"/>
    <w:rsid w:val="00166640"/>
    <w:rsid w:val="00166EF4"/>
    <w:rsid w:val="00167252"/>
    <w:rsid w:val="00167E9E"/>
    <w:rsid w:val="00170381"/>
    <w:rsid w:val="00170417"/>
    <w:rsid w:val="00170481"/>
    <w:rsid w:val="001706D8"/>
    <w:rsid w:val="00172AAB"/>
    <w:rsid w:val="0017407B"/>
    <w:rsid w:val="00174DB8"/>
    <w:rsid w:val="00175724"/>
    <w:rsid w:val="00175D8E"/>
    <w:rsid w:val="00175F5C"/>
    <w:rsid w:val="00176ED8"/>
    <w:rsid w:val="00177D6A"/>
    <w:rsid w:val="00185D30"/>
    <w:rsid w:val="001877A0"/>
    <w:rsid w:val="00190779"/>
    <w:rsid w:val="001952AC"/>
    <w:rsid w:val="001974BB"/>
    <w:rsid w:val="00197DD7"/>
    <w:rsid w:val="001A183F"/>
    <w:rsid w:val="001A218F"/>
    <w:rsid w:val="001A4471"/>
    <w:rsid w:val="001A4974"/>
    <w:rsid w:val="001A6515"/>
    <w:rsid w:val="001A6970"/>
    <w:rsid w:val="001A7191"/>
    <w:rsid w:val="001A7B1C"/>
    <w:rsid w:val="001B03D9"/>
    <w:rsid w:val="001B08E9"/>
    <w:rsid w:val="001B0B3B"/>
    <w:rsid w:val="001B1170"/>
    <w:rsid w:val="001B1E74"/>
    <w:rsid w:val="001B20E6"/>
    <w:rsid w:val="001B2584"/>
    <w:rsid w:val="001B2C1D"/>
    <w:rsid w:val="001B2D66"/>
    <w:rsid w:val="001B682D"/>
    <w:rsid w:val="001B7035"/>
    <w:rsid w:val="001C042D"/>
    <w:rsid w:val="001C735D"/>
    <w:rsid w:val="001D1395"/>
    <w:rsid w:val="001D2D66"/>
    <w:rsid w:val="001D3E99"/>
    <w:rsid w:val="001D68DD"/>
    <w:rsid w:val="001E18D3"/>
    <w:rsid w:val="001E2A07"/>
    <w:rsid w:val="001F08DA"/>
    <w:rsid w:val="001F253D"/>
    <w:rsid w:val="001F3105"/>
    <w:rsid w:val="001F77E5"/>
    <w:rsid w:val="001F78E2"/>
    <w:rsid w:val="0020057B"/>
    <w:rsid w:val="002018F8"/>
    <w:rsid w:val="00203EEE"/>
    <w:rsid w:val="0020419C"/>
    <w:rsid w:val="00204D2D"/>
    <w:rsid w:val="0020630C"/>
    <w:rsid w:val="00207710"/>
    <w:rsid w:val="00213225"/>
    <w:rsid w:val="00215D0E"/>
    <w:rsid w:val="00216CE9"/>
    <w:rsid w:val="00217B55"/>
    <w:rsid w:val="0022083B"/>
    <w:rsid w:val="00220BC7"/>
    <w:rsid w:val="0022180D"/>
    <w:rsid w:val="0022440B"/>
    <w:rsid w:val="0022493B"/>
    <w:rsid w:val="002269C8"/>
    <w:rsid w:val="0023533D"/>
    <w:rsid w:val="00235FD2"/>
    <w:rsid w:val="00237075"/>
    <w:rsid w:val="00241A9D"/>
    <w:rsid w:val="0024366E"/>
    <w:rsid w:val="0024477C"/>
    <w:rsid w:val="002459B0"/>
    <w:rsid w:val="00246818"/>
    <w:rsid w:val="002476E1"/>
    <w:rsid w:val="00252F96"/>
    <w:rsid w:val="00253855"/>
    <w:rsid w:val="00253E36"/>
    <w:rsid w:val="00254084"/>
    <w:rsid w:val="00255444"/>
    <w:rsid w:val="002563D3"/>
    <w:rsid w:val="00256600"/>
    <w:rsid w:val="002604CB"/>
    <w:rsid w:val="00260BC4"/>
    <w:rsid w:val="00261F2B"/>
    <w:rsid w:val="002628AE"/>
    <w:rsid w:val="002635C1"/>
    <w:rsid w:val="0026794A"/>
    <w:rsid w:val="00270D35"/>
    <w:rsid w:val="00272521"/>
    <w:rsid w:val="00275135"/>
    <w:rsid w:val="00277211"/>
    <w:rsid w:val="00280EAE"/>
    <w:rsid w:val="00281101"/>
    <w:rsid w:val="00285119"/>
    <w:rsid w:val="0028549A"/>
    <w:rsid w:val="00286617"/>
    <w:rsid w:val="002867F0"/>
    <w:rsid w:val="00286CA4"/>
    <w:rsid w:val="0029213F"/>
    <w:rsid w:val="002979E7"/>
    <w:rsid w:val="00297B31"/>
    <w:rsid w:val="002A0F05"/>
    <w:rsid w:val="002A322E"/>
    <w:rsid w:val="002B0F95"/>
    <w:rsid w:val="002B152B"/>
    <w:rsid w:val="002B2F2E"/>
    <w:rsid w:val="002B4E17"/>
    <w:rsid w:val="002B7630"/>
    <w:rsid w:val="002C2E98"/>
    <w:rsid w:val="002C396C"/>
    <w:rsid w:val="002C3C58"/>
    <w:rsid w:val="002C4934"/>
    <w:rsid w:val="002C7C52"/>
    <w:rsid w:val="002D1687"/>
    <w:rsid w:val="002D2034"/>
    <w:rsid w:val="002D2764"/>
    <w:rsid w:val="002D47C3"/>
    <w:rsid w:val="002D61FB"/>
    <w:rsid w:val="002D6507"/>
    <w:rsid w:val="002D69CA"/>
    <w:rsid w:val="002D7D33"/>
    <w:rsid w:val="002E55E6"/>
    <w:rsid w:val="002E6A9A"/>
    <w:rsid w:val="002E6DAC"/>
    <w:rsid w:val="002F131F"/>
    <w:rsid w:val="002F2335"/>
    <w:rsid w:val="002F571F"/>
    <w:rsid w:val="002F618C"/>
    <w:rsid w:val="003018FD"/>
    <w:rsid w:val="00303D1F"/>
    <w:rsid w:val="003065F9"/>
    <w:rsid w:val="003067A6"/>
    <w:rsid w:val="0031039D"/>
    <w:rsid w:val="0031305E"/>
    <w:rsid w:val="003135B9"/>
    <w:rsid w:val="003150BF"/>
    <w:rsid w:val="00315F5F"/>
    <w:rsid w:val="00316603"/>
    <w:rsid w:val="003238D2"/>
    <w:rsid w:val="00326EEC"/>
    <w:rsid w:val="00330AA7"/>
    <w:rsid w:val="003339BA"/>
    <w:rsid w:val="00335F88"/>
    <w:rsid w:val="00337A44"/>
    <w:rsid w:val="00341648"/>
    <w:rsid w:val="00342E63"/>
    <w:rsid w:val="00343560"/>
    <w:rsid w:val="00345317"/>
    <w:rsid w:val="00346B99"/>
    <w:rsid w:val="0035054A"/>
    <w:rsid w:val="00350814"/>
    <w:rsid w:val="00351916"/>
    <w:rsid w:val="00353D4B"/>
    <w:rsid w:val="00355BDA"/>
    <w:rsid w:val="003564D5"/>
    <w:rsid w:val="003574F7"/>
    <w:rsid w:val="00357A51"/>
    <w:rsid w:val="00357AF1"/>
    <w:rsid w:val="003620D8"/>
    <w:rsid w:val="0036246E"/>
    <w:rsid w:val="0036263A"/>
    <w:rsid w:val="00363842"/>
    <w:rsid w:val="00364C9A"/>
    <w:rsid w:val="003656F4"/>
    <w:rsid w:val="003658F2"/>
    <w:rsid w:val="00370F89"/>
    <w:rsid w:val="00373A1C"/>
    <w:rsid w:val="00375217"/>
    <w:rsid w:val="00375D51"/>
    <w:rsid w:val="00376CEE"/>
    <w:rsid w:val="0037784D"/>
    <w:rsid w:val="0038077E"/>
    <w:rsid w:val="00380A3C"/>
    <w:rsid w:val="00381C67"/>
    <w:rsid w:val="00382204"/>
    <w:rsid w:val="00385CB5"/>
    <w:rsid w:val="0038640A"/>
    <w:rsid w:val="0038738D"/>
    <w:rsid w:val="00391107"/>
    <w:rsid w:val="00393581"/>
    <w:rsid w:val="003960AC"/>
    <w:rsid w:val="0039694A"/>
    <w:rsid w:val="00397BE9"/>
    <w:rsid w:val="003A14D2"/>
    <w:rsid w:val="003A3220"/>
    <w:rsid w:val="003A360D"/>
    <w:rsid w:val="003A36FF"/>
    <w:rsid w:val="003A37D3"/>
    <w:rsid w:val="003A4003"/>
    <w:rsid w:val="003A430C"/>
    <w:rsid w:val="003A4E2F"/>
    <w:rsid w:val="003A63B6"/>
    <w:rsid w:val="003A6913"/>
    <w:rsid w:val="003A6C43"/>
    <w:rsid w:val="003A7518"/>
    <w:rsid w:val="003B17CE"/>
    <w:rsid w:val="003B23AD"/>
    <w:rsid w:val="003B7F20"/>
    <w:rsid w:val="003C0DE0"/>
    <w:rsid w:val="003C2DB8"/>
    <w:rsid w:val="003C746C"/>
    <w:rsid w:val="003C75DC"/>
    <w:rsid w:val="003D06D5"/>
    <w:rsid w:val="003D1E38"/>
    <w:rsid w:val="003D3BB2"/>
    <w:rsid w:val="003D591E"/>
    <w:rsid w:val="003D624E"/>
    <w:rsid w:val="003E1ACE"/>
    <w:rsid w:val="003E2F49"/>
    <w:rsid w:val="003E3D2A"/>
    <w:rsid w:val="003E796D"/>
    <w:rsid w:val="003F039A"/>
    <w:rsid w:val="003F178E"/>
    <w:rsid w:val="003F4188"/>
    <w:rsid w:val="003F65A9"/>
    <w:rsid w:val="003F6C6D"/>
    <w:rsid w:val="00401F07"/>
    <w:rsid w:val="00402821"/>
    <w:rsid w:val="00403403"/>
    <w:rsid w:val="004034D7"/>
    <w:rsid w:val="00405827"/>
    <w:rsid w:val="00407AF2"/>
    <w:rsid w:val="00410EF2"/>
    <w:rsid w:val="00414B90"/>
    <w:rsid w:val="00415DDE"/>
    <w:rsid w:val="00420333"/>
    <w:rsid w:val="0042095A"/>
    <w:rsid w:val="00420CAC"/>
    <w:rsid w:val="004224E9"/>
    <w:rsid w:val="00423687"/>
    <w:rsid w:val="0042402E"/>
    <w:rsid w:val="004269FD"/>
    <w:rsid w:val="004313DC"/>
    <w:rsid w:val="00431C3C"/>
    <w:rsid w:val="0043247A"/>
    <w:rsid w:val="00432AEE"/>
    <w:rsid w:val="00433925"/>
    <w:rsid w:val="00434C0D"/>
    <w:rsid w:val="00434CC7"/>
    <w:rsid w:val="00440089"/>
    <w:rsid w:val="004422ED"/>
    <w:rsid w:val="00443E37"/>
    <w:rsid w:val="00445826"/>
    <w:rsid w:val="0044583C"/>
    <w:rsid w:val="00445A52"/>
    <w:rsid w:val="00445F08"/>
    <w:rsid w:val="004464F1"/>
    <w:rsid w:val="0044756B"/>
    <w:rsid w:val="00451ABF"/>
    <w:rsid w:val="00451C74"/>
    <w:rsid w:val="00452733"/>
    <w:rsid w:val="004534C5"/>
    <w:rsid w:val="0045501E"/>
    <w:rsid w:val="00455263"/>
    <w:rsid w:val="004560D9"/>
    <w:rsid w:val="004565C6"/>
    <w:rsid w:val="00457458"/>
    <w:rsid w:val="00457655"/>
    <w:rsid w:val="00457CA0"/>
    <w:rsid w:val="004619CB"/>
    <w:rsid w:val="0046328A"/>
    <w:rsid w:val="00463B43"/>
    <w:rsid w:val="00466264"/>
    <w:rsid w:val="004677CC"/>
    <w:rsid w:val="00467A74"/>
    <w:rsid w:val="00470EE5"/>
    <w:rsid w:val="0047153D"/>
    <w:rsid w:val="00472F59"/>
    <w:rsid w:val="00475850"/>
    <w:rsid w:val="00475A27"/>
    <w:rsid w:val="00475AE0"/>
    <w:rsid w:val="0047764F"/>
    <w:rsid w:val="00477732"/>
    <w:rsid w:val="00477E2A"/>
    <w:rsid w:val="0048092F"/>
    <w:rsid w:val="0048156C"/>
    <w:rsid w:val="00482072"/>
    <w:rsid w:val="00482F0B"/>
    <w:rsid w:val="00484043"/>
    <w:rsid w:val="00484A58"/>
    <w:rsid w:val="00485BAB"/>
    <w:rsid w:val="004863ED"/>
    <w:rsid w:val="00487CFE"/>
    <w:rsid w:val="004922D7"/>
    <w:rsid w:val="00492B81"/>
    <w:rsid w:val="00492D4E"/>
    <w:rsid w:val="00493BA7"/>
    <w:rsid w:val="00493E82"/>
    <w:rsid w:val="0049426C"/>
    <w:rsid w:val="0049453D"/>
    <w:rsid w:val="004950D9"/>
    <w:rsid w:val="0049561A"/>
    <w:rsid w:val="00495ECC"/>
    <w:rsid w:val="00495F23"/>
    <w:rsid w:val="0049629F"/>
    <w:rsid w:val="0049778F"/>
    <w:rsid w:val="00497AFE"/>
    <w:rsid w:val="004A2338"/>
    <w:rsid w:val="004A434B"/>
    <w:rsid w:val="004A4BC8"/>
    <w:rsid w:val="004A5471"/>
    <w:rsid w:val="004A5D8D"/>
    <w:rsid w:val="004A637C"/>
    <w:rsid w:val="004B1620"/>
    <w:rsid w:val="004B180B"/>
    <w:rsid w:val="004B217B"/>
    <w:rsid w:val="004B32E1"/>
    <w:rsid w:val="004B782D"/>
    <w:rsid w:val="004C294C"/>
    <w:rsid w:val="004C3091"/>
    <w:rsid w:val="004C3D48"/>
    <w:rsid w:val="004C6F04"/>
    <w:rsid w:val="004D03DE"/>
    <w:rsid w:val="004D0AEC"/>
    <w:rsid w:val="004D2856"/>
    <w:rsid w:val="004D4CC1"/>
    <w:rsid w:val="004D4FC8"/>
    <w:rsid w:val="004D7332"/>
    <w:rsid w:val="004E3A80"/>
    <w:rsid w:val="004E52B9"/>
    <w:rsid w:val="004F0DE4"/>
    <w:rsid w:val="004F33AE"/>
    <w:rsid w:val="004F4716"/>
    <w:rsid w:val="004F7DBF"/>
    <w:rsid w:val="00500505"/>
    <w:rsid w:val="00500FC6"/>
    <w:rsid w:val="005026E7"/>
    <w:rsid w:val="00502CAF"/>
    <w:rsid w:val="005038AB"/>
    <w:rsid w:val="0050439E"/>
    <w:rsid w:val="00505459"/>
    <w:rsid w:val="00510513"/>
    <w:rsid w:val="00512175"/>
    <w:rsid w:val="00512837"/>
    <w:rsid w:val="005128A8"/>
    <w:rsid w:val="005128FF"/>
    <w:rsid w:val="00514FBC"/>
    <w:rsid w:val="00516E77"/>
    <w:rsid w:val="005172E1"/>
    <w:rsid w:val="00520ACC"/>
    <w:rsid w:val="00520D91"/>
    <w:rsid w:val="00520FE8"/>
    <w:rsid w:val="00520FF0"/>
    <w:rsid w:val="005232DD"/>
    <w:rsid w:val="0052418F"/>
    <w:rsid w:val="005244D4"/>
    <w:rsid w:val="0052532C"/>
    <w:rsid w:val="00525BC8"/>
    <w:rsid w:val="005272C4"/>
    <w:rsid w:val="005310D5"/>
    <w:rsid w:val="00531A86"/>
    <w:rsid w:val="00531FF4"/>
    <w:rsid w:val="0053528C"/>
    <w:rsid w:val="00542AC0"/>
    <w:rsid w:val="00542B51"/>
    <w:rsid w:val="00542C1E"/>
    <w:rsid w:val="00544262"/>
    <w:rsid w:val="0054486A"/>
    <w:rsid w:val="00550FE9"/>
    <w:rsid w:val="0055199F"/>
    <w:rsid w:val="00551B8F"/>
    <w:rsid w:val="00553167"/>
    <w:rsid w:val="00553591"/>
    <w:rsid w:val="00553FD3"/>
    <w:rsid w:val="0055654E"/>
    <w:rsid w:val="005574A9"/>
    <w:rsid w:val="00557786"/>
    <w:rsid w:val="00564CA7"/>
    <w:rsid w:val="00571F2F"/>
    <w:rsid w:val="00572E05"/>
    <w:rsid w:val="00574394"/>
    <w:rsid w:val="0057470A"/>
    <w:rsid w:val="005800E4"/>
    <w:rsid w:val="00580FA7"/>
    <w:rsid w:val="00581E31"/>
    <w:rsid w:val="00583A62"/>
    <w:rsid w:val="005855B4"/>
    <w:rsid w:val="00585748"/>
    <w:rsid w:val="0058667C"/>
    <w:rsid w:val="005869A7"/>
    <w:rsid w:val="00591324"/>
    <w:rsid w:val="00591FDD"/>
    <w:rsid w:val="005920A6"/>
    <w:rsid w:val="005923EF"/>
    <w:rsid w:val="0059554C"/>
    <w:rsid w:val="005976D8"/>
    <w:rsid w:val="00597A93"/>
    <w:rsid w:val="005A1304"/>
    <w:rsid w:val="005A28E2"/>
    <w:rsid w:val="005A5726"/>
    <w:rsid w:val="005A66A0"/>
    <w:rsid w:val="005A6D1F"/>
    <w:rsid w:val="005B0859"/>
    <w:rsid w:val="005B2A82"/>
    <w:rsid w:val="005B5BE1"/>
    <w:rsid w:val="005B5EB5"/>
    <w:rsid w:val="005B656C"/>
    <w:rsid w:val="005B6F1B"/>
    <w:rsid w:val="005B7C09"/>
    <w:rsid w:val="005B7FE9"/>
    <w:rsid w:val="005C684D"/>
    <w:rsid w:val="005C7711"/>
    <w:rsid w:val="005D0A6C"/>
    <w:rsid w:val="005D368B"/>
    <w:rsid w:val="005D39ED"/>
    <w:rsid w:val="005D5A27"/>
    <w:rsid w:val="005E0861"/>
    <w:rsid w:val="005E12F1"/>
    <w:rsid w:val="005E347D"/>
    <w:rsid w:val="005E42B3"/>
    <w:rsid w:val="005E6210"/>
    <w:rsid w:val="005E7841"/>
    <w:rsid w:val="005F0798"/>
    <w:rsid w:val="005F1351"/>
    <w:rsid w:val="005F2F8A"/>
    <w:rsid w:val="005F4583"/>
    <w:rsid w:val="005F6C53"/>
    <w:rsid w:val="005F7866"/>
    <w:rsid w:val="00600D6A"/>
    <w:rsid w:val="006013A2"/>
    <w:rsid w:val="00603F07"/>
    <w:rsid w:val="0060484D"/>
    <w:rsid w:val="0060729F"/>
    <w:rsid w:val="00610583"/>
    <w:rsid w:val="00612D60"/>
    <w:rsid w:val="00613423"/>
    <w:rsid w:val="00614AA4"/>
    <w:rsid w:val="00614B35"/>
    <w:rsid w:val="00615255"/>
    <w:rsid w:val="00615C50"/>
    <w:rsid w:val="00617316"/>
    <w:rsid w:val="00621722"/>
    <w:rsid w:val="0062237F"/>
    <w:rsid w:val="00625AB9"/>
    <w:rsid w:val="00632B89"/>
    <w:rsid w:val="00635FCA"/>
    <w:rsid w:val="00641370"/>
    <w:rsid w:val="0064174D"/>
    <w:rsid w:val="006417CD"/>
    <w:rsid w:val="00642F5A"/>
    <w:rsid w:val="006430A5"/>
    <w:rsid w:val="006430A8"/>
    <w:rsid w:val="00643C7C"/>
    <w:rsid w:val="00644A32"/>
    <w:rsid w:val="006452BA"/>
    <w:rsid w:val="00645B2E"/>
    <w:rsid w:val="00647C40"/>
    <w:rsid w:val="00647E71"/>
    <w:rsid w:val="00650279"/>
    <w:rsid w:val="006545E1"/>
    <w:rsid w:val="00654686"/>
    <w:rsid w:val="00654CD8"/>
    <w:rsid w:val="0065568B"/>
    <w:rsid w:val="00660B74"/>
    <w:rsid w:val="00660CE5"/>
    <w:rsid w:val="00664C00"/>
    <w:rsid w:val="00665A90"/>
    <w:rsid w:val="00670464"/>
    <w:rsid w:val="00670D57"/>
    <w:rsid w:val="006715B2"/>
    <w:rsid w:val="006719FB"/>
    <w:rsid w:val="00671E15"/>
    <w:rsid w:val="0067255B"/>
    <w:rsid w:val="0067291E"/>
    <w:rsid w:val="00673813"/>
    <w:rsid w:val="00675CED"/>
    <w:rsid w:val="00676651"/>
    <w:rsid w:val="00677716"/>
    <w:rsid w:val="00677C0C"/>
    <w:rsid w:val="00680B21"/>
    <w:rsid w:val="006812D9"/>
    <w:rsid w:val="00683848"/>
    <w:rsid w:val="00684D62"/>
    <w:rsid w:val="00684E36"/>
    <w:rsid w:val="0068555C"/>
    <w:rsid w:val="006866E7"/>
    <w:rsid w:val="00692210"/>
    <w:rsid w:val="00692C97"/>
    <w:rsid w:val="00693700"/>
    <w:rsid w:val="00695649"/>
    <w:rsid w:val="00697C8E"/>
    <w:rsid w:val="006A0301"/>
    <w:rsid w:val="006A0FB9"/>
    <w:rsid w:val="006A15C2"/>
    <w:rsid w:val="006A1879"/>
    <w:rsid w:val="006A18C1"/>
    <w:rsid w:val="006A1B91"/>
    <w:rsid w:val="006A53C0"/>
    <w:rsid w:val="006A5454"/>
    <w:rsid w:val="006B191D"/>
    <w:rsid w:val="006B3FC7"/>
    <w:rsid w:val="006B45AA"/>
    <w:rsid w:val="006B480A"/>
    <w:rsid w:val="006B5895"/>
    <w:rsid w:val="006C0F89"/>
    <w:rsid w:val="006C11FC"/>
    <w:rsid w:val="006C46BC"/>
    <w:rsid w:val="006C4F8D"/>
    <w:rsid w:val="006C5B17"/>
    <w:rsid w:val="006C682A"/>
    <w:rsid w:val="006C6B8B"/>
    <w:rsid w:val="006D13BF"/>
    <w:rsid w:val="006D20DC"/>
    <w:rsid w:val="006D2198"/>
    <w:rsid w:val="006D2489"/>
    <w:rsid w:val="006D376C"/>
    <w:rsid w:val="006D4ED0"/>
    <w:rsid w:val="006D4EF9"/>
    <w:rsid w:val="006D690D"/>
    <w:rsid w:val="006E0081"/>
    <w:rsid w:val="006E0C24"/>
    <w:rsid w:val="006E1B02"/>
    <w:rsid w:val="006E2F12"/>
    <w:rsid w:val="006F42F7"/>
    <w:rsid w:val="006F5E78"/>
    <w:rsid w:val="007028CD"/>
    <w:rsid w:val="00703AB8"/>
    <w:rsid w:val="007053C8"/>
    <w:rsid w:val="007059E4"/>
    <w:rsid w:val="0071089D"/>
    <w:rsid w:val="00710FA7"/>
    <w:rsid w:val="007142D0"/>
    <w:rsid w:val="0071484B"/>
    <w:rsid w:val="00717884"/>
    <w:rsid w:val="00720E62"/>
    <w:rsid w:val="007212C2"/>
    <w:rsid w:val="00723AE9"/>
    <w:rsid w:val="00726366"/>
    <w:rsid w:val="00727476"/>
    <w:rsid w:val="00727A1D"/>
    <w:rsid w:val="00730CAD"/>
    <w:rsid w:val="007332FA"/>
    <w:rsid w:val="00735179"/>
    <w:rsid w:val="00741E88"/>
    <w:rsid w:val="00742CCD"/>
    <w:rsid w:val="00745271"/>
    <w:rsid w:val="007452F0"/>
    <w:rsid w:val="007462BF"/>
    <w:rsid w:val="007479BF"/>
    <w:rsid w:val="007524AB"/>
    <w:rsid w:val="0075279F"/>
    <w:rsid w:val="00752AA2"/>
    <w:rsid w:val="00752ECF"/>
    <w:rsid w:val="007539C6"/>
    <w:rsid w:val="00755A63"/>
    <w:rsid w:val="00755C8A"/>
    <w:rsid w:val="007600F7"/>
    <w:rsid w:val="007607AD"/>
    <w:rsid w:val="007620DB"/>
    <w:rsid w:val="00762806"/>
    <w:rsid w:val="00762C4E"/>
    <w:rsid w:val="00763477"/>
    <w:rsid w:val="00764346"/>
    <w:rsid w:val="00764553"/>
    <w:rsid w:val="007706B1"/>
    <w:rsid w:val="00773747"/>
    <w:rsid w:val="0077439D"/>
    <w:rsid w:val="00774BDE"/>
    <w:rsid w:val="0077678B"/>
    <w:rsid w:val="007776B2"/>
    <w:rsid w:val="00777E38"/>
    <w:rsid w:val="0078033E"/>
    <w:rsid w:val="007807CD"/>
    <w:rsid w:val="00780ED1"/>
    <w:rsid w:val="00781AC4"/>
    <w:rsid w:val="007824C7"/>
    <w:rsid w:val="0078262E"/>
    <w:rsid w:val="00782E7F"/>
    <w:rsid w:val="0078451B"/>
    <w:rsid w:val="00790588"/>
    <w:rsid w:val="007912B7"/>
    <w:rsid w:val="007914E7"/>
    <w:rsid w:val="00792361"/>
    <w:rsid w:val="00792E0D"/>
    <w:rsid w:val="00794562"/>
    <w:rsid w:val="007A0470"/>
    <w:rsid w:val="007A0845"/>
    <w:rsid w:val="007A09A4"/>
    <w:rsid w:val="007A1F35"/>
    <w:rsid w:val="007A21F7"/>
    <w:rsid w:val="007A2B64"/>
    <w:rsid w:val="007A3472"/>
    <w:rsid w:val="007A3B99"/>
    <w:rsid w:val="007A5ECD"/>
    <w:rsid w:val="007A75D1"/>
    <w:rsid w:val="007B084D"/>
    <w:rsid w:val="007B32C0"/>
    <w:rsid w:val="007B7705"/>
    <w:rsid w:val="007B7A43"/>
    <w:rsid w:val="007B7AB6"/>
    <w:rsid w:val="007C0134"/>
    <w:rsid w:val="007C0727"/>
    <w:rsid w:val="007C076A"/>
    <w:rsid w:val="007C10C4"/>
    <w:rsid w:val="007C1C4B"/>
    <w:rsid w:val="007C20F2"/>
    <w:rsid w:val="007C4457"/>
    <w:rsid w:val="007C592A"/>
    <w:rsid w:val="007C598D"/>
    <w:rsid w:val="007C700E"/>
    <w:rsid w:val="007C7477"/>
    <w:rsid w:val="007D1915"/>
    <w:rsid w:val="007D199A"/>
    <w:rsid w:val="007D2F59"/>
    <w:rsid w:val="007D35CB"/>
    <w:rsid w:val="007D59D1"/>
    <w:rsid w:val="007E0098"/>
    <w:rsid w:val="007E07B7"/>
    <w:rsid w:val="007E0DE1"/>
    <w:rsid w:val="007E1B67"/>
    <w:rsid w:val="007E1E0B"/>
    <w:rsid w:val="007E3FFD"/>
    <w:rsid w:val="007E5F40"/>
    <w:rsid w:val="007F0108"/>
    <w:rsid w:val="007F0B61"/>
    <w:rsid w:val="007F0C7E"/>
    <w:rsid w:val="007F33E5"/>
    <w:rsid w:val="007F3927"/>
    <w:rsid w:val="007F470B"/>
    <w:rsid w:val="007F61D9"/>
    <w:rsid w:val="007F639B"/>
    <w:rsid w:val="007F691D"/>
    <w:rsid w:val="007F6A14"/>
    <w:rsid w:val="007F6B44"/>
    <w:rsid w:val="007F710C"/>
    <w:rsid w:val="00801851"/>
    <w:rsid w:val="008029B8"/>
    <w:rsid w:val="00813C3E"/>
    <w:rsid w:val="00814BEB"/>
    <w:rsid w:val="00816D47"/>
    <w:rsid w:val="00817C57"/>
    <w:rsid w:val="00817EE0"/>
    <w:rsid w:val="0082033E"/>
    <w:rsid w:val="00824835"/>
    <w:rsid w:val="008265CB"/>
    <w:rsid w:val="00832C74"/>
    <w:rsid w:val="00832D28"/>
    <w:rsid w:val="00833263"/>
    <w:rsid w:val="00835A2D"/>
    <w:rsid w:val="00837D58"/>
    <w:rsid w:val="00840081"/>
    <w:rsid w:val="00841966"/>
    <w:rsid w:val="00846701"/>
    <w:rsid w:val="008469E2"/>
    <w:rsid w:val="008503AF"/>
    <w:rsid w:val="00851D9C"/>
    <w:rsid w:val="00851EBF"/>
    <w:rsid w:val="00856D1D"/>
    <w:rsid w:val="008572D8"/>
    <w:rsid w:val="00857D18"/>
    <w:rsid w:val="00861039"/>
    <w:rsid w:val="0086193F"/>
    <w:rsid w:val="0086372D"/>
    <w:rsid w:val="00863FD4"/>
    <w:rsid w:val="00864240"/>
    <w:rsid w:val="00870A35"/>
    <w:rsid w:val="00871587"/>
    <w:rsid w:val="00873B59"/>
    <w:rsid w:val="00873B6A"/>
    <w:rsid w:val="00874D76"/>
    <w:rsid w:val="00875DD4"/>
    <w:rsid w:val="00876389"/>
    <w:rsid w:val="00877579"/>
    <w:rsid w:val="00877879"/>
    <w:rsid w:val="008816D7"/>
    <w:rsid w:val="00886373"/>
    <w:rsid w:val="00886E57"/>
    <w:rsid w:val="0088771F"/>
    <w:rsid w:val="008958C9"/>
    <w:rsid w:val="008967B6"/>
    <w:rsid w:val="0089753A"/>
    <w:rsid w:val="008976AB"/>
    <w:rsid w:val="008A2331"/>
    <w:rsid w:val="008A2C3F"/>
    <w:rsid w:val="008A30EA"/>
    <w:rsid w:val="008A3186"/>
    <w:rsid w:val="008A3A25"/>
    <w:rsid w:val="008A3EC1"/>
    <w:rsid w:val="008A49E1"/>
    <w:rsid w:val="008A4C4B"/>
    <w:rsid w:val="008C0A0E"/>
    <w:rsid w:val="008C11A4"/>
    <w:rsid w:val="008C25C4"/>
    <w:rsid w:val="008C76A6"/>
    <w:rsid w:val="008D16C1"/>
    <w:rsid w:val="008D3933"/>
    <w:rsid w:val="008D5F4D"/>
    <w:rsid w:val="008D652D"/>
    <w:rsid w:val="008D72E7"/>
    <w:rsid w:val="008E2290"/>
    <w:rsid w:val="008E2849"/>
    <w:rsid w:val="008E4BD3"/>
    <w:rsid w:val="008E4C6A"/>
    <w:rsid w:val="008E55E5"/>
    <w:rsid w:val="008E625A"/>
    <w:rsid w:val="008E7D0B"/>
    <w:rsid w:val="008F32D4"/>
    <w:rsid w:val="008F4C77"/>
    <w:rsid w:val="008F5DEE"/>
    <w:rsid w:val="008F6A40"/>
    <w:rsid w:val="008F7AD1"/>
    <w:rsid w:val="009008C2"/>
    <w:rsid w:val="009014FA"/>
    <w:rsid w:val="00904545"/>
    <w:rsid w:val="00904E08"/>
    <w:rsid w:val="00910831"/>
    <w:rsid w:val="00911022"/>
    <w:rsid w:val="00911D6E"/>
    <w:rsid w:val="0091208C"/>
    <w:rsid w:val="00915942"/>
    <w:rsid w:val="00915C71"/>
    <w:rsid w:val="00916A11"/>
    <w:rsid w:val="009179AC"/>
    <w:rsid w:val="00920547"/>
    <w:rsid w:val="00920D1F"/>
    <w:rsid w:val="00920EE1"/>
    <w:rsid w:val="00923E47"/>
    <w:rsid w:val="00926D33"/>
    <w:rsid w:val="00931615"/>
    <w:rsid w:val="009350E2"/>
    <w:rsid w:val="00935426"/>
    <w:rsid w:val="00935CFA"/>
    <w:rsid w:val="00937141"/>
    <w:rsid w:val="009406C6"/>
    <w:rsid w:val="00941426"/>
    <w:rsid w:val="00943D8A"/>
    <w:rsid w:val="00947C44"/>
    <w:rsid w:val="0095086B"/>
    <w:rsid w:val="00951C03"/>
    <w:rsid w:val="009524CD"/>
    <w:rsid w:val="00953348"/>
    <w:rsid w:val="0095400D"/>
    <w:rsid w:val="009540D5"/>
    <w:rsid w:val="00954269"/>
    <w:rsid w:val="00954BA9"/>
    <w:rsid w:val="00957367"/>
    <w:rsid w:val="00965889"/>
    <w:rsid w:val="00973CE8"/>
    <w:rsid w:val="00973FA5"/>
    <w:rsid w:val="00975980"/>
    <w:rsid w:val="00975F3D"/>
    <w:rsid w:val="00984827"/>
    <w:rsid w:val="0098484B"/>
    <w:rsid w:val="009856B2"/>
    <w:rsid w:val="009857C1"/>
    <w:rsid w:val="00986AFA"/>
    <w:rsid w:val="009879A1"/>
    <w:rsid w:val="009912FB"/>
    <w:rsid w:val="00992823"/>
    <w:rsid w:val="00992DC9"/>
    <w:rsid w:val="00993BCF"/>
    <w:rsid w:val="0099460C"/>
    <w:rsid w:val="00994A3A"/>
    <w:rsid w:val="00994BEB"/>
    <w:rsid w:val="00994D99"/>
    <w:rsid w:val="009958F0"/>
    <w:rsid w:val="00995BB0"/>
    <w:rsid w:val="00997683"/>
    <w:rsid w:val="009A162A"/>
    <w:rsid w:val="009A1F89"/>
    <w:rsid w:val="009A2CAB"/>
    <w:rsid w:val="009A2E1F"/>
    <w:rsid w:val="009A3075"/>
    <w:rsid w:val="009A63AA"/>
    <w:rsid w:val="009B4B1E"/>
    <w:rsid w:val="009B72F7"/>
    <w:rsid w:val="009B7798"/>
    <w:rsid w:val="009C0E36"/>
    <w:rsid w:val="009C1C77"/>
    <w:rsid w:val="009C3451"/>
    <w:rsid w:val="009C6F42"/>
    <w:rsid w:val="009D203A"/>
    <w:rsid w:val="009D2830"/>
    <w:rsid w:val="009D4E91"/>
    <w:rsid w:val="009D6379"/>
    <w:rsid w:val="009E0B07"/>
    <w:rsid w:val="009E159A"/>
    <w:rsid w:val="009E1BA2"/>
    <w:rsid w:val="009E217B"/>
    <w:rsid w:val="009E49A2"/>
    <w:rsid w:val="009E6E9D"/>
    <w:rsid w:val="009E7A92"/>
    <w:rsid w:val="009E7BDE"/>
    <w:rsid w:val="009E7C22"/>
    <w:rsid w:val="009F264C"/>
    <w:rsid w:val="009F47E9"/>
    <w:rsid w:val="009F4DC5"/>
    <w:rsid w:val="009F587B"/>
    <w:rsid w:val="009F6CD2"/>
    <w:rsid w:val="009F7CF4"/>
    <w:rsid w:val="00A02BF2"/>
    <w:rsid w:val="00A03C86"/>
    <w:rsid w:val="00A03DA6"/>
    <w:rsid w:val="00A047EC"/>
    <w:rsid w:val="00A0541B"/>
    <w:rsid w:val="00A10C18"/>
    <w:rsid w:val="00A119D0"/>
    <w:rsid w:val="00A11FC5"/>
    <w:rsid w:val="00A131A9"/>
    <w:rsid w:val="00A1757C"/>
    <w:rsid w:val="00A20901"/>
    <w:rsid w:val="00A23E23"/>
    <w:rsid w:val="00A24CF8"/>
    <w:rsid w:val="00A256D0"/>
    <w:rsid w:val="00A2636E"/>
    <w:rsid w:val="00A309A5"/>
    <w:rsid w:val="00A33C02"/>
    <w:rsid w:val="00A36153"/>
    <w:rsid w:val="00A373B6"/>
    <w:rsid w:val="00A415AF"/>
    <w:rsid w:val="00A43CAE"/>
    <w:rsid w:val="00A44934"/>
    <w:rsid w:val="00A460FD"/>
    <w:rsid w:val="00A4718A"/>
    <w:rsid w:val="00A525E9"/>
    <w:rsid w:val="00A53276"/>
    <w:rsid w:val="00A5413B"/>
    <w:rsid w:val="00A56C36"/>
    <w:rsid w:val="00A621B2"/>
    <w:rsid w:val="00A6289E"/>
    <w:rsid w:val="00A65150"/>
    <w:rsid w:val="00A6697A"/>
    <w:rsid w:val="00A67B71"/>
    <w:rsid w:val="00A712C0"/>
    <w:rsid w:val="00A71445"/>
    <w:rsid w:val="00A717F3"/>
    <w:rsid w:val="00A73F69"/>
    <w:rsid w:val="00A74F2E"/>
    <w:rsid w:val="00A75079"/>
    <w:rsid w:val="00A773C3"/>
    <w:rsid w:val="00A7758C"/>
    <w:rsid w:val="00A817AA"/>
    <w:rsid w:val="00A82B1C"/>
    <w:rsid w:val="00A874B7"/>
    <w:rsid w:val="00A91E6F"/>
    <w:rsid w:val="00A93076"/>
    <w:rsid w:val="00A933D2"/>
    <w:rsid w:val="00A96B23"/>
    <w:rsid w:val="00A96FA5"/>
    <w:rsid w:val="00AA0548"/>
    <w:rsid w:val="00AA15C5"/>
    <w:rsid w:val="00AA1D23"/>
    <w:rsid w:val="00AA202F"/>
    <w:rsid w:val="00AA2AFF"/>
    <w:rsid w:val="00AA2FED"/>
    <w:rsid w:val="00AA38A0"/>
    <w:rsid w:val="00AB01C9"/>
    <w:rsid w:val="00AB053F"/>
    <w:rsid w:val="00AB0823"/>
    <w:rsid w:val="00AB40FA"/>
    <w:rsid w:val="00AB42AE"/>
    <w:rsid w:val="00AB4844"/>
    <w:rsid w:val="00AC0046"/>
    <w:rsid w:val="00AC0451"/>
    <w:rsid w:val="00AC098A"/>
    <w:rsid w:val="00AC1EC3"/>
    <w:rsid w:val="00AC252B"/>
    <w:rsid w:val="00AC2B24"/>
    <w:rsid w:val="00AC6CD6"/>
    <w:rsid w:val="00AC7B4F"/>
    <w:rsid w:val="00AD081E"/>
    <w:rsid w:val="00AD145E"/>
    <w:rsid w:val="00AD2E2A"/>
    <w:rsid w:val="00AD306E"/>
    <w:rsid w:val="00AD614D"/>
    <w:rsid w:val="00AD65C7"/>
    <w:rsid w:val="00AD65FC"/>
    <w:rsid w:val="00AE643B"/>
    <w:rsid w:val="00AE692C"/>
    <w:rsid w:val="00AE6EC9"/>
    <w:rsid w:val="00AF14C6"/>
    <w:rsid w:val="00AF389E"/>
    <w:rsid w:val="00AF4C93"/>
    <w:rsid w:val="00AF52C7"/>
    <w:rsid w:val="00AF6B64"/>
    <w:rsid w:val="00B02C52"/>
    <w:rsid w:val="00B0439E"/>
    <w:rsid w:val="00B063B3"/>
    <w:rsid w:val="00B11D09"/>
    <w:rsid w:val="00B14AED"/>
    <w:rsid w:val="00B14CC2"/>
    <w:rsid w:val="00B176C4"/>
    <w:rsid w:val="00B17709"/>
    <w:rsid w:val="00B203C0"/>
    <w:rsid w:val="00B2101C"/>
    <w:rsid w:val="00B21192"/>
    <w:rsid w:val="00B2400F"/>
    <w:rsid w:val="00B2404E"/>
    <w:rsid w:val="00B24058"/>
    <w:rsid w:val="00B24582"/>
    <w:rsid w:val="00B24C4A"/>
    <w:rsid w:val="00B263E8"/>
    <w:rsid w:val="00B3070E"/>
    <w:rsid w:val="00B313D4"/>
    <w:rsid w:val="00B32143"/>
    <w:rsid w:val="00B325F6"/>
    <w:rsid w:val="00B33E6F"/>
    <w:rsid w:val="00B34635"/>
    <w:rsid w:val="00B3626A"/>
    <w:rsid w:val="00B368F7"/>
    <w:rsid w:val="00B37029"/>
    <w:rsid w:val="00B408E8"/>
    <w:rsid w:val="00B40F23"/>
    <w:rsid w:val="00B43EDE"/>
    <w:rsid w:val="00B44688"/>
    <w:rsid w:val="00B45CAE"/>
    <w:rsid w:val="00B52635"/>
    <w:rsid w:val="00B56F36"/>
    <w:rsid w:val="00B60301"/>
    <w:rsid w:val="00B603F1"/>
    <w:rsid w:val="00B60DF5"/>
    <w:rsid w:val="00B63107"/>
    <w:rsid w:val="00B63B28"/>
    <w:rsid w:val="00B64A5D"/>
    <w:rsid w:val="00B653BA"/>
    <w:rsid w:val="00B66F00"/>
    <w:rsid w:val="00B673AF"/>
    <w:rsid w:val="00B67A0E"/>
    <w:rsid w:val="00B7166E"/>
    <w:rsid w:val="00B77BC1"/>
    <w:rsid w:val="00B8174A"/>
    <w:rsid w:val="00B82961"/>
    <w:rsid w:val="00B84B11"/>
    <w:rsid w:val="00B8776B"/>
    <w:rsid w:val="00B877C1"/>
    <w:rsid w:val="00B93F21"/>
    <w:rsid w:val="00B95583"/>
    <w:rsid w:val="00B95FD0"/>
    <w:rsid w:val="00B969B9"/>
    <w:rsid w:val="00B977B5"/>
    <w:rsid w:val="00BA1FC6"/>
    <w:rsid w:val="00BA4BFE"/>
    <w:rsid w:val="00BA4F5F"/>
    <w:rsid w:val="00BB0AF0"/>
    <w:rsid w:val="00BB0DC9"/>
    <w:rsid w:val="00BB20BB"/>
    <w:rsid w:val="00BB26AD"/>
    <w:rsid w:val="00BB2D77"/>
    <w:rsid w:val="00BB5D6A"/>
    <w:rsid w:val="00BC1AD2"/>
    <w:rsid w:val="00BC2889"/>
    <w:rsid w:val="00BC370F"/>
    <w:rsid w:val="00BC5B94"/>
    <w:rsid w:val="00BD1676"/>
    <w:rsid w:val="00BD61AD"/>
    <w:rsid w:val="00BE4551"/>
    <w:rsid w:val="00BE4D1C"/>
    <w:rsid w:val="00BE7C52"/>
    <w:rsid w:val="00BE7F15"/>
    <w:rsid w:val="00BF03AB"/>
    <w:rsid w:val="00BF3560"/>
    <w:rsid w:val="00BF3815"/>
    <w:rsid w:val="00BF4C8C"/>
    <w:rsid w:val="00BF69EC"/>
    <w:rsid w:val="00BF714D"/>
    <w:rsid w:val="00C03CDB"/>
    <w:rsid w:val="00C07804"/>
    <w:rsid w:val="00C10F33"/>
    <w:rsid w:val="00C11790"/>
    <w:rsid w:val="00C11799"/>
    <w:rsid w:val="00C121C0"/>
    <w:rsid w:val="00C125B7"/>
    <w:rsid w:val="00C13A11"/>
    <w:rsid w:val="00C1426A"/>
    <w:rsid w:val="00C168AD"/>
    <w:rsid w:val="00C219AE"/>
    <w:rsid w:val="00C229BE"/>
    <w:rsid w:val="00C2347B"/>
    <w:rsid w:val="00C27761"/>
    <w:rsid w:val="00C27FA3"/>
    <w:rsid w:val="00C3020E"/>
    <w:rsid w:val="00C32897"/>
    <w:rsid w:val="00C3319A"/>
    <w:rsid w:val="00C3471B"/>
    <w:rsid w:val="00C34D4A"/>
    <w:rsid w:val="00C35227"/>
    <w:rsid w:val="00C4069C"/>
    <w:rsid w:val="00C4466D"/>
    <w:rsid w:val="00C4584F"/>
    <w:rsid w:val="00C45F7F"/>
    <w:rsid w:val="00C46C3F"/>
    <w:rsid w:val="00C477FE"/>
    <w:rsid w:val="00C47DA5"/>
    <w:rsid w:val="00C50625"/>
    <w:rsid w:val="00C50DAD"/>
    <w:rsid w:val="00C52003"/>
    <w:rsid w:val="00C524FF"/>
    <w:rsid w:val="00C5517B"/>
    <w:rsid w:val="00C56C90"/>
    <w:rsid w:val="00C56F58"/>
    <w:rsid w:val="00C60093"/>
    <w:rsid w:val="00C61367"/>
    <w:rsid w:val="00C61B46"/>
    <w:rsid w:val="00C6325F"/>
    <w:rsid w:val="00C64FE3"/>
    <w:rsid w:val="00C66F00"/>
    <w:rsid w:val="00C67C35"/>
    <w:rsid w:val="00C67D78"/>
    <w:rsid w:val="00C71341"/>
    <w:rsid w:val="00C71493"/>
    <w:rsid w:val="00C74BF9"/>
    <w:rsid w:val="00C761A0"/>
    <w:rsid w:val="00C81151"/>
    <w:rsid w:val="00C81E91"/>
    <w:rsid w:val="00C835F8"/>
    <w:rsid w:val="00C8680A"/>
    <w:rsid w:val="00C86D21"/>
    <w:rsid w:val="00C87417"/>
    <w:rsid w:val="00C87F82"/>
    <w:rsid w:val="00C91DE8"/>
    <w:rsid w:val="00C93173"/>
    <w:rsid w:val="00C948C3"/>
    <w:rsid w:val="00C96F80"/>
    <w:rsid w:val="00CA0099"/>
    <w:rsid w:val="00CA5AF5"/>
    <w:rsid w:val="00CA5B4B"/>
    <w:rsid w:val="00CA5DAA"/>
    <w:rsid w:val="00CA6AB3"/>
    <w:rsid w:val="00CA722E"/>
    <w:rsid w:val="00CA7C3B"/>
    <w:rsid w:val="00CA7F9C"/>
    <w:rsid w:val="00CB05E5"/>
    <w:rsid w:val="00CB0C9C"/>
    <w:rsid w:val="00CB62A5"/>
    <w:rsid w:val="00CB72CC"/>
    <w:rsid w:val="00CC2903"/>
    <w:rsid w:val="00CC2D91"/>
    <w:rsid w:val="00CC32A2"/>
    <w:rsid w:val="00CC3BAC"/>
    <w:rsid w:val="00CC4A5F"/>
    <w:rsid w:val="00CC5C14"/>
    <w:rsid w:val="00CD0A37"/>
    <w:rsid w:val="00CD0DEC"/>
    <w:rsid w:val="00CD1232"/>
    <w:rsid w:val="00CD2B9B"/>
    <w:rsid w:val="00CD4B00"/>
    <w:rsid w:val="00CD6541"/>
    <w:rsid w:val="00CD70BF"/>
    <w:rsid w:val="00CD7473"/>
    <w:rsid w:val="00CD7942"/>
    <w:rsid w:val="00CE1176"/>
    <w:rsid w:val="00CE1D5E"/>
    <w:rsid w:val="00CE237D"/>
    <w:rsid w:val="00CE3025"/>
    <w:rsid w:val="00CE3DCD"/>
    <w:rsid w:val="00CE5A03"/>
    <w:rsid w:val="00CF291D"/>
    <w:rsid w:val="00CF38D7"/>
    <w:rsid w:val="00CF676F"/>
    <w:rsid w:val="00D00306"/>
    <w:rsid w:val="00D02347"/>
    <w:rsid w:val="00D036DD"/>
    <w:rsid w:val="00D037B1"/>
    <w:rsid w:val="00D03D15"/>
    <w:rsid w:val="00D0524A"/>
    <w:rsid w:val="00D0533A"/>
    <w:rsid w:val="00D05C88"/>
    <w:rsid w:val="00D11599"/>
    <w:rsid w:val="00D1254E"/>
    <w:rsid w:val="00D13735"/>
    <w:rsid w:val="00D13A9F"/>
    <w:rsid w:val="00D14A5D"/>
    <w:rsid w:val="00D16C58"/>
    <w:rsid w:val="00D1747F"/>
    <w:rsid w:val="00D17CEC"/>
    <w:rsid w:val="00D22264"/>
    <w:rsid w:val="00D22706"/>
    <w:rsid w:val="00D2736A"/>
    <w:rsid w:val="00D325C8"/>
    <w:rsid w:val="00D32CAA"/>
    <w:rsid w:val="00D338C7"/>
    <w:rsid w:val="00D36F68"/>
    <w:rsid w:val="00D37B23"/>
    <w:rsid w:val="00D41A2B"/>
    <w:rsid w:val="00D4276D"/>
    <w:rsid w:val="00D434FC"/>
    <w:rsid w:val="00D43EC9"/>
    <w:rsid w:val="00D504D9"/>
    <w:rsid w:val="00D53F6D"/>
    <w:rsid w:val="00D56FAD"/>
    <w:rsid w:val="00D572E3"/>
    <w:rsid w:val="00D61C62"/>
    <w:rsid w:val="00D625D0"/>
    <w:rsid w:val="00D630C3"/>
    <w:rsid w:val="00D65225"/>
    <w:rsid w:val="00D65C9C"/>
    <w:rsid w:val="00D6784B"/>
    <w:rsid w:val="00D707E3"/>
    <w:rsid w:val="00D725DA"/>
    <w:rsid w:val="00D72D20"/>
    <w:rsid w:val="00D73BE6"/>
    <w:rsid w:val="00D7492B"/>
    <w:rsid w:val="00D75ADC"/>
    <w:rsid w:val="00D76550"/>
    <w:rsid w:val="00D76ABD"/>
    <w:rsid w:val="00D771D3"/>
    <w:rsid w:val="00D82143"/>
    <w:rsid w:val="00D82D90"/>
    <w:rsid w:val="00D8399D"/>
    <w:rsid w:val="00D84A1A"/>
    <w:rsid w:val="00D900B8"/>
    <w:rsid w:val="00D91B2D"/>
    <w:rsid w:val="00D92353"/>
    <w:rsid w:val="00D92625"/>
    <w:rsid w:val="00D9264A"/>
    <w:rsid w:val="00D92DC8"/>
    <w:rsid w:val="00D9344C"/>
    <w:rsid w:val="00D944AF"/>
    <w:rsid w:val="00D956C2"/>
    <w:rsid w:val="00D96B3E"/>
    <w:rsid w:val="00DA1E10"/>
    <w:rsid w:val="00DA4949"/>
    <w:rsid w:val="00DA4D4A"/>
    <w:rsid w:val="00DA787B"/>
    <w:rsid w:val="00DB18CE"/>
    <w:rsid w:val="00DB3A55"/>
    <w:rsid w:val="00DB42C2"/>
    <w:rsid w:val="00DB4A56"/>
    <w:rsid w:val="00DB549C"/>
    <w:rsid w:val="00DB5CFE"/>
    <w:rsid w:val="00DB6543"/>
    <w:rsid w:val="00DB668D"/>
    <w:rsid w:val="00DB6BC0"/>
    <w:rsid w:val="00DC1C3F"/>
    <w:rsid w:val="00DC1FB4"/>
    <w:rsid w:val="00DC5282"/>
    <w:rsid w:val="00DC6E05"/>
    <w:rsid w:val="00DC7144"/>
    <w:rsid w:val="00DC7C01"/>
    <w:rsid w:val="00DD2AD9"/>
    <w:rsid w:val="00DD5574"/>
    <w:rsid w:val="00DE011D"/>
    <w:rsid w:val="00DE17AE"/>
    <w:rsid w:val="00DE1A62"/>
    <w:rsid w:val="00DE1E44"/>
    <w:rsid w:val="00DE346B"/>
    <w:rsid w:val="00DF07B3"/>
    <w:rsid w:val="00DF0E25"/>
    <w:rsid w:val="00DF1CEF"/>
    <w:rsid w:val="00DF2D9C"/>
    <w:rsid w:val="00DF3081"/>
    <w:rsid w:val="00DF3933"/>
    <w:rsid w:val="00DF3BA3"/>
    <w:rsid w:val="00DF477C"/>
    <w:rsid w:val="00DF4931"/>
    <w:rsid w:val="00DF532B"/>
    <w:rsid w:val="00DF5DD6"/>
    <w:rsid w:val="00DF6688"/>
    <w:rsid w:val="00DF6912"/>
    <w:rsid w:val="00DF7123"/>
    <w:rsid w:val="00DF7976"/>
    <w:rsid w:val="00E03378"/>
    <w:rsid w:val="00E100A1"/>
    <w:rsid w:val="00E11C45"/>
    <w:rsid w:val="00E120C8"/>
    <w:rsid w:val="00E12855"/>
    <w:rsid w:val="00E151CF"/>
    <w:rsid w:val="00E168B2"/>
    <w:rsid w:val="00E23E12"/>
    <w:rsid w:val="00E23E68"/>
    <w:rsid w:val="00E25081"/>
    <w:rsid w:val="00E26A83"/>
    <w:rsid w:val="00E3239B"/>
    <w:rsid w:val="00E33F14"/>
    <w:rsid w:val="00E356D9"/>
    <w:rsid w:val="00E356F0"/>
    <w:rsid w:val="00E4421A"/>
    <w:rsid w:val="00E45315"/>
    <w:rsid w:val="00E4676B"/>
    <w:rsid w:val="00E53125"/>
    <w:rsid w:val="00E5359D"/>
    <w:rsid w:val="00E54181"/>
    <w:rsid w:val="00E55164"/>
    <w:rsid w:val="00E55AA5"/>
    <w:rsid w:val="00E577BD"/>
    <w:rsid w:val="00E65F18"/>
    <w:rsid w:val="00E67ABB"/>
    <w:rsid w:val="00E75775"/>
    <w:rsid w:val="00E757D1"/>
    <w:rsid w:val="00E76F94"/>
    <w:rsid w:val="00E770FB"/>
    <w:rsid w:val="00E77D0D"/>
    <w:rsid w:val="00E8144E"/>
    <w:rsid w:val="00E81EC8"/>
    <w:rsid w:val="00E82194"/>
    <w:rsid w:val="00E82255"/>
    <w:rsid w:val="00E83016"/>
    <w:rsid w:val="00E830BA"/>
    <w:rsid w:val="00E8408E"/>
    <w:rsid w:val="00E861B5"/>
    <w:rsid w:val="00E86CF7"/>
    <w:rsid w:val="00E8775F"/>
    <w:rsid w:val="00E87C2A"/>
    <w:rsid w:val="00E94B03"/>
    <w:rsid w:val="00EA0A5C"/>
    <w:rsid w:val="00EA20A9"/>
    <w:rsid w:val="00EA229F"/>
    <w:rsid w:val="00EA2B1A"/>
    <w:rsid w:val="00EA34BA"/>
    <w:rsid w:val="00EA47D2"/>
    <w:rsid w:val="00EA58F9"/>
    <w:rsid w:val="00EA5D02"/>
    <w:rsid w:val="00EB0CEC"/>
    <w:rsid w:val="00EB12FD"/>
    <w:rsid w:val="00EB3C47"/>
    <w:rsid w:val="00EB6A2F"/>
    <w:rsid w:val="00EB71CC"/>
    <w:rsid w:val="00EB76AA"/>
    <w:rsid w:val="00EC1C31"/>
    <w:rsid w:val="00EC1E0D"/>
    <w:rsid w:val="00EC295B"/>
    <w:rsid w:val="00EC492D"/>
    <w:rsid w:val="00EC523F"/>
    <w:rsid w:val="00EC5F19"/>
    <w:rsid w:val="00EC791F"/>
    <w:rsid w:val="00ED0125"/>
    <w:rsid w:val="00ED18BD"/>
    <w:rsid w:val="00ED1E0C"/>
    <w:rsid w:val="00ED376C"/>
    <w:rsid w:val="00EE0E4F"/>
    <w:rsid w:val="00EE269C"/>
    <w:rsid w:val="00EE2AC1"/>
    <w:rsid w:val="00EE542B"/>
    <w:rsid w:val="00EE6B48"/>
    <w:rsid w:val="00EF4696"/>
    <w:rsid w:val="00EF6779"/>
    <w:rsid w:val="00EF76CE"/>
    <w:rsid w:val="00F01961"/>
    <w:rsid w:val="00F04F49"/>
    <w:rsid w:val="00F05A62"/>
    <w:rsid w:val="00F05D67"/>
    <w:rsid w:val="00F06E72"/>
    <w:rsid w:val="00F1072F"/>
    <w:rsid w:val="00F138BF"/>
    <w:rsid w:val="00F14BEE"/>
    <w:rsid w:val="00F17309"/>
    <w:rsid w:val="00F1760E"/>
    <w:rsid w:val="00F2259E"/>
    <w:rsid w:val="00F247F3"/>
    <w:rsid w:val="00F24962"/>
    <w:rsid w:val="00F26A73"/>
    <w:rsid w:val="00F26CA8"/>
    <w:rsid w:val="00F27950"/>
    <w:rsid w:val="00F27AFC"/>
    <w:rsid w:val="00F3128C"/>
    <w:rsid w:val="00F32D86"/>
    <w:rsid w:val="00F3315D"/>
    <w:rsid w:val="00F34567"/>
    <w:rsid w:val="00F345A2"/>
    <w:rsid w:val="00F35D07"/>
    <w:rsid w:val="00F37935"/>
    <w:rsid w:val="00F40433"/>
    <w:rsid w:val="00F413C2"/>
    <w:rsid w:val="00F42E13"/>
    <w:rsid w:val="00F43D3C"/>
    <w:rsid w:val="00F44C62"/>
    <w:rsid w:val="00F50A65"/>
    <w:rsid w:val="00F51695"/>
    <w:rsid w:val="00F52944"/>
    <w:rsid w:val="00F5496B"/>
    <w:rsid w:val="00F563A0"/>
    <w:rsid w:val="00F63116"/>
    <w:rsid w:val="00F64448"/>
    <w:rsid w:val="00F66009"/>
    <w:rsid w:val="00F667FC"/>
    <w:rsid w:val="00F70337"/>
    <w:rsid w:val="00F72EF8"/>
    <w:rsid w:val="00F74EBA"/>
    <w:rsid w:val="00F75014"/>
    <w:rsid w:val="00F776AC"/>
    <w:rsid w:val="00F81ADF"/>
    <w:rsid w:val="00F83C52"/>
    <w:rsid w:val="00F83F74"/>
    <w:rsid w:val="00F83FF4"/>
    <w:rsid w:val="00F84282"/>
    <w:rsid w:val="00F87358"/>
    <w:rsid w:val="00F8755F"/>
    <w:rsid w:val="00F87592"/>
    <w:rsid w:val="00F90B5E"/>
    <w:rsid w:val="00F90BC4"/>
    <w:rsid w:val="00F92389"/>
    <w:rsid w:val="00F9778F"/>
    <w:rsid w:val="00FA055D"/>
    <w:rsid w:val="00FA12AF"/>
    <w:rsid w:val="00FA524E"/>
    <w:rsid w:val="00FA5740"/>
    <w:rsid w:val="00FA6BAE"/>
    <w:rsid w:val="00FB2434"/>
    <w:rsid w:val="00FB2F17"/>
    <w:rsid w:val="00FB526D"/>
    <w:rsid w:val="00FC0D15"/>
    <w:rsid w:val="00FC2A05"/>
    <w:rsid w:val="00FC444C"/>
    <w:rsid w:val="00FC5DA8"/>
    <w:rsid w:val="00FD03AE"/>
    <w:rsid w:val="00FD3B8C"/>
    <w:rsid w:val="00FD620C"/>
    <w:rsid w:val="00FD6278"/>
    <w:rsid w:val="00FD628B"/>
    <w:rsid w:val="00FD6EE9"/>
    <w:rsid w:val="00FE4302"/>
    <w:rsid w:val="00FE4DFB"/>
    <w:rsid w:val="00FE5A73"/>
    <w:rsid w:val="00FF156E"/>
    <w:rsid w:val="00FF1959"/>
    <w:rsid w:val="00FF23E8"/>
    <w:rsid w:val="00FF3CE6"/>
    <w:rsid w:val="00FF532E"/>
    <w:rsid w:val="00FF5EC8"/>
    <w:rsid w:val="00FF742E"/>
    <w:rsid w:val="01DD5F6A"/>
    <w:rsid w:val="026FD193"/>
    <w:rsid w:val="02BB516D"/>
    <w:rsid w:val="0327EEE6"/>
    <w:rsid w:val="034509CE"/>
    <w:rsid w:val="04D2ADA3"/>
    <w:rsid w:val="04F4D32A"/>
    <w:rsid w:val="052BFCF2"/>
    <w:rsid w:val="067088C2"/>
    <w:rsid w:val="06F3BF3D"/>
    <w:rsid w:val="08A8E577"/>
    <w:rsid w:val="08F7F9DD"/>
    <w:rsid w:val="09933C57"/>
    <w:rsid w:val="0AFE559E"/>
    <w:rsid w:val="0C2B1249"/>
    <w:rsid w:val="0CE07E1B"/>
    <w:rsid w:val="0D36A80F"/>
    <w:rsid w:val="0E910C19"/>
    <w:rsid w:val="0FE75566"/>
    <w:rsid w:val="101D4978"/>
    <w:rsid w:val="1150F84F"/>
    <w:rsid w:val="12357E09"/>
    <w:rsid w:val="123E300F"/>
    <w:rsid w:val="12C1352B"/>
    <w:rsid w:val="1456E3BF"/>
    <w:rsid w:val="169A5AF5"/>
    <w:rsid w:val="16CCEF38"/>
    <w:rsid w:val="171A11AA"/>
    <w:rsid w:val="1BE71193"/>
    <w:rsid w:val="1C34AFB1"/>
    <w:rsid w:val="1CC08835"/>
    <w:rsid w:val="1D2F9090"/>
    <w:rsid w:val="1E96A219"/>
    <w:rsid w:val="1F633EBA"/>
    <w:rsid w:val="20BED3D8"/>
    <w:rsid w:val="20C42CB6"/>
    <w:rsid w:val="2280CD61"/>
    <w:rsid w:val="23253632"/>
    <w:rsid w:val="23996C15"/>
    <w:rsid w:val="23D3CFCB"/>
    <w:rsid w:val="2407C0AA"/>
    <w:rsid w:val="2450C949"/>
    <w:rsid w:val="24D5BBA5"/>
    <w:rsid w:val="274C6D88"/>
    <w:rsid w:val="2946CC2A"/>
    <w:rsid w:val="29B44D30"/>
    <w:rsid w:val="2B8033EE"/>
    <w:rsid w:val="2C4ED541"/>
    <w:rsid w:val="2CF9A0D8"/>
    <w:rsid w:val="2D46CADE"/>
    <w:rsid w:val="2DC4BC44"/>
    <w:rsid w:val="30021C4B"/>
    <w:rsid w:val="30899D44"/>
    <w:rsid w:val="32F54A28"/>
    <w:rsid w:val="33077B4B"/>
    <w:rsid w:val="330EF13E"/>
    <w:rsid w:val="3324A88A"/>
    <w:rsid w:val="33CB45CC"/>
    <w:rsid w:val="347C4475"/>
    <w:rsid w:val="34EC50A8"/>
    <w:rsid w:val="3563A9C0"/>
    <w:rsid w:val="36206E11"/>
    <w:rsid w:val="362D4AE7"/>
    <w:rsid w:val="3669AFC9"/>
    <w:rsid w:val="366A7AD3"/>
    <w:rsid w:val="36B988EE"/>
    <w:rsid w:val="36FAF2BA"/>
    <w:rsid w:val="37D2F44A"/>
    <w:rsid w:val="37E3979F"/>
    <w:rsid w:val="3890DF33"/>
    <w:rsid w:val="3B6D27C6"/>
    <w:rsid w:val="3B89793B"/>
    <w:rsid w:val="3BE6D2D4"/>
    <w:rsid w:val="3C1ACB53"/>
    <w:rsid w:val="3C264FA7"/>
    <w:rsid w:val="3D5602B4"/>
    <w:rsid w:val="3D71D65C"/>
    <w:rsid w:val="3D9C4DF5"/>
    <w:rsid w:val="3E41E9B1"/>
    <w:rsid w:val="3E74016C"/>
    <w:rsid w:val="3F1C80A7"/>
    <w:rsid w:val="3F508655"/>
    <w:rsid w:val="3FF769B2"/>
    <w:rsid w:val="40E3703C"/>
    <w:rsid w:val="412AC6BF"/>
    <w:rsid w:val="4142A32F"/>
    <w:rsid w:val="4202669E"/>
    <w:rsid w:val="42D4F284"/>
    <w:rsid w:val="4362F5ED"/>
    <w:rsid w:val="439B9778"/>
    <w:rsid w:val="439EFC0F"/>
    <w:rsid w:val="43F9CF95"/>
    <w:rsid w:val="440CF5BD"/>
    <w:rsid w:val="4422C2CF"/>
    <w:rsid w:val="44CDDD21"/>
    <w:rsid w:val="4514FD4F"/>
    <w:rsid w:val="454B0F05"/>
    <w:rsid w:val="45AB439C"/>
    <w:rsid w:val="464AA29A"/>
    <w:rsid w:val="46F14997"/>
    <w:rsid w:val="4703495B"/>
    <w:rsid w:val="474C52CE"/>
    <w:rsid w:val="475FEE08"/>
    <w:rsid w:val="485A03D6"/>
    <w:rsid w:val="4899A2A4"/>
    <w:rsid w:val="49150694"/>
    <w:rsid w:val="4961A766"/>
    <w:rsid w:val="49D2A6DD"/>
    <w:rsid w:val="4A0F5BD2"/>
    <w:rsid w:val="4C13EDF6"/>
    <w:rsid w:val="4D242D1C"/>
    <w:rsid w:val="4D8380EA"/>
    <w:rsid w:val="4F042EFC"/>
    <w:rsid w:val="4F184129"/>
    <w:rsid w:val="4F26D876"/>
    <w:rsid w:val="4F608B84"/>
    <w:rsid w:val="50125F11"/>
    <w:rsid w:val="5024589C"/>
    <w:rsid w:val="50F5C53E"/>
    <w:rsid w:val="5113212E"/>
    <w:rsid w:val="514ABB53"/>
    <w:rsid w:val="51C8BA1B"/>
    <w:rsid w:val="51F5D41C"/>
    <w:rsid w:val="530DFB95"/>
    <w:rsid w:val="53204214"/>
    <w:rsid w:val="53453BB6"/>
    <w:rsid w:val="534C4782"/>
    <w:rsid w:val="535CDB77"/>
    <w:rsid w:val="53E85CC0"/>
    <w:rsid w:val="53F5DAC9"/>
    <w:rsid w:val="552E20DB"/>
    <w:rsid w:val="56575D3A"/>
    <w:rsid w:val="56B6FCA8"/>
    <w:rsid w:val="5786BA60"/>
    <w:rsid w:val="59273289"/>
    <w:rsid w:val="59D97E7B"/>
    <w:rsid w:val="5A53C1AB"/>
    <w:rsid w:val="5AA750B2"/>
    <w:rsid w:val="5B25BAFB"/>
    <w:rsid w:val="5B5B80D1"/>
    <w:rsid w:val="5BD7F85A"/>
    <w:rsid w:val="5C6960B1"/>
    <w:rsid w:val="5CDE61CF"/>
    <w:rsid w:val="5D73EC82"/>
    <w:rsid w:val="5D75CD9C"/>
    <w:rsid w:val="5FA11067"/>
    <w:rsid w:val="5FC989DB"/>
    <w:rsid w:val="60192972"/>
    <w:rsid w:val="60CD3DB8"/>
    <w:rsid w:val="615C0F67"/>
    <w:rsid w:val="621E386B"/>
    <w:rsid w:val="62821E12"/>
    <w:rsid w:val="62EA98A1"/>
    <w:rsid w:val="655D38D8"/>
    <w:rsid w:val="658D9E65"/>
    <w:rsid w:val="65ADB400"/>
    <w:rsid w:val="6610A72A"/>
    <w:rsid w:val="66438182"/>
    <w:rsid w:val="667772F5"/>
    <w:rsid w:val="66DCABA2"/>
    <w:rsid w:val="677A19A9"/>
    <w:rsid w:val="69056924"/>
    <w:rsid w:val="693D4A75"/>
    <w:rsid w:val="6973D0F7"/>
    <w:rsid w:val="69F3D5ED"/>
    <w:rsid w:val="6A35C09F"/>
    <w:rsid w:val="6BD024E9"/>
    <w:rsid w:val="6C17AE8A"/>
    <w:rsid w:val="6C9B8A54"/>
    <w:rsid w:val="6CFB137B"/>
    <w:rsid w:val="6DAEE342"/>
    <w:rsid w:val="6DB70A6A"/>
    <w:rsid w:val="6E9ADAC9"/>
    <w:rsid w:val="70061A75"/>
    <w:rsid w:val="70D5953D"/>
    <w:rsid w:val="711C3570"/>
    <w:rsid w:val="718D95D7"/>
    <w:rsid w:val="726CFF5F"/>
    <w:rsid w:val="72FA1793"/>
    <w:rsid w:val="7303BBA6"/>
    <w:rsid w:val="7334AAE8"/>
    <w:rsid w:val="74EAA7B7"/>
    <w:rsid w:val="75CC3397"/>
    <w:rsid w:val="7666D9E6"/>
    <w:rsid w:val="76775E4D"/>
    <w:rsid w:val="76EAB47F"/>
    <w:rsid w:val="779F0633"/>
    <w:rsid w:val="77F9807F"/>
    <w:rsid w:val="78CABC6D"/>
    <w:rsid w:val="7B71412D"/>
    <w:rsid w:val="7E331BBB"/>
    <w:rsid w:val="7E7795FB"/>
    <w:rsid w:val="7E8422ED"/>
    <w:rsid w:val="7ED1085D"/>
    <w:rsid w:val="7F7FE618"/>
    <w:rsid w:val="7FC0C01C"/>
    <w:rsid w:val="7FEC64C5"/>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A93ABF"/>
  <w15:chartTrackingRefBased/>
  <w15:docId w15:val="{1C2A1DAF-EB5B-4654-BC0D-816A9B7DE3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US" w:bidi="ar-SA"/>
      </w:rPr>
    </w:rPrDefault>
    <w:pPrDefault>
      <w:pPr>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DEC"/>
  </w:style>
  <w:style w:type="paragraph" w:styleId="Heading1">
    <w:name w:val="heading 1"/>
    <w:basedOn w:val="Normal"/>
    <w:next w:val="Normal"/>
    <w:link w:val="Heading1Char"/>
    <w:uiPriority w:val="9"/>
    <w:qFormat/>
    <w:rsid w:val="00CD0DEC"/>
    <w:pPr>
      <w:numPr>
        <w:numId w:val="1"/>
      </w:numPr>
      <w:pBdr>
        <w:bottom w:val="single" w:sz="12" w:space="1" w:color="2F5496" w:themeColor="accent1" w:themeShade="BF"/>
      </w:pBdr>
      <w:spacing w:before="600" w:after="80"/>
      <w:outlineLvl w:val="0"/>
    </w:pPr>
    <w:rPr>
      <w:rFonts w:asciiTheme="majorHAnsi" w:eastAsiaTheme="majorEastAsia" w:hAnsiTheme="majorHAnsi" w:cstheme="majorBidi"/>
      <w:b/>
      <w:bCs/>
      <w:color w:val="2F5496" w:themeColor="accent1" w:themeShade="BF"/>
      <w:sz w:val="24"/>
      <w:szCs w:val="24"/>
    </w:rPr>
  </w:style>
  <w:style w:type="paragraph" w:styleId="Heading2">
    <w:name w:val="heading 2"/>
    <w:basedOn w:val="Normal"/>
    <w:next w:val="Normal"/>
    <w:link w:val="Heading2Char"/>
    <w:uiPriority w:val="9"/>
    <w:unhideWhenUsed/>
    <w:qFormat/>
    <w:rsid w:val="00CD0DEC"/>
    <w:pPr>
      <w:numPr>
        <w:ilvl w:val="1"/>
        <w:numId w:val="1"/>
      </w:numPr>
      <w:pBdr>
        <w:bottom w:val="single" w:sz="8" w:space="1" w:color="4472C4" w:themeColor="accent1"/>
      </w:pBdr>
      <w:spacing w:before="200" w:after="80"/>
      <w:outlineLvl w:val="1"/>
    </w:pPr>
    <w:rPr>
      <w:rFonts w:asciiTheme="majorHAnsi" w:eastAsiaTheme="majorEastAsia" w:hAnsiTheme="majorHAnsi" w:cstheme="majorBidi"/>
      <w:color w:val="2F5496" w:themeColor="accent1" w:themeShade="BF"/>
      <w:sz w:val="24"/>
      <w:szCs w:val="24"/>
    </w:rPr>
  </w:style>
  <w:style w:type="paragraph" w:styleId="Heading3">
    <w:name w:val="heading 3"/>
    <w:basedOn w:val="Normal"/>
    <w:next w:val="Normal"/>
    <w:link w:val="Heading3Char"/>
    <w:uiPriority w:val="9"/>
    <w:unhideWhenUsed/>
    <w:qFormat/>
    <w:rsid w:val="00CD0DEC"/>
    <w:pPr>
      <w:numPr>
        <w:ilvl w:val="2"/>
        <w:numId w:val="1"/>
      </w:numPr>
      <w:pBdr>
        <w:bottom w:val="single" w:sz="4" w:space="1" w:color="8EAADB" w:themeColor="accent1" w:themeTint="99"/>
      </w:pBdr>
      <w:spacing w:before="200" w:after="80"/>
      <w:outlineLvl w:val="2"/>
    </w:pPr>
    <w:rPr>
      <w:rFonts w:asciiTheme="majorHAnsi" w:eastAsiaTheme="majorEastAsia" w:hAnsiTheme="majorHAnsi" w:cstheme="majorBidi"/>
      <w:color w:val="4472C4" w:themeColor="accent1"/>
      <w:sz w:val="24"/>
      <w:szCs w:val="24"/>
    </w:rPr>
  </w:style>
  <w:style w:type="paragraph" w:styleId="Heading4">
    <w:name w:val="heading 4"/>
    <w:basedOn w:val="Normal"/>
    <w:next w:val="Normal"/>
    <w:link w:val="Heading4Char"/>
    <w:uiPriority w:val="9"/>
    <w:semiHidden/>
    <w:unhideWhenUsed/>
    <w:qFormat/>
    <w:rsid w:val="00CD0DEC"/>
    <w:pPr>
      <w:numPr>
        <w:ilvl w:val="3"/>
        <w:numId w:val="1"/>
      </w:numPr>
      <w:pBdr>
        <w:bottom w:val="single" w:sz="4" w:space="2" w:color="B4C6E7" w:themeColor="accent1" w:themeTint="66"/>
      </w:pBdr>
      <w:spacing w:before="200" w:after="80"/>
      <w:outlineLvl w:val="3"/>
    </w:pPr>
    <w:rPr>
      <w:rFonts w:asciiTheme="majorHAnsi" w:eastAsiaTheme="majorEastAsia" w:hAnsiTheme="majorHAnsi" w:cstheme="majorBidi"/>
      <w:i/>
      <w:iCs/>
      <w:color w:val="4472C4" w:themeColor="accent1"/>
      <w:sz w:val="24"/>
      <w:szCs w:val="24"/>
    </w:rPr>
  </w:style>
  <w:style w:type="paragraph" w:styleId="Heading5">
    <w:name w:val="heading 5"/>
    <w:basedOn w:val="Normal"/>
    <w:next w:val="Normal"/>
    <w:link w:val="Heading5Char"/>
    <w:uiPriority w:val="9"/>
    <w:semiHidden/>
    <w:unhideWhenUsed/>
    <w:qFormat/>
    <w:rsid w:val="00CD0DEC"/>
    <w:pPr>
      <w:numPr>
        <w:ilvl w:val="4"/>
        <w:numId w:val="1"/>
      </w:numPr>
      <w:spacing w:before="200" w:after="80"/>
      <w:outlineLvl w:val="4"/>
    </w:pPr>
    <w:rPr>
      <w:rFonts w:asciiTheme="majorHAnsi" w:eastAsiaTheme="majorEastAsia" w:hAnsiTheme="majorHAnsi" w:cstheme="majorBidi"/>
      <w:color w:val="4472C4" w:themeColor="accent1"/>
    </w:rPr>
  </w:style>
  <w:style w:type="paragraph" w:styleId="Heading6">
    <w:name w:val="heading 6"/>
    <w:basedOn w:val="Normal"/>
    <w:next w:val="Normal"/>
    <w:link w:val="Heading6Char"/>
    <w:uiPriority w:val="9"/>
    <w:semiHidden/>
    <w:unhideWhenUsed/>
    <w:qFormat/>
    <w:rsid w:val="00CD0DEC"/>
    <w:pPr>
      <w:numPr>
        <w:ilvl w:val="5"/>
        <w:numId w:val="1"/>
      </w:numPr>
      <w:spacing w:before="280" w:after="100"/>
      <w:outlineLvl w:val="5"/>
    </w:pPr>
    <w:rPr>
      <w:rFonts w:asciiTheme="majorHAnsi" w:eastAsiaTheme="majorEastAsia" w:hAnsiTheme="majorHAnsi" w:cstheme="majorBidi"/>
      <w:i/>
      <w:iCs/>
      <w:color w:val="4472C4" w:themeColor="accent1"/>
    </w:rPr>
  </w:style>
  <w:style w:type="paragraph" w:styleId="Heading7">
    <w:name w:val="heading 7"/>
    <w:basedOn w:val="Normal"/>
    <w:next w:val="Normal"/>
    <w:link w:val="Heading7Char"/>
    <w:uiPriority w:val="9"/>
    <w:semiHidden/>
    <w:unhideWhenUsed/>
    <w:qFormat/>
    <w:rsid w:val="00CD0DEC"/>
    <w:pPr>
      <w:numPr>
        <w:ilvl w:val="6"/>
        <w:numId w:val="1"/>
      </w:numPr>
      <w:spacing w:before="320" w:after="100"/>
      <w:outlineLvl w:val="6"/>
    </w:pPr>
    <w:rPr>
      <w:rFonts w:asciiTheme="majorHAnsi" w:eastAsiaTheme="majorEastAsia" w:hAnsiTheme="majorHAnsi" w:cstheme="majorBidi"/>
      <w:b/>
      <w:bCs/>
      <w:color w:val="A5A5A5" w:themeColor="accent3"/>
      <w:sz w:val="20"/>
      <w:szCs w:val="20"/>
    </w:rPr>
  </w:style>
  <w:style w:type="paragraph" w:styleId="Heading8">
    <w:name w:val="heading 8"/>
    <w:basedOn w:val="Normal"/>
    <w:next w:val="Normal"/>
    <w:link w:val="Heading8Char"/>
    <w:uiPriority w:val="9"/>
    <w:semiHidden/>
    <w:unhideWhenUsed/>
    <w:qFormat/>
    <w:rsid w:val="00CD0DEC"/>
    <w:pPr>
      <w:numPr>
        <w:ilvl w:val="7"/>
        <w:numId w:val="1"/>
      </w:numPr>
      <w:spacing w:before="320" w:after="100"/>
      <w:outlineLvl w:val="7"/>
    </w:pPr>
    <w:rPr>
      <w:rFonts w:asciiTheme="majorHAnsi" w:eastAsiaTheme="majorEastAsia" w:hAnsiTheme="majorHAnsi" w:cstheme="majorBidi"/>
      <w:b/>
      <w:bCs/>
      <w:i/>
      <w:iCs/>
      <w:color w:val="A5A5A5" w:themeColor="accent3"/>
      <w:sz w:val="20"/>
      <w:szCs w:val="20"/>
    </w:rPr>
  </w:style>
  <w:style w:type="paragraph" w:styleId="Heading9">
    <w:name w:val="heading 9"/>
    <w:basedOn w:val="Normal"/>
    <w:next w:val="Normal"/>
    <w:link w:val="Heading9Char"/>
    <w:uiPriority w:val="9"/>
    <w:semiHidden/>
    <w:unhideWhenUsed/>
    <w:qFormat/>
    <w:rsid w:val="00CD0DEC"/>
    <w:pPr>
      <w:numPr>
        <w:ilvl w:val="8"/>
        <w:numId w:val="1"/>
      </w:numPr>
      <w:spacing w:before="320" w:after="100"/>
      <w:outlineLvl w:val="8"/>
    </w:pPr>
    <w:rPr>
      <w:rFonts w:asciiTheme="majorHAnsi" w:eastAsiaTheme="majorEastAsia" w:hAnsiTheme="majorHAnsi" w:cstheme="majorBidi"/>
      <w:i/>
      <w:iCs/>
      <w:color w:val="A5A5A5" w:themeColor="accent3"/>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ersonalName">
    <w:name w:val="Personal Name"/>
    <w:basedOn w:val="Title"/>
    <w:rsid w:val="00551B8F"/>
    <w:rPr>
      <w:b/>
      <w:caps/>
      <w:color w:val="000000"/>
      <w:sz w:val="28"/>
      <w:szCs w:val="28"/>
    </w:rPr>
  </w:style>
  <w:style w:type="paragraph" w:styleId="Title">
    <w:name w:val="Title"/>
    <w:basedOn w:val="Normal"/>
    <w:next w:val="Normal"/>
    <w:link w:val="TitleChar"/>
    <w:uiPriority w:val="10"/>
    <w:qFormat/>
    <w:rsid w:val="00CD0DEC"/>
    <w:pPr>
      <w:pBdr>
        <w:top w:val="single" w:sz="8" w:space="10" w:color="A1B8E1" w:themeColor="accent1" w:themeTint="7F"/>
        <w:bottom w:val="single" w:sz="24" w:space="15" w:color="A5A5A5" w:themeColor="accent3"/>
      </w:pBdr>
      <w:ind w:firstLine="0"/>
      <w:jc w:val="center"/>
    </w:pPr>
    <w:rPr>
      <w:rFonts w:asciiTheme="majorHAnsi" w:eastAsiaTheme="majorEastAsia" w:hAnsiTheme="majorHAnsi" w:cstheme="majorBidi"/>
      <w:i/>
      <w:iCs/>
      <w:color w:val="1F3763" w:themeColor="accent1" w:themeShade="7F"/>
      <w:sz w:val="60"/>
      <w:szCs w:val="60"/>
    </w:rPr>
  </w:style>
  <w:style w:type="character" w:customStyle="1" w:styleId="TitleChar">
    <w:name w:val="Title Char"/>
    <w:basedOn w:val="DefaultParagraphFont"/>
    <w:link w:val="Title"/>
    <w:uiPriority w:val="10"/>
    <w:rsid w:val="00CD0DEC"/>
    <w:rPr>
      <w:rFonts w:asciiTheme="majorHAnsi" w:eastAsiaTheme="majorEastAsia" w:hAnsiTheme="majorHAnsi" w:cstheme="majorBidi"/>
      <w:i/>
      <w:iCs/>
      <w:color w:val="1F3763" w:themeColor="accent1" w:themeShade="7F"/>
      <w:sz w:val="60"/>
      <w:szCs w:val="60"/>
    </w:rPr>
  </w:style>
  <w:style w:type="character" w:customStyle="1" w:styleId="Heading1Char">
    <w:name w:val="Heading 1 Char"/>
    <w:basedOn w:val="DefaultParagraphFont"/>
    <w:link w:val="Heading1"/>
    <w:uiPriority w:val="9"/>
    <w:rsid w:val="00CD0DEC"/>
    <w:rPr>
      <w:rFonts w:asciiTheme="majorHAnsi" w:eastAsiaTheme="majorEastAsia" w:hAnsiTheme="majorHAnsi" w:cstheme="majorBidi"/>
      <w:b/>
      <w:bCs/>
      <w:color w:val="2F5496" w:themeColor="accent1" w:themeShade="BF"/>
      <w:sz w:val="24"/>
      <w:szCs w:val="24"/>
    </w:rPr>
  </w:style>
  <w:style w:type="character" w:customStyle="1" w:styleId="Heading2Char">
    <w:name w:val="Heading 2 Char"/>
    <w:basedOn w:val="DefaultParagraphFont"/>
    <w:link w:val="Heading2"/>
    <w:uiPriority w:val="9"/>
    <w:rsid w:val="00CD0DEC"/>
    <w:rPr>
      <w:rFonts w:asciiTheme="majorHAnsi" w:eastAsiaTheme="majorEastAsia" w:hAnsiTheme="majorHAnsi" w:cstheme="majorBidi"/>
      <w:color w:val="2F5496" w:themeColor="accent1" w:themeShade="BF"/>
      <w:sz w:val="24"/>
      <w:szCs w:val="24"/>
    </w:rPr>
  </w:style>
  <w:style w:type="character" w:customStyle="1" w:styleId="Heading3Char">
    <w:name w:val="Heading 3 Char"/>
    <w:basedOn w:val="DefaultParagraphFont"/>
    <w:link w:val="Heading3"/>
    <w:uiPriority w:val="9"/>
    <w:rsid w:val="00CD0DEC"/>
    <w:rPr>
      <w:rFonts w:asciiTheme="majorHAnsi" w:eastAsiaTheme="majorEastAsia" w:hAnsiTheme="majorHAnsi" w:cstheme="majorBidi"/>
      <w:color w:val="4472C4" w:themeColor="accent1"/>
      <w:sz w:val="24"/>
      <w:szCs w:val="24"/>
    </w:rPr>
  </w:style>
  <w:style w:type="character" w:customStyle="1" w:styleId="Heading4Char">
    <w:name w:val="Heading 4 Char"/>
    <w:basedOn w:val="DefaultParagraphFont"/>
    <w:link w:val="Heading4"/>
    <w:uiPriority w:val="9"/>
    <w:semiHidden/>
    <w:rsid w:val="00CD0DEC"/>
    <w:rPr>
      <w:rFonts w:asciiTheme="majorHAnsi" w:eastAsiaTheme="majorEastAsia" w:hAnsiTheme="majorHAnsi" w:cstheme="majorBidi"/>
      <w:i/>
      <w:iCs/>
      <w:color w:val="4472C4" w:themeColor="accent1"/>
      <w:sz w:val="24"/>
      <w:szCs w:val="24"/>
    </w:rPr>
  </w:style>
  <w:style w:type="character" w:customStyle="1" w:styleId="Heading5Char">
    <w:name w:val="Heading 5 Char"/>
    <w:basedOn w:val="DefaultParagraphFont"/>
    <w:link w:val="Heading5"/>
    <w:uiPriority w:val="9"/>
    <w:semiHidden/>
    <w:rsid w:val="00CD0DEC"/>
    <w:rPr>
      <w:rFonts w:asciiTheme="majorHAnsi" w:eastAsiaTheme="majorEastAsia" w:hAnsiTheme="majorHAnsi" w:cstheme="majorBidi"/>
      <w:color w:val="4472C4" w:themeColor="accent1"/>
    </w:rPr>
  </w:style>
  <w:style w:type="character" w:customStyle="1" w:styleId="Heading6Char">
    <w:name w:val="Heading 6 Char"/>
    <w:basedOn w:val="DefaultParagraphFont"/>
    <w:link w:val="Heading6"/>
    <w:uiPriority w:val="9"/>
    <w:semiHidden/>
    <w:rsid w:val="00CD0DEC"/>
    <w:rPr>
      <w:rFonts w:asciiTheme="majorHAnsi" w:eastAsiaTheme="majorEastAsia" w:hAnsiTheme="majorHAnsi" w:cstheme="majorBidi"/>
      <w:i/>
      <w:iCs/>
      <w:color w:val="4472C4" w:themeColor="accent1"/>
    </w:rPr>
  </w:style>
  <w:style w:type="character" w:customStyle="1" w:styleId="Heading7Char">
    <w:name w:val="Heading 7 Char"/>
    <w:basedOn w:val="DefaultParagraphFont"/>
    <w:link w:val="Heading7"/>
    <w:uiPriority w:val="9"/>
    <w:semiHidden/>
    <w:rsid w:val="00CD0DEC"/>
    <w:rPr>
      <w:rFonts w:asciiTheme="majorHAnsi" w:eastAsiaTheme="majorEastAsia" w:hAnsiTheme="majorHAnsi" w:cstheme="majorBidi"/>
      <w:b/>
      <w:bCs/>
      <w:color w:val="A5A5A5" w:themeColor="accent3"/>
      <w:sz w:val="20"/>
      <w:szCs w:val="20"/>
    </w:rPr>
  </w:style>
  <w:style w:type="character" w:customStyle="1" w:styleId="Heading8Char">
    <w:name w:val="Heading 8 Char"/>
    <w:basedOn w:val="DefaultParagraphFont"/>
    <w:link w:val="Heading8"/>
    <w:uiPriority w:val="9"/>
    <w:semiHidden/>
    <w:rsid w:val="00CD0DEC"/>
    <w:rPr>
      <w:rFonts w:asciiTheme="majorHAnsi" w:eastAsiaTheme="majorEastAsia" w:hAnsiTheme="majorHAnsi" w:cstheme="majorBidi"/>
      <w:b/>
      <w:bCs/>
      <w:i/>
      <w:iCs/>
      <w:color w:val="A5A5A5" w:themeColor="accent3"/>
      <w:sz w:val="20"/>
      <w:szCs w:val="20"/>
    </w:rPr>
  </w:style>
  <w:style w:type="character" w:customStyle="1" w:styleId="Heading9Char">
    <w:name w:val="Heading 9 Char"/>
    <w:basedOn w:val="DefaultParagraphFont"/>
    <w:link w:val="Heading9"/>
    <w:uiPriority w:val="9"/>
    <w:semiHidden/>
    <w:rsid w:val="00CD0DEC"/>
    <w:rPr>
      <w:rFonts w:asciiTheme="majorHAnsi" w:eastAsiaTheme="majorEastAsia" w:hAnsiTheme="majorHAnsi" w:cstheme="majorBidi"/>
      <w:i/>
      <w:iCs/>
      <w:color w:val="A5A5A5" w:themeColor="accent3"/>
      <w:sz w:val="20"/>
      <w:szCs w:val="20"/>
    </w:rPr>
  </w:style>
  <w:style w:type="paragraph" w:styleId="Caption">
    <w:name w:val="caption"/>
    <w:basedOn w:val="Normal"/>
    <w:next w:val="Normal"/>
    <w:uiPriority w:val="35"/>
    <w:unhideWhenUsed/>
    <w:qFormat/>
    <w:rsid w:val="00CD0DEC"/>
    <w:rPr>
      <w:b/>
      <w:bCs/>
      <w:sz w:val="18"/>
      <w:szCs w:val="18"/>
    </w:rPr>
  </w:style>
  <w:style w:type="paragraph" w:styleId="Subtitle">
    <w:name w:val="Subtitle"/>
    <w:basedOn w:val="Normal"/>
    <w:next w:val="Normal"/>
    <w:link w:val="SubtitleChar"/>
    <w:uiPriority w:val="11"/>
    <w:qFormat/>
    <w:rsid w:val="00CD0DEC"/>
    <w:pPr>
      <w:spacing w:before="200" w:after="900"/>
      <w:ind w:firstLine="0"/>
      <w:jc w:val="right"/>
    </w:pPr>
    <w:rPr>
      <w:i/>
      <w:iCs/>
      <w:sz w:val="24"/>
      <w:szCs w:val="24"/>
    </w:rPr>
  </w:style>
  <w:style w:type="character" w:customStyle="1" w:styleId="SubtitleChar">
    <w:name w:val="Subtitle Char"/>
    <w:basedOn w:val="DefaultParagraphFont"/>
    <w:link w:val="Subtitle"/>
    <w:uiPriority w:val="11"/>
    <w:rsid w:val="00CD0DEC"/>
    <w:rPr>
      <w:i/>
      <w:iCs/>
      <w:sz w:val="24"/>
      <w:szCs w:val="24"/>
    </w:rPr>
  </w:style>
  <w:style w:type="character" w:styleId="Strong">
    <w:name w:val="Strong"/>
    <w:basedOn w:val="DefaultParagraphFont"/>
    <w:uiPriority w:val="22"/>
    <w:qFormat/>
    <w:rsid w:val="00CD0DEC"/>
    <w:rPr>
      <w:b/>
      <w:bCs/>
      <w:spacing w:val="0"/>
    </w:rPr>
  </w:style>
  <w:style w:type="character" w:styleId="Emphasis">
    <w:name w:val="Emphasis"/>
    <w:uiPriority w:val="20"/>
    <w:qFormat/>
    <w:rsid w:val="00CD0DEC"/>
    <w:rPr>
      <w:b/>
      <w:bCs/>
      <w:i/>
      <w:iCs/>
      <w:color w:val="5A5A5A" w:themeColor="text1" w:themeTint="A5"/>
    </w:rPr>
  </w:style>
  <w:style w:type="paragraph" w:styleId="NoSpacing">
    <w:name w:val="No Spacing"/>
    <w:basedOn w:val="Normal"/>
    <w:link w:val="NoSpacingChar"/>
    <w:uiPriority w:val="1"/>
    <w:qFormat/>
    <w:rsid w:val="00CD0DEC"/>
    <w:pPr>
      <w:ind w:firstLine="0"/>
    </w:pPr>
  </w:style>
  <w:style w:type="character" w:customStyle="1" w:styleId="NoSpacingChar">
    <w:name w:val="No Spacing Char"/>
    <w:basedOn w:val="DefaultParagraphFont"/>
    <w:link w:val="NoSpacing"/>
    <w:uiPriority w:val="1"/>
    <w:rsid w:val="00CD0DEC"/>
  </w:style>
  <w:style w:type="paragraph" w:styleId="ListParagraph">
    <w:name w:val="List Paragraph"/>
    <w:basedOn w:val="Normal"/>
    <w:uiPriority w:val="34"/>
    <w:qFormat/>
    <w:rsid w:val="00CD0DEC"/>
    <w:pPr>
      <w:ind w:left="720"/>
      <w:contextualSpacing/>
    </w:pPr>
  </w:style>
  <w:style w:type="paragraph" w:styleId="Quote">
    <w:name w:val="Quote"/>
    <w:basedOn w:val="Normal"/>
    <w:next w:val="Normal"/>
    <w:link w:val="QuoteChar"/>
    <w:uiPriority w:val="29"/>
    <w:qFormat/>
    <w:rsid w:val="00CD0DEC"/>
    <w:rPr>
      <w:rFonts w:asciiTheme="majorHAnsi" w:eastAsiaTheme="majorEastAsia" w:hAnsiTheme="majorHAnsi" w:cstheme="majorBidi"/>
      <w:i/>
      <w:iCs/>
      <w:color w:val="5A5A5A" w:themeColor="text1" w:themeTint="A5"/>
    </w:rPr>
  </w:style>
  <w:style w:type="character" w:customStyle="1" w:styleId="QuoteChar">
    <w:name w:val="Quote Char"/>
    <w:basedOn w:val="DefaultParagraphFont"/>
    <w:link w:val="Quote"/>
    <w:uiPriority w:val="29"/>
    <w:rsid w:val="00CD0DEC"/>
    <w:rPr>
      <w:rFonts w:asciiTheme="majorHAnsi" w:eastAsiaTheme="majorEastAsia" w:hAnsiTheme="majorHAnsi" w:cstheme="majorBidi"/>
      <w:i/>
      <w:iCs/>
      <w:color w:val="5A5A5A" w:themeColor="text1" w:themeTint="A5"/>
    </w:rPr>
  </w:style>
  <w:style w:type="paragraph" w:styleId="IntenseQuote">
    <w:name w:val="Intense Quote"/>
    <w:basedOn w:val="Normal"/>
    <w:next w:val="Normal"/>
    <w:link w:val="IntenseQuoteChar"/>
    <w:uiPriority w:val="30"/>
    <w:qFormat/>
    <w:rsid w:val="00CD0DEC"/>
    <w:pPr>
      <w:pBdr>
        <w:top w:val="single" w:sz="12" w:space="10" w:color="B4C6E7" w:themeColor="accent1" w:themeTint="66"/>
        <w:left w:val="single" w:sz="36" w:space="4" w:color="4472C4" w:themeColor="accent1"/>
        <w:bottom w:val="single" w:sz="24" w:space="10" w:color="A5A5A5" w:themeColor="accent3"/>
        <w:right w:val="single" w:sz="36" w:space="4" w:color="4472C4" w:themeColor="accent1"/>
      </w:pBdr>
      <w:shd w:val="clear" w:color="auto" w:fill="4472C4" w:themeFill="accent1"/>
      <w:spacing w:before="320" w:after="320" w:line="300" w:lineRule="auto"/>
      <w:ind w:left="1440" w:right="1440"/>
    </w:pPr>
    <w:rPr>
      <w:rFonts w:asciiTheme="majorHAnsi" w:eastAsiaTheme="majorEastAsia" w:hAnsiTheme="majorHAnsi" w:cstheme="majorBidi"/>
      <w:i/>
      <w:iCs/>
      <w:color w:val="FFFFFF" w:themeColor="background1"/>
      <w:sz w:val="24"/>
      <w:szCs w:val="24"/>
    </w:rPr>
  </w:style>
  <w:style w:type="character" w:customStyle="1" w:styleId="IntenseQuoteChar">
    <w:name w:val="Intense Quote Char"/>
    <w:basedOn w:val="DefaultParagraphFont"/>
    <w:link w:val="IntenseQuote"/>
    <w:uiPriority w:val="30"/>
    <w:rsid w:val="00CD0DEC"/>
    <w:rPr>
      <w:rFonts w:asciiTheme="majorHAnsi" w:eastAsiaTheme="majorEastAsia" w:hAnsiTheme="majorHAnsi" w:cstheme="majorBidi"/>
      <w:i/>
      <w:iCs/>
      <w:color w:val="FFFFFF" w:themeColor="background1"/>
      <w:sz w:val="24"/>
      <w:szCs w:val="24"/>
      <w:shd w:val="clear" w:color="auto" w:fill="4472C4" w:themeFill="accent1"/>
    </w:rPr>
  </w:style>
  <w:style w:type="character" w:styleId="SubtleEmphasis">
    <w:name w:val="Subtle Emphasis"/>
    <w:uiPriority w:val="19"/>
    <w:qFormat/>
    <w:rsid w:val="00CD0DEC"/>
    <w:rPr>
      <w:i/>
      <w:iCs/>
      <w:color w:val="5A5A5A" w:themeColor="text1" w:themeTint="A5"/>
    </w:rPr>
  </w:style>
  <w:style w:type="character" w:styleId="IntenseEmphasis">
    <w:name w:val="Intense Emphasis"/>
    <w:uiPriority w:val="21"/>
    <w:qFormat/>
    <w:rsid w:val="00CD0DEC"/>
    <w:rPr>
      <w:b/>
      <w:bCs/>
      <w:i/>
      <w:iCs/>
      <w:color w:val="4472C4" w:themeColor="accent1"/>
      <w:sz w:val="22"/>
      <w:szCs w:val="22"/>
    </w:rPr>
  </w:style>
  <w:style w:type="character" w:styleId="SubtleReference">
    <w:name w:val="Subtle Reference"/>
    <w:uiPriority w:val="31"/>
    <w:qFormat/>
    <w:rsid w:val="00CD0DEC"/>
    <w:rPr>
      <w:color w:val="auto"/>
      <w:u w:val="single" w:color="A5A5A5" w:themeColor="accent3"/>
    </w:rPr>
  </w:style>
  <w:style w:type="character" w:styleId="IntenseReference">
    <w:name w:val="Intense Reference"/>
    <w:basedOn w:val="DefaultParagraphFont"/>
    <w:uiPriority w:val="32"/>
    <w:qFormat/>
    <w:rsid w:val="00CD0DEC"/>
    <w:rPr>
      <w:b/>
      <w:bCs/>
      <w:color w:val="7B7B7B" w:themeColor="accent3" w:themeShade="BF"/>
      <w:u w:val="single" w:color="A5A5A5" w:themeColor="accent3"/>
    </w:rPr>
  </w:style>
  <w:style w:type="character" w:styleId="BookTitle">
    <w:name w:val="Book Title"/>
    <w:basedOn w:val="DefaultParagraphFont"/>
    <w:uiPriority w:val="33"/>
    <w:qFormat/>
    <w:rsid w:val="00CD0DEC"/>
    <w:rPr>
      <w:rFonts w:asciiTheme="majorHAnsi" w:eastAsiaTheme="majorEastAsia" w:hAnsiTheme="majorHAnsi" w:cstheme="majorBidi"/>
      <w:b/>
      <w:bCs/>
      <w:i/>
      <w:iCs/>
      <w:color w:val="auto"/>
    </w:rPr>
  </w:style>
  <w:style w:type="paragraph" w:styleId="TOCHeading">
    <w:name w:val="TOC Heading"/>
    <w:basedOn w:val="Heading1"/>
    <w:next w:val="Normal"/>
    <w:uiPriority w:val="39"/>
    <w:semiHidden/>
    <w:unhideWhenUsed/>
    <w:qFormat/>
    <w:rsid w:val="00CD0DEC"/>
    <w:pPr>
      <w:outlineLvl w:val="9"/>
    </w:pPr>
  </w:style>
  <w:style w:type="character" w:styleId="LineNumber">
    <w:name w:val="line number"/>
    <w:basedOn w:val="DefaultParagraphFont"/>
    <w:uiPriority w:val="99"/>
    <w:semiHidden/>
    <w:unhideWhenUsed/>
    <w:rsid w:val="00551B8F"/>
  </w:style>
  <w:style w:type="character" w:styleId="PlaceholderText">
    <w:name w:val="Placeholder Text"/>
    <w:basedOn w:val="DefaultParagraphFont"/>
    <w:uiPriority w:val="99"/>
    <w:semiHidden/>
    <w:rsid w:val="00DF532B"/>
    <w:rPr>
      <w:color w:val="666666"/>
    </w:rPr>
  </w:style>
  <w:style w:type="table" w:styleId="TableGrid">
    <w:name w:val="Table Grid"/>
    <w:basedOn w:val="TableNormal"/>
    <w:uiPriority w:val="39"/>
    <w:rsid w:val="00525BC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D7332"/>
    <w:pPr>
      <w:ind w:firstLine="0"/>
    </w:pPr>
  </w:style>
  <w:style w:type="character" w:styleId="CommentReference">
    <w:name w:val="annotation reference"/>
    <w:basedOn w:val="DefaultParagraphFont"/>
    <w:uiPriority w:val="99"/>
    <w:semiHidden/>
    <w:unhideWhenUsed/>
    <w:rsid w:val="00AD65C7"/>
    <w:rPr>
      <w:sz w:val="16"/>
      <w:szCs w:val="16"/>
    </w:rPr>
  </w:style>
  <w:style w:type="paragraph" w:styleId="CommentText">
    <w:name w:val="annotation text"/>
    <w:basedOn w:val="Normal"/>
    <w:link w:val="CommentTextChar"/>
    <w:uiPriority w:val="99"/>
    <w:unhideWhenUsed/>
    <w:rsid w:val="00AD65C7"/>
    <w:rPr>
      <w:sz w:val="20"/>
      <w:szCs w:val="20"/>
    </w:rPr>
  </w:style>
  <w:style w:type="character" w:customStyle="1" w:styleId="CommentTextChar">
    <w:name w:val="Comment Text Char"/>
    <w:basedOn w:val="DefaultParagraphFont"/>
    <w:link w:val="CommentText"/>
    <w:uiPriority w:val="99"/>
    <w:rsid w:val="00AD65C7"/>
    <w:rPr>
      <w:sz w:val="20"/>
      <w:szCs w:val="20"/>
    </w:rPr>
  </w:style>
  <w:style w:type="paragraph" w:styleId="CommentSubject">
    <w:name w:val="annotation subject"/>
    <w:basedOn w:val="CommentText"/>
    <w:next w:val="CommentText"/>
    <w:link w:val="CommentSubjectChar"/>
    <w:uiPriority w:val="99"/>
    <w:semiHidden/>
    <w:unhideWhenUsed/>
    <w:rsid w:val="00AD65C7"/>
    <w:rPr>
      <w:b/>
      <w:bCs/>
    </w:rPr>
  </w:style>
  <w:style w:type="character" w:customStyle="1" w:styleId="CommentSubjectChar">
    <w:name w:val="Comment Subject Char"/>
    <w:basedOn w:val="CommentTextChar"/>
    <w:link w:val="CommentSubject"/>
    <w:uiPriority w:val="99"/>
    <w:semiHidden/>
    <w:rsid w:val="00AD65C7"/>
    <w:rPr>
      <w:b/>
      <w:bCs/>
      <w:sz w:val="20"/>
      <w:szCs w:val="20"/>
    </w:rPr>
  </w:style>
  <w:style w:type="paragraph" w:styleId="FootnoteText">
    <w:name w:val="footnote text"/>
    <w:basedOn w:val="Normal"/>
    <w:link w:val="FootnoteTextChar"/>
    <w:uiPriority w:val="99"/>
    <w:semiHidden/>
    <w:unhideWhenUsed/>
    <w:rsid w:val="00A131A9"/>
    <w:rPr>
      <w:sz w:val="20"/>
      <w:szCs w:val="20"/>
    </w:rPr>
  </w:style>
  <w:style w:type="character" w:customStyle="1" w:styleId="FootnoteTextChar">
    <w:name w:val="Footnote Text Char"/>
    <w:basedOn w:val="DefaultParagraphFont"/>
    <w:link w:val="FootnoteText"/>
    <w:uiPriority w:val="99"/>
    <w:semiHidden/>
    <w:rsid w:val="00A131A9"/>
    <w:rPr>
      <w:sz w:val="20"/>
      <w:szCs w:val="20"/>
    </w:rPr>
  </w:style>
  <w:style w:type="character" w:styleId="FootnoteReference">
    <w:name w:val="footnote reference"/>
    <w:basedOn w:val="DefaultParagraphFont"/>
    <w:uiPriority w:val="99"/>
    <w:semiHidden/>
    <w:unhideWhenUsed/>
    <w:rsid w:val="00A131A9"/>
    <w:rPr>
      <w:vertAlign w:val="superscript"/>
    </w:rPr>
  </w:style>
  <w:style w:type="character" w:styleId="Hyperlink">
    <w:name w:val="Hyperlink"/>
    <w:basedOn w:val="DefaultParagraphFont"/>
    <w:uiPriority w:val="99"/>
    <w:unhideWhenUsed/>
    <w:rsid w:val="00A131A9"/>
    <w:rPr>
      <w:color w:val="0563C1" w:themeColor="hyperlink"/>
      <w:u w:val="single"/>
    </w:rPr>
  </w:style>
  <w:style w:type="character" w:styleId="UnresolvedMention">
    <w:name w:val="Unresolved Mention"/>
    <w:basedOn w:val="DefaultParagraphFont"/>
    <w:uiPriority w:val="99"/>
    <w:semiHidden/>
    <w:unhideWhenUsed/>
    <w:rsid w:val="00A131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3612194">
      <w:bodyDiv w:val="1"/>
      <w:marLeft w:val="0"/>
      <w:marRight w:val="0"/>
      <w:marTop w:val="0"/>
      <w:marBottom w:val="0"/>
      <w:divBdr>
        <w:top w:val="none" w:sz="0" w:space="0" w:color="auto"/>
        <w:left w:val="none" w:sz="0" w:space="0" w:color="auto"/>
        <w:bottom w:val="none" w:sz="0" w:space="0" w:color="auto"/>
        <w:right w:val="none" w:sz="0" w:space="0" w:color="auto"/>
      </w:divBdr>
    </w:div>
    <w:div w:id="1649899696">
      <w:bodyDiv w:val="1"/>
      <w:marLeft w:val="0"/>
      <w:marRight w:val="0"/>
      <w:marTop w:val="0"/>
      <w:marBottom w:val="0"/>
      <w:divBdr>
        <w:top w:val="none" w:sz="0" w:space="0" w:color="auto"/>
        <w:left w:val="none" w:sz="0" w:space="0" w:color="auto"/>
        <w:bottom w:val="none" w:sz="0" w:space="0" w:color="auto"/>
        <w:right w:val="none" w:sz="0" w:space="0" w:color="auto"/>
      </w:divBdr>
      <w:divsChild>
        <w:div w:id="1548224525">
          <w:marLeft w:val="0"/>
          <w:marRight w:val="0"/>
          <w:marTop w:val="0"/>
          <w:marBottom w:val="0"/>
          <w:divBdr>
            <w:top w:val="none" w:sz="0" w:space="0" w:color="auto"/>
            <w:left w:val="none" w:sz="0" w:space="0" w:color="auto"/>
            <w:bottom w:val="none" w:sz="0" w:space="0" w:color="auto"/>
            <w:right w:val="none" w:sz="0" w:space="0" w:color="auto"/>
          </w:divBdr>
          <w:divsChild>
            <w:div w:id="91940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8531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glossaryDocument" Target="glossary/document.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mailto:leo.peach@griffithuni.edu.au"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9F03796C-D881-344A-BC1F-454E3BEF4068}"/>
      </w:docPartPr>
      <w:docPartBody>
        <w:p w:rsidR="006719FB" w:rsidRDefault="006719FB">
          <w:r w:rsidRPr="00F22382">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19FB"/>
    <w:rsid w:val="00082650"/>
    <w:rsid w:val="00141012"/>
    <w:rsid w:val="00162ADF"/>
    <w:rsid w:val="001D2D66"/>
    <w:rsid w:val="00254B2B"/>
    <w:rsid w:val="00290C90"/>
    <w:rsid w:val="002B6777"/>
    <w:rsid w:val="00353D4B"/>
    <w:rsid w:val="003A4B1C"/>
    <w:rsid w:val="0043694B"/>
    <w:rsid w:val="00443E8B"/>
    <w:rsid w:val="00463B39"/>
    <w:rsid w:val="004863ED"/>
    <w:rsid w:val="00530C6A"/>
    <w:rsid w:val="005A6A1E"/>
    <w:rsid w:val="005D3399"/>
    <w:rsid w:val="0063068E"/>
    <w:rsid w:val="006719FB"/>
    <w:rsid w:val="006B6421"/>
    <w:rsid w:val="00726968"/>
    <w:rsid w:val="007F6A14"/>
    <w:rsid w:val="00806B0B"/>
    <w:rsid w:val="0086580C"/>
    <w:rsid w:val="00894FF1"/>
    <w:rsid w:val="008B5113"/>
    <w:rsid w:val="00B24582"/>
    <w:rsid w:val="00B24B43"/>
    <w:rsid w:val="00B432D5"/>
    <w:rsid w:val="00B66F00"/>
    <w:rsid w:val="00B95D25"/>
    <w:rsid w:val="00B96C7E"/>
    <w:rsid w:val="00BA4C37"/>
    <w:rsid w:val="00BB01E6"/>
    <w:rsid w:val="00C21045"/>
    <w:rsid w:val="00E66362"/>
    <w:rsid w:val="00E93077"/>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AU" w:eastAsia="en-GB"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21045"/>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4FD433DAA702342BA8C2C15AAE31BE5" ma:contentTypeVersion="15" ma:contentTypeDescription="Create a new document." ma:contentTypeScope="" ma:versionID="3771db9a2b6214a0536134d99e70d763">
  <xsd:schema xmlns:xsd="http://www.w3.org/2001/XMLSchema" xmlns:xs="http://www.w3.org/2001/XMLSchema" xmlns:p="http://schemas.microsoft.com/office/2006/metadata/properties" xmlns:ns3="365f572b-2b68-43bb-ad13-38713673877a" xmlns:ns4="f1c91f05-9bf3-4833-9911-9436293d389e" targetNamespace="http://schemas.microsoft.com/office/2006/metadata/properties" ma:root="true" ma:fieldsID="d73f59f744bece1221bea57f68d0c2c0" ns3:_="" ns4:_="">
    <xsd:import namespace="365f572b-2b68-43bb-ad13-38713673877a"/>
    <xsd:import namespace="f1c91f05-9bf3-4833-9911-9436293d389e"/>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_activity"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65f572b-2b68-43bb-ad13-3871367387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_activity" ma:index="20" nillable="true" ma:displayName="_activity" ma:hidden="true" ma:internalName="_activity">
      <xsd:simpleType>
        <xsd:restriction base="dms:Note"/>
      </xsd:simpleType>
    </xsd:element>
    <xsd:element name="MediaServiceObjectDetectorVersions" ma:index="21" nillable="true" ma:displayName="MediaServiceObjectDetectorVersions" ma:hidden="true" ma:indexed="true" ma:internalName="MediaServiceObjectDetectorVersions" ma:readOnly="true">
      <xsd:simpleType>
        <xsd:restriction base="dms:Text"/>
      </xsd:simpleType>
    </xsd:element>
    <xsd:element name="MediaServiceSearchProperties" ma:index="2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1c91f05-9bf3-4833-9911-9436293d389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365f572b-2b68-43bb-ad13-38713673877a"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CE9C209-EFD2-462E-822C-D6D3CD24EC5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65f572b-2b68-43bb-ad13-38713673877a"/>
    <ds:schemaRef ds:uri="f1c91f05-9bf3-4833-9911-9436293d38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44362C1-042C-F34F-857F-9FEE98A182A2}">
  <ds:schemaRefs>
    <ds:schemaRef ds:uri="http://schemas.openxmlformats.org/officeDocument/2006/bibliography"/>
  </ds:schemaRefs>
</ds:datastoreItem>
</file>

<file path=customXml/itemProps3.xml><?xml version="1.0" encoding="utf-8"?>
<ds:datastoreItem xmlns:ds="http://schemas.openxmlformats.org/officeDocument/2006/customXml" ds:itemID="{E7A3B27F-E890-4D55-9BD2-31B3FB94C069}">
  <ds:schemaRefs>
    <ds:schemaRef ds:uri="http://schemas.microsoft.com/office/2006/metadata/properties"/>
    <ds:schemaRef ds:uri="http://schemas.microsoft.com/office/infopath/2007/PartnerControls"/>
    <ds:schemaRef ds:uri="365f572b-2b68-43bb-ad13-38713673877a"/>
  </ds:schemaRefs>
</ds:datastoreItem>
</file>

<file path=customXml/itemProps4.xml><?xml version="1.0" encoding="utf-8"?>
<ds:datastoreItem xmlns:ds="http://schemas.openxmlformats.org/officeDocument/2006/customXml" ds:itemID="{F3F8DCD6-A4A8-4652-80B9-397E3ACFEE8C}">
  <ds:schemaRefs>
    <ds:schemaRef ds:uri="http://schemas.microsoft.com/sharepoint/v3/contenttype/forms"/>
  </ds:schemaRefs>
</ds:datastoreItem>
</file>

<file path=docMetadata/LabelInfo.xml><?xml version="1.0" encoding="utf-8"?>
<clbl:labelList xmlns:clbl="http://schemas.microsoft.com/office/2020/mipLabelMetadata">
  <clbl:label id="{c9f92db8-2851-4df9-9d12-fab52f5b1415}" enabled="1" method="Standard" siteId="{5a7cc8ab-a4dc-4f9b-bf60-66714049ad62}" removed="0"/>
</clbl:labelList>
</file>

<file path=docProps/app.xml><?xml version="1.0" encoding="utf-8"?>
<Properties xmlns="http://schemas.openxmlformats.org/officeDocument/2006/extended-properties" xmlns:vt="http://schemas.openxmlformats.org/officeDocument/2006/docPropsVTypes">
  <Template>Normal</Template>
  <TotalTime>21</TotalTime>
  <Pages>22</Pages>
  <Words>19614</Words>
  <Characters>111802</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Peach</dc:creator>
  <cp:keywords/>
  <dc:description/>
  <cp:lastModifiedBy>Leo Peach</cp:lastModifiedBy>
  <cp:revision>3</cp:revision>
  <dcterms:created xsi:type="dcterms:W3CDTF">2024-06-14T00:26:00Z</dcterms:created>
  <dcterms:modified xsi:type="dcterms:W3CDTF">2024-06-16T2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9598d39-e5f4-3e58-a840-0e0c609210fd</vt:lpwstr>
  </property>
  <property fmtid="{D5CDD505-2E9C-101B-9397-08002B2CF9AE}" pid="24" name="Mendeley Citation Style_1">
    <vt:lpwstr>http://www.zotero.org/styles/apa</vt:lpwstr>
  </property>
  <property fmtid="{D5CDD505-2E9C-101B-9397-08002B2CF9AE}" pid="25" name="ContentTypeId">
    <vt:lpwstr>0x010100B4FD433DAA702342BA8C2C15AAE31BE5</vt:lpwstr>
  </property>
</Properties>
</file>